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7220" w:rsidRPr="00932941" w:rsidRDefault="00947848" w:rsidP="00F0537F">
      <w:pPr>
        <w:spacing w:after="200"/>
        <w:rPr>
          <w:b/>
        </w:rPr>
      </w:pPr>
      <w:bookmarkStart w:id="0" w:name="_GoBack"/>
      <w:r w:rsidRPr="00932941">
        <w:rPr>
          <w:b/>
        </w:rPr>
        <w:t>A novel mechanism of</w:t>
      </w:r>
      <w:r w:rsidR="005A7220" w:rsidRPr="00932941">
        <w:rPr>
          <w:b/>
        </w:rPr>
        <w:t xml:space="preserve"> cochlear excitation during simultaneous stimulation and pressure relief through the round window</w:t>
      </w:r>
    </w:p>
    <w:bookmarkEnd w:id="0"/>
    <w:p w:rsidR="003D5767" w:rsidRPr="00932941" w:rsidRDefault="003D5767" w:rsidP="00F0537F">
      <w:pPr>
        <w:spacing w:after="200"/>
      </w:pPr>
      <w:r w:rsidRPr="00932941">
        <w:t>Thomas D. Weddell</w:t>
      </w:r>
      <w:r w:rsidRPr="00932941">
        <w:rPr>
          <w:vertAlign w:val="superscript"/>
        </w:rPr>
        <w:t>1</w:t>
      </w:r>
      <w:r w:rsidRPr="00932941">
        <w:t xml:space="preserve">, </w:t>
      </w:r>
      <w:proofErr w:type="spellStart"/>
      <w:r w:rsidRPr="00932941">
        <w:t>Yury</w:t>
      </w:r>
      <w:proofErr w:type="spellEnd"/>
      <w:r w:rsidRPr="00932941">
        <w:t xml:space="preserve"> M. Yarin</w:t>
      </w:r>
      <w:r w:rsidRPr="00932941">
        <w:rPr>
          <w:vertAlign w:val="superscript"/>
        </w:rPr>
        <w:t>2</w:t>
      </w:r>
      <w:r w:rsidRPr="00932941">
        <w:t>, Markus Drexl</w:t>
      </w:r>
      <w:r w:rsidRPr="00932941">
        <w:rPr>
          <w:vertAlign w:val="superscript"/>
        </w:rPr>
        <w:t>3</w:t>
      </w:r>
      <w:r w:rsidRPr="00932941">
        <w:t>, Ian J. Russell</w:t>
      </w:r>
      <w:r w:rsidRPr="00932941">
        <w:rPr>
          <w:vertAlign w:val="superscript"/>
        </w:rPr>
        <w:t>1</w:t>
      </w:r>
      <w:r w:rsidRPr="00932941">
        <w:t>, Stephen J. Elliott</w:t>
      </w:r>
      <w:r w:rsidRPr="00932941">
        <w:rPr>
          <w:vertAlign w:val="superscript"/>
        </w:rPr>
        <w:t>4</w:t>
      </w:r>
      <w:r w:rsidRPr="00932941">
        <w:t xml:space="preserve"> and Andrei N. Lukashkin</w:t>
      </w:r>
      <w:r w:rsidRPr="00932941">
        <w:rPr>
          <w:vertAlign w:val="superscript"/>
        </w:rPr>
        <w:t>1</w:t>
      </w:r>
    </w:p>
    <w:p w:rsidR="003D5767" w:rsidRPr="00932941" w:rsidRDefault="003D5767" w:rsidP="00F0537F">
      <w:pPr>
        <w:spacing w:after="200"/>
      </w:pPr>
    </w:p>
    <w:p w:rsidR="003D5767" w:rsidRPr="00932941" w:rsidRDefault="003D5767" w:rsidP="00F0537F">
      <w:pPr>
        <w:spacing w:after="200"/>
      </w:pPr>
      <w:r w:rsidRPr="00932941">
        <w:rPr>
          <w:vertAlign w:val="superscript"/>
        </w:rPr>
        <w:t xml:space="preserve">1 </w:t>
      </w:r>
      <w:r w:rsidRPr="00932941">
        <w:t xml:space="preserve">School of Pharmacy and </w:t>
      </w:r>
      <w:proofErr w:type="spellStart"/>
      <w:r w:rsidRPr="00932941">
        <w:t>Biomolecular</w:t>
      </w:r>
      <w:proofErr w:type="spellEnd"/>
      <w:r w:rsidRPr="00932941">
        <w:t xml:space="preserve"> Sciences, University of Brighton, Brighton, BN2 4GJ, UK</w:t>
      </w:r>
    </w:p>
    <w:p w:rsidR="003D5767" w:rsidRPr="00932941" w:rsidRDefault="003D5767" w:rsidP="00F0537F">
      <w:pPr>
        <w:spacing w:after="200"/>
      </w:pPr>
      <w:r w:rsidRPr="00932941">
        <w:rPr>
          <w:vertAlign w:val="superscript"/>
        </w:rPr>
        <w:t xml:space="preserve">2 </w:t>
      </w:r>
      <w:proofErr w:type="gramStart"/>
      <w:r w:rsidRPr="00932941">
        <w:t>Clinic</w:t>
      </w:r>
      <w:proofErr w:type="gramEnd"/>
      <w:r w:rsidRPr="00932941">
        <w:t xml:space="preserve"> of Otorhinolaryngology, Department of Medicine, </w:t>
      </w:r>
      <w:proofErr w:type="spellStart"/>
      <w:r w:rsidRPr="00932941">
        <w:t>Universitätsklinikum</w:t>
      </w:r>
      <w:proofErr w:type="spellEnd"/>
      <w:r w:rsidRPr="00932941">
        <w:t xml:space="preserve"> Dresden, </w:t>
      </w:r>
      <w:proofErr w:type="spellStart"/>
      <w:r w:rsidRPr="00932941">
        <w:t>Fetscherstr</w:t>
      </w:r>
      <w:proofErr w:type="spellEnd"/>
      <w:r w:rsidRPr="00932941">
        <w:t>. 74, D-01307 Dresden, Germany</w:t>
      </w:r>
    </w:p>
    <w:p w:rsidR="003D5767" w:rsidRPr="00932941" w:rsidRDefault="003D5767" w:rsidP="00DE229C">
      <w:pPr>
        <w:spacing w:after="200"/>
      </w:pPr>
      <w:r w:rsidRPr="00932941">
        <w:rPr>
          <w:vertAlign w:val="superscript"/>
        </w:rPr>
        <w:t xml:space="preserve">3 </w:t>
      </w:r>
      <w:r w:rsidRPr="00932941">
        <w:t xml:space="preserve">German Vertigo </w:t>
      </w:r>
      <w:proofErr w:type="spellStart"/>
      <w:r w:rsidRPr="00932941">
        <w:t>Center</w:t>
      </w:r>
      <w:proofErr w:type="spellEnd"/>
      <w:r w:rsidRPr="00932941">
        <w:t>, Ludwig-</w:t>
      </w:r>
      <w:proofErr w:type="spellStart"/>
      <w:r w:rsidRPr="00932941">
        <w:t>Maximilians</w:t>
      </w:r>
      <w:proofErr w:type="spellEnd"/>
      <w:r w:rsidRPr="00932941">
        <w:t xml:space="preserve"> University Munich, </w:t>
      </w:r>
      <w:proofErr w:type="spellStart"/>
      <w:r w:rsidRPr="00932941">
        <w:t>Marchioninistr</w:t>
      </w:r>
      <w:proofErr w:type="spellEnd"/>
      <w:r w:rsidRPr="00932941">
        <w:t>. 15, 81377 Munich, Germany</w:t>
      </w:r>
    </w:p>
    <w:p w:rsidR="003D5767" w:rsidRPr="00932941" w:rsidRDefault="003D5767" w:rsidP="00F0537F">
      <w:pPr>
        <w:spacing w:after="200"/>
      </w:pPr>
      <w:r w:rsidRPr="00932941">
        <w:rPr>
          <w:vertAlign w:val="superscript"/>
        </w:rPr>
        <w:t xml:space="preserve">4 </w:t>
      </w:r>
      <w:proofErr w:type="gramStart"/>
      <w:r w:rsidRPr="00932941">
        <w:t>Institute</w:t>
      </w:r>
      <w:proofErr w:type="gramEnd"/>
      <w:r w:rsidRPr="00932941">
        <w:t xml:space="preserve"> of Sound and Vibration Research, University of Southampton, Southampton, SO17 1BJ, UK</w:t>
      </w:r>
    </w:p>
    <w:p w:rsidR="003D5767" w:rsidRPr="00932941" w:rsidRDefault="003D5767" w:rsidP="00F0537F">
      <w:pPr>
        <w:spacing w:after="200"/>
      </w:pPr>
      <w:r w:rsidRPr="00932941">
        <w:rPr>
          <w:b/>
        </w:rPr>
        <w:t>Short title:</w:t>
      </w:r>
      <w:r w:rsidR="00597C10" w:rsidRPr="00932941">
        <w:t xml:space="preserve"> round window</w:t>
      </w:r>
      <w:r w:rsidRPr="00932941">
        <w:t xml:space="preserve"> stimulation of the cochlea </w:t>
      </w:r>
    </w:p>
    <w:p w:rsidR="003D5767" w:rsidRPr="00932941" w:rsidRDefault="003D5767" w:rsidP="00F0537F">
      <w:pPr>
        <w:spacing w:after="200"/>
      </w:pPr>
      <w:r w:rsidRPr="00932941">
        <w:rPr>
          <w:b/>
        </w:rPr>
        <w:t>Authors for correspondence:</w:t>
      </w:r>
      <w:r w:rsidRPr="00932941">
        <w:t xml:space="preserve"> </w:t>
      </w:r>
    </w:p>
    <w:p w:rsidR="003D5767" w:rsidRPr="00932941" w:rsidRDefault="003D5767" w:rsidP="001F3063">
      <w:r w:rsidRPr="00932941">
        <w:t>Andrei N. Lukashkin</w:t>
      </w:r>
    </w:p>
    <w:p w:rsidR="003D5767" w:rsidRPr="00932941" w:rsidRDefault="003D5767" w:rsidP="00B601D9">
      <w:pPr>
        <w:rPr>
          <w:lang w:val="fr-FR"/>
        </w:rPr>
      </w:pPr>
      <w:r w:rsidRPr="00932941">
        <w:rPr>
          <w:lang w:val="fr-FR"/>
        </w:rPr>
        <w:t>e-mail: a.lukashkin@brighton.ac.uk</w:t>
      </w:r>
    </w:p>
    <w:p w:rsidR="003D5767" w:rsidRPr="00932941" w:rsidRDefault="003D5767" w:rsidP="00B601D9">
      <w:pPr>
        <w:rPr>
          <w:lang w:val="fr-FR"/>
        </w:rPr>
      </w:pPr>
      <w:r w:rsidRPr="00932941">
        <w:rPr>
          <w:lang w:val="fr-FR"/>
        </w:rPr>
        <w:t>Stephen J. Elliott</w:t>
      </w:r>
    </w:p>
    <w:p w:rsidR="003D5767" w:rsidRPr="00932941" w:rsidRDefault="003D5767" w:rsidP="00F0537F">
      <w:pPr>
        <w:spacing w:after="200"/>
      </w:pPr>
      <w:proofErr w:type="gramStart"/>
      <w:r w:rsidRPr="00932941">
        <w:t>e-mail</w:t>
      </w:r>
      <w:proofErr w:type="gramEnd"/>
      <w:r w:rsidRPr="00932941">
        <w:t>: s.j.elliott@soton.ac.uk</w:t>
      </w:r>
    </w:p>
    <w:p w:rsidR="000B34ED" w:rsidRPr="00932941" w:rsidRDefault="000B34ED" w:rsidP="00F0537F">
      <w:pPr>
        <w:spacing w:after="200"/>
      </w:pPr>
    </w:p>
    <w:p w:rsidR="000B34ED" w:rsidRPr="00932941" w:rsidRDefault="000B34ED" w:rsidP="00F0537F">
      <w:pPr>
        <w:spacing w:after="200"/>
      </w:pPr>
    </w:p>
    <w:p w:rsidR="000B34ED" w:rsidRPr="00932941" w:rsidRDefault="000B34ED" w:rsidP="00F0537F">
      <w:pPr>
        <w:spacing w:after="200"/>
      </w:pPr>
    </w:p>
    <w:p w:rsidR="000B34ED" w:rsidRPr="00932941" w:rsidRDefault="000B34ED" w:rsidP="00F0537F">
      <w:pPr>
        <w:spacing w:after="200"/>
      </w:pPr>
    </w:p>
    <w:p w:rsidR="000B34ED" w:rsidRPr="00932941" w:rsidRDefault="000B34ED" w:rsidP="00F0537F">
      <w:pPr>
        <w:spacing w:after="200"/>
      </w:pPr>
    </w:p>
    <w:p w:rsidR="000B34ED" w:rsidRPr="00932941" w:rsidRDefault="000B34ED" w:rsidP="00F0537F">
      <w:pPr>
        <w:spacing w:after="200"/>
      </w:pPr>
    </w:p>
    <w:p w:rsidR="000B34ED" w:rsidRPr="00932941" w:rsidRDefault="000B34ED" w:rsidP="00F0537F">
      <w:pPr>
        <w:spacing w:after="200"/>
      </w:pPr>
    </w:p>
    <w:p w:rsidR="0067737C" w:rsidRPr="00932941" w:rsidRDefault="0067737C" w:rsidP="00693123">
      <w:pPr>
        <w:spacing w:after="200"/>
        <w:rPr>
          <w:b/>
          <w:sz w:val="28"/>
          <w:szCs w:val="28"/>
        </w:rPr>
      </w:pPr>
      <w:r w:rsidRPr="00932941">
        <w:rPr>
          <w:b/>
          <w:sz w:val="28"/>
          <w:szCs w:val="28"/>
        </w:rPr>
        <w:lastRenderedPageBreak/>
        <w:t>Summary</w:t>
      </w:r>
    </w:p>
    <w:p w:rsidR="00CB53F9" w:rsidRPr="00932941" w:rsidRDefault="00CB53F9" w:rsidP="00F0537F">
      <w:pPr>
        <w:spacing w:after="200"/>
      </w:pPr>
      <w:r w:rsidRPr="00932941">
        <w:t xml:space="preserve">The round window membrane (RW) provides pressure relief when the cochlea is excited by sound. Here we report measurements of cochlear function from guinea pigs when the cochlea was stimulated at acoustic frequencies by movements of a miniature magnet which partially occluded the RW. Maximum cochlear sensitivity, corresponding to </w:t>
      </w:r>
      <w:proofErr w:type="spellStart"/>
      <w:r w:rsidRPr="00932941">
        <w:t>subnanometer</w:t>
      </w:r>
      <w:proofErr w:type="spellEnd"/>
      <w:r w:rsidRPr="00932941">
        <w:t xml:space="preserve"> magnet displacements at neural thresholds, was observed for frequencies around 20 kHz, which is similar to that for acoustic stimulation. Neural response latencies to acoustic and RW stimulation were similar and taken to indicate that both means of stimulation resulted in the generation of conventional travelling waves along the cochlear partition. It was concluded that the relatively high impedance of the </w:t>
      </w:r>
      <w:proofErr w:type="spellStart"/>
      <w:r w:rsidRPr="00932941">
        <w:t>ossicles</w:t>
      </w:r>
      <w:proofErr w:type="spellEnd"/>
      <w:r w:rsidRPr="00932941">
        <w:t xml:space="preserve">, as seen from the cochlea, enabled the region of the RW not occluded by the magnet, to act as a pressure shunt during RW stimulation. We propose that travelling waves, similar to those due to acoustic far-field pressure changes, are driven by a jet-like, near-field component of a complex fluid-pressure field, which is generated by the magnetically vibrated RW. Outcomes of research described here are theoretical and practical design principles for the development of new types of hearing aids, which utilise near-field, RW excitation of the cochlea.  </w:t>
      </w:r>
    </w:p>
    <w:p w:rsidR="003D5767" w:rsidRPr="00932941" w:rsidRDefault="003D5767" w:rsidP="00F0537F">
      <w:pPr>
        <w:spacing w:after="200"/>
      </w:pPr>
      <w:r w:rsidRPr="00932941">
        <w:rPr>
          <w:b/>
        </w:rPr>
        <w:t xml:space="preserve">Key words: </w:t>
      </w:r>
      <w:r w:rsidRPr="00932941">
        <w:t>cochlear round window; guinea pig cochlea; cochlear excitation; active middle ear prosthesis; implantable hearing aid, near</w:t>
      </w:r>
      <w:r w:rsidR="0007314B" w:rsidRPr="00932941">
        <w:t>-</w:t>
      </w:r>
      <w:r w:rsidRPr="00932941">
        <w:t xml:space="preserve">field excitation. </w:t>
      </w:r>
    </w:p>
    <w:p w:rsidR="003D5767" w:rsidRPr="00932941" w:rsidRDefault="003D5767" w:rsidP="00F0537F">
      <w:pPr>
        <w:spacing w:after="200"/>
      </w:pPr>
    </w:p>
    <w:p w:rsidR="003D5767" w:rsidRPr="00932941" w:rsidRDefault="003D5767" w:rsidP="00F0537F">
      <w:pPr>
        <w:spacing w:after="200"/>
      </w:pPr>
    </w:p>
    <w:p w:rsidR="0082105C" w:rsidRPr="00932941" w:rsidRDefault="0082105C" w:rsidP="00F0537F">
      <w:pPr>
        <w:spacing w:after="200"/>
      </w:pPr>
    </w:p>
    <w:p w:rsidR="003D5767" w:rsidRPr="00932941" w:rsidRDefault="003D5767" w:rsidP="00F0537F">
      <w:pPr>
        <w:spacing w:after="200"/>
      </w:pPr>
    </w:p>
    <w:p w:rsidR="003D5767" w:rsidRPr="00932941" w:rsidRDefault="003D5767" w:rsidP="00F0537F">
      <w:pPr>
        <w:spacing w:after="200"/>
      </w:pPr>
    </w:p>
    <w:p w:rsidR="003D5767" w:rsidRPr="00932941" w:rsidRDefault="003D5767" w:rsidP="00F0537F">
      <w:pPr>
        <w:spacing w:after="200"/>
      </w:pPr>
    </w:p>
    <w:p w:rsidR="003D5767" w:rsidRPr="00932941" w:rsidRDefault="003D5767" w:rsidP="00F0537F">
      <w:pPr>
        <w:spacing w:after="200"/>
      </w:pPr>
    </w:p>
    <w:p w:rsidR="003D5767" w:rsidRPr="00932941" w:rsidRDefault="003D5767" w:rsidP="00F0537F">
      <w:pPr>
        <w:spacing w:after="200"/>
      </w:pPr>
    </w:p>
    <w:p w:rsidR="003D5767" w:rsidRPr="00932941" w:rsidRDefault="003D5767" w:rsidP="004E3182">
      <w:pPr>
        <w:pStyle w:val="ListParagraph"/>
        <w:numPr>
          <w:ilvl w:val="0"/>
          <w:numId w:val="2"/>
        </w:numPr>
        <w:spacing w:after="200"/>
        <w:rPr>
          <w:b/>
          <w:caps/>
          <w:sz w:val="28"/>
          <w:szCs w:val="28"/>
        </w:rPr>
      </w:pPr>
      <w:r w:rsidRPr="00932941">
        <w:rPr>
          <w:b/>
          <w:caps/>
          <w:sz w:val="28"/>
          <w:szCs w:val="28"/>
        </w:rPr>
        <w:lastRenderedPageBreak/>
        <w:t>I</w:t>
      </w:r>
      <w:r w:rsidRPr="00932941">
        <w:rPr>
          <w:b/>
          <w:sz w:val="28"/>
          <w:szCs w:val="28"/>
        </w:rPr>
        <w:t>ntroduction</w:t>
      </w:r>
    </w:p>
    <w:p w:rsidR="003D5767" w:rsidRPr="00932941" w:rsidRDefault="003D5767" w:rsidP="00F0537F">
      <w:pPr>
        <w:spacing w:after="200"/>
      </w:pPr>
      <w:r w:rsidRPr="00932941">
        <w:t xml:space="preserve">The round window membrane (RW) acts as a pressure relief valve for the almost incompressible fluids of the cochlea, making possible movement of the stapes and, hence, movement of the inner ear structures. It has long been known (e.g. see Culler et al </w:t>
      </w:r>
      <w:r w:rsidRPr="00932941">
        <w:fldChar w:fldCharType="begin"/>
      </w:r>
      <w:r w:rsidR="00677694" w:rsidRPr="00932941">
        <w:instrText xml:space="preserve"> ADDIN EN.CITE &lt;EndNote&gt;&lt;Cite ExcludeAuth="1"&gt;&lt;Author&gt;Culler&lt;/Author&gt;&lt;Year&gt;1935&lt;/Year&gt;&lt;RecNum&gt;652&lt;/RecNum&gt;&lt;DisplayText&gt;[1]&lt;/DisplayText&gt;&lt;record&gt;&lt;rec-number&gt;652&lt;/rec-number&gt;&lt;foreign-keys&gt;&lt;key app="EN" db-id="e9w2ww05i90ddpestx35pxdeszfpzvasp0pz"&gt;652&lt;/key&gt;&lt;/foreign-keys&gt;&lt;ref-type name="Journal Article"&gt;17&lt;/ref-type&gt;&lt;contributors&gt;&lt;authors&gt;&lt;author&gt;Culler, E.&lt;/author&gt;&lt;author&gt;Finch, G.&lt;/author&gt;&lt;author&gt;Girden, E.&lt;/author&gt;&lt;/authors&gt;&lt;/contributors&gt;&lt;titles&gt;&lt;title&gt;Function of the round window in hearing&lt;/title&gt;&lt;secondary-title&gt;American Journal of Physiology--Legacy Content&lt;/secondary-title&gt;&lt;/titles&gt;&lt;pages&gt;416-425&lt;/pages&gt;&lt;volume&gt;111&lt;/volume&gt;&lt;number&gt;2&lt;/number&gt;&lt;dates&gt;&lt;year&gt;1935&lt;/year&gt;&lt;/dates&gt;&lt;isbn&gt;0002-9513&lt;/isbn&gt;&lt;urls&gt;&lt;/urls&gt;&lt;/record&gt;&lt;/Cite&gt;&lt;/EndNote&gt;</w:instrText>
      </w:r>
      <w:r w:rsidRPr="00932941">
        <w:fldChar w:fldCharType="separate"/>
      </w:r>
      <w:r w:rsidR="00677694" w:rsidRPr="00932941">
        <w:rPr>
          <w:noProof/>
        </w:rPr>
        <w:t>[</w:t>
      </w:r>
      <w:hyperlink w:anchor="_ENREF_1" w:tooltip="Culler, 1935 #652" w:history="1">
        <w:r w:rsidR="00DC0CB1" w:rsidRPr="00932941">
          <w:rPr>
            <w:noProof/>
          </w:rPr>
          <w:t>1</w:t>
        </w:r>
      </w:hyperlink>
      <w:r w:rsidR="00677694" w:rsidRPr="00932941">
        <w:rPr>
          <w:noProof/>
        </w:rPr>
        <w:t>]</w:t>
      </w:r>
      <w:r w:rsidRPr="00932941">
        <w:fldChar w:fldCharType="end"/>
      </w:r>
      <w:r w:rsidRPr="00932941">
        <w:t xml:space="preserve">) that cochlear function is impaired when the RW membrane is immobilised, thickened, congenitally malformed or absent </w:t>
      </w:r>
      <w:r w:rsidRPr="00932941">
        <w:fldChar w:fldCharType="begin">
          <w:fldData xml:space="preserve">PEVuZE5vdGU+PENpdGU+PEF1dGhvcj5NYXJ0aW48L0F1dGhvcj48WWVhcj4yMDAyPC9ZZWFyPjxS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</w:fldData>
        </w:fldChar>
      </w:r>
      <w:r w:rsidR="0001081F" w:rsidRPr="00932941">
        <w:instrText xml:space="preserve"> ADDIN EN.CITE </w:instrText>
      </w:r>
      <w:r w:rsidR="0001081F" w:rsidRPr="00932941">
        <w:fldChar w:fldCharType="begin">
          <w:fldData xml:space="preserve">PEVuZE5vdGU+PENpdGU+PEF1dGhvcj5NYXJ0aW48L0F1dGhvcj48WWVhcj4yMDAyPC9ZZWFyPjxS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</w:fldData>
        </w:fldChar>
      </w:r>
      <w:r w:rsidR="0001081F" w:rsidRPr="00932941">
        <w:instrText xml:space="preserve"> ADDIN EN.CITE.DATA </w:instrText>
      </w:r>
      <w:r w:rsidR="0001081F" w:rsidRPr="00932941">
        <w:fldChar w:fldCharType="end"/>
      </w:r>
      <w:r w:rsidRPr="00932941">
        <w:fldChar w:fldCharType="separate"/>
      </w:r>
      <w:r w:rsidR="00677694" w:rsidRPr="00932941">
        <w:rPr>
          <w:noProof/>
        </w:rPr>
        <w:t>[</w:t>
      </w:r>
      <w:hyperlink w:anchor="_ENREF_2" w:tooltip="Martin, 2002 #641" w:history="1">
        <w:r w:rsidR="00DC0CB1" w:rsidRPr="00932941">
          <w:rPr>
            <w:noProof/>
          </w:rPr>
          <w:t>2-4</w:t>
        </w:r>
      </w:hyperlink>
      <w:r w:rsidR="00677694" w:rsidRPr="00932941">
        <w:rPr>
          <w:noProof/>
        </w:rPr>
        <w:t>]</w:t>
      </w:r>
      <w:r w:rsidRPr="00932941">
        <w:fldChar w:fldCharType="end"/>
      </w:r>
      <w:r w:rsidRPr="00932941">
        <w:t xml:space="preserve">. These observations signify the physiological importance of the RW membrane for audition, and the necessity to retain it, which has been revealed during surgery of the middle and inner ear </w:t>
      </w:r>
      <w:r w:rsidRPr="00932941">
        <w:fldChar w:fldCharType="begin"/>
      </w:r>
      <w:r w:rsidR="00677694" w:rsidRPr="00932941">
        <w:instrText xml:space="preserve"> ADDIN EN.CITE &lt;EndNote&gt;&lt;Cite&gt;&lt;Author&gt;Roland&lt;/Author&gt;&lt;Year&gt;2006&lt;/Year&gt;&lt;RecNum&gt;656&lt;/RecNum&gt;&lt;DisplayText&gt;[5]&lt;/DisplayText&gt;&lt;record&gt;&lt;rec-number&gt;656&lt;/rec-number&gt;&lt;foreign-keys&gt;&lt;key app="EN" db-id="e9w2ww05i90ddpestx35pxdeszfpzvasp0pz"&gt;656&lt;/key&gt;&lt;/foreign-keys&gt;&lt;ref-type name="Journal Article"&gt;17&lt;/ref-type&gt;&lt;contributors&gt;&lt;authors&gt;&lt;author&gt;Roland, P.S.&lt;/author&gt;&lt;author&gt;Wright, C.G.&lt;/author&gt;&lt;/authors&gt;&lt;/contributors&gt;&lt;titles&gt;&lt;title&gt;Surgical aspects of cochlear implantation: mechanisms of insertional trauma&lt;/title&gt;&lt;/titles&gt;&lt;dates&gt;&lt;year&gt;2006&lt;/year&gt;&lt;/dates&gt;&lt;isbn&gt;3805581572&lt;/isbn&gt;&lt;urls&gt;&lt;/urls&gt;&lt;/record&gt;&lt;/Cite&gt;&lt;/EndNote&gt;</w:instrText>
      </w:r>
      <w:r w:rsidRPr="00932941">
        <w:fldChar w:fldCharType="separate"/>
      </w:r>
      <w:r w:rsidR="00677694" w:rsidRPr="00932941">
        <w:rPr>
          <w:noProof/>
        </w:rPr>
        <w:t>[</w:t>
      </w:r>
      <w:hyperlink w:anchor="_ENREF_5" w:tooltip="Roland, 2006 #656" w:history="1">
        <w:r w:rsidR="00DC0CB1" w:rsidRPr="00932941">
          <w:rPr>
            <w:noProof/>
          </w:rPr>
          <w:t>5</w:t>
        </w:r>
      </w:hyperlink>
      <w:r w:rsidR="00677694" w:rsidRPr="00932941">
        <w:rPr>
          <w:noProof/>
        </w:rPr>
        <w:t>]</w:t>
      </w:r>
      <w:r w:rsidRPr="00932941">
        <w:fldChar w:fldCharType="end"/>
      </w:r>
      <w:r w:rsidRPr="00932941">
        <w:t>. Traumatic damage or rupture of the RW membrane can cause hearing loss and deafness</w:t>
      </w:r>
      <w:r w:rsidR="00ED3B46" w:rsidRPr="00932941">
        <w:t xml:space="preserve"> due to perilymph aspiration or loss of the normal pressure-releasing function of a compliant RW</w:t>
      </w:r>
      <w:r w:rsidRPr="00932941">
        <w:t xml:space="preserve"> </w:t>
      </w:r>
      <w:r w:rsidRPr="00932941">
        <w:fldChar w:fldCharType="begin">
          <w:fldData xml:space="preserve">PEVuZE5vdGU+PENpdGU+PEF1dGhvcj5Hb29kaGlsbDwvQXV0aG9yPjxZZWFyPjE5NzE8L1llYXI+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</w:fldData>
        </w:fldChar>
      </w:r>
      <w:r w:rsidR="0001081F" w:rsidRPr="00932941">
        <w:instrText xml:space="preserve"> ADDIN EN.CITE </w:instrText>
      </w:r>
      <w:r w:rsidR="0001081F" w:rsidRPr="00932941">
        <w:fldChar w:fldCharType="begin">
          <w:fldData xml:space="preserve">PEVuZE5vdGU+PENpdGU+PEF1dGhvcj5Hb29kaGlsbDwvQXV0aG9yPjxZZWFyPjE5NzE8L1llYXI+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</w:fldData>
        </w:fldChar>
      </w:r>
      <w:r w:rsidR="0001081F" w:rsidRPr="00932941">
        <w:instrText xml:space="preserve"> ADDIN EN.CITE.DATA </w:instrText>
      </w:r>
      <w:r w:rsidR="0001081F" w:rsidRPr="00932941">
        <w:fldChar w:fldCharType="end"/>
      </w:r>
      <w:r w:rsidRPr="00932941">
        <w:fldChar w:fldCharType="separate"/>
      </w:r>
      <w:r w:rsidR="00677694" w:rsidRPr="00932941">
        <w:rPr>
          <w:noProof/>
        </w:rPr>
        <w:t>[</w:t>
      </w:r>
      <w:hyperlink w:anchor="_ENREF_6" w:tooltip="Goodhill, 1971 #639" w:history="1">
        <w:r w:rsidR="00DC0CB1" w:rsidRPr="00932941">
          <w:rPr>
            <w:noProof/>
          </w:rPr>
          <w:t>6-9</w:t>
        </w:r>
      </w:hyperlink>
      <w:r w:rsidR="00677694" w:rsidRPr="00932941">
        <w:rPr>
          <w:noProof/>
        </w:rPr>
        <w:t>]</w:t>
      </w:r>
      <w:r w:rsidRPr="00932941">
        <w:fldChar w:fldCharType="end"/>
      </w:r>
      <w:r w:rsidRPr="00932941">
        <w:t xml:space="preserve">. </w:t>
      </w:r>
    </w:p>
    <w:p w:rsidR="003D5767" w:rsidRPr="00932941" w:rsidRDefault="003D5767" w:rsidP="00F0537F">
      <w:pPr>
        <w:spacing w:after="200"/>
        <w:rPr>
          <w:noProof/>
        </w:rPr>
      </w:pPr>
      <w:r w:rsidRPr="00932941">
        <w:t xml:space="preserve">It has been established, however, that while normal function of the RW is important for effective stimulation of the cochlea through the conventional, oval window, route, the cochlea can be stimulated successfully in non-conventional ways (e.g. through bone conduction, through the RW, and through perforations in the cochlea’s apical turn). All of these techniques produce similar patterns of cochlear sensitivity and excitation </w:t>
      </w:r>
      <w:r w:rsidRPr="00932941">
        <w:fldChar w:fldCharType="begin">
          <w:fldData xml:space="preserve">PEVuZE5vdGU+PENpdGU+PEF1dGhvcj5XZXZlcjwvQXV0aG9yPjxZZWFyPjE5NTQ8L1llYXI+PFJl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NTA4LTUx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</w:fldData>
        </w:fldChar>
      </w:r>
      <w:r w:rsidR="00DC0CB1" w:rsidRPr="00932941">
        <w:instrText xml:space="preserve"> ADDIN EN.CITE </w:instrText>
      </w:r>
      <w:r w:rsidR="00DC0CB1" w:rsidRPr="00932941">
        <w:fldChar w:fldCharType="begin">
          <w:fldData xml:space="preserve">PEVuZE5vdGU+PENpdGU+PEF1dGhvcj5XZXZlcjwvQXV0aG9yPjxZZWFyPjE5NTQ8L1llYXI+PFJl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NTA4LTUx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</w:fldData>
        </w:fldChar>
      </w:r>
      <w:r w:rsidR="00DC0CB1" w:rsidRPr="00932941">
        <w:instrText xml:space="preserve"> ADDIN EN.CITE.DATA </w:instrText>
      </w:r>
      <w:r w:rsidR="00DC0CB1" w:rsidRPr="00932941">
        <w:fldChar w:fldCharType="end"/>
      </w:r>
      <w:r w:rsidRPr="00932941">
        <w:fldChar w:fldCharType="separate"/>
      </w:r>
      <w:r w:rsidR="00677694" w:rsidRPr="00932941">
        <w:rPr>
          <w:noProof/>
        </w:rPr>
        <w:t>[</w:t>
      </w:r>
      <w:hyperlink w:anchor="_ENREF_10" w:tooltip="Wever, 1954 #1029" w:history="1">
        <w:r w:rsidR="00DC0CB1" w:rsidRPr="00932941">
          <w:rPr>
            <w:noProof/>
          </w:rPr>
          <w:t>10-12</w:t>
        </w:r>
      </w:hyperlink>
      <w:r w:rsidR="00677694" w:rsidRPr="00932941">
        <w:rPr>
          <w:noProof/>
        </w:rPr>
        <w:t>]</w:t>
      </w:r>
      <w:r w:rsidRPr="00932941">
        <w:fldChar w:fldCharType="end"/>
      </w:r>
      <w:r w:rsidRPr="00932941">
        <w:t>. In recent years</w:t>
      </w:r>
      <w:r w:rsidR="00770F9F" w:rsidRPr="00932941">
        <w:t xml:space="preserve"> significant recovery of</w:t>
      </w:r>
      <w:r w:rsidRPr="00932941">
        <w:t xml:space="preserve"> hearing thresholds</w:t>
      </w:r>
      <w:r w:rsidR="00770F9F" w:rsidRPr="00932941">
        <w:t xml:space="preserve"> has been achieved</w:t>
      </w:r>
      <w:r w:rsidR="00406749" w:rsidRPr="00932941">
        <w:t xml:space="preserve"> in human patients</w:t>
      </w:r>
      <w:r w:rsidRPr="00932941">
        <w:t xml:space="preserve"> through</w:t>
      </w:r>
      <w:r w:rsidR="000D2BE1" w:rsidRPr="00932941">
        <w:t xml:space="preserve"> the use of</w:t>
      </w:r>
      <w:r w:rsidRPr="00932941">
        <w:t xml:space="preserve"> active middle ear implants</w:t>
      </w:r>
      <w:r w:rsidR="000D2BE1" w:rsidRPr="00932941">
        <w:t xml:space="preserve"> (vibrating electro-mechanical devices) to stimulate the cochlea through the RW</w:t>
      </w:r>
      <w:r w:rsidR="00770E68" w:rsidRPr="00932941">
        <w:t xml:space="preserve"> at</w:t>
      </w:r>
      <w:r w:rsidR="000D2BE1" w:rsidRPr="00932941">
        <w:t xml:space="preserve"> the</w:t>
      </w:r>
      <w:r w:rsidR="00770E68" w:rsidRPr="00932941">
        <w:t xml:space="preserve"> frequenc</w:t>
      </w:r>
      <w:r w:rsidR="000D2BE1" w:rsidRPr="00932941">
        <w:t>ies</w:t>
      </w:r>
      <w:r w:rsidR="00770E68" w:rsidRPr="00932941">
        <w:t xml:space="preserve"> of the incoming sound</w:t>
      </w:r>
      <w:r w:rsidRPr="00932941">
        <w:t xml:space="preserve"> </w:t>
      </w:r>
      <w:r w:rsidRPr="00932941">
        <w:fldChar w:fldCharType="begin">
          <w:fldData xml:space="preserve">PEVuZE5vdGU+PENpdGU+PEF1dGhvcj5TcGluZGVsPC9BdXRob3I+PFllYXI+MTk5NTwvWWVhcj48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</w:fldData>
        </w:fldChar>
      </w:r>
      <w:r w:rsidR="0001081F" w:rsidRPr="00932941">
        <w:instrText xml:space="preserve"> ADDIN EN.CITE </w:instrText>
      </w:r>
      <w:r w:rsidR="0001081F" w:rsidRPr="00932941">
        <w:fldChar w:fldCharType="begin">
          <w:fldData xml:space="preserve">PEVuZE5vdGU+PENpdGU+PEF1dGhvcj5TcGluZGVsPC9BdXRob3I+PFllYXI+MTk5NTwvWWVhcj48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</w:fldData>
        </w:fldChar>
      </w:r>
      <w:r w:rsidR="0001081F" w:rsidRPr="00932941">
        <w:instrText xml:space="preserve"> ADDIN EN.CITE.DATA </w:instrText>
      </w:r>
      <w:r w:rsidR="0001081F" w:rsidRPr="00932941">
        <w:fldChar w:fldCharType="end"/>
      </w:r>
      <w:r w:rsidRPr="00932941">
        <w:fldChar w:fldCharType="separate"/>
      </w:r>
      <w:r w:rsidR="00677694" w:rsidRPr="00932941">
        <w:rPr>
          <w:noProof/>
        </w:rPr>
        <w:t>[</w:t>
      </w:r>
      <w:hyperlink w:anchor="_ENREF_13" w:tooltip="Spindel, 1995 #669" w:history="1">
        <w:r w:rsidR="00DC0CB1" w:rsidRPr="00932941">
          <w:rPr>
            <w:noProof/>
          </w:rPr>
          <w:t>13-17</w:t>
        </w:r>
      </w:hyperlink>
      <w:r w:rsidR="00677694" w:rsidRPr="00932941">
        <w:rPr>
          <w:noProof/>
        </w:rPr>
        <w:t>]</w:t>
      </w:r>
      <w:r w:rsidRPr="00932941">
        <w:fldChar w:fldCharType="end"/>
      </w:r>
      <w:r w:rsidRPr="00932941">
        <w:t xml:space="preserve">. The RW approach could be an effective and preferable alternative to conventional hearing aids for hearing rehabilitation in patients with, for example, chronic inflammatory middle ear diseases, recurrent </w:t>
      </w:r>
      <w:proofErr w:type="spellStart"/>
      <w:r w:rsidRPr="00932941">
        <w:t>cholesteatoma</w:t>
      </w:r>
      <w:proofErr w:type="spellEnd"/>
      <w:r w:rsidRPr="00932941">
        <w:t xml:space="preserve">, when the anatomy of the middle ear is highly distorted </w:t>
      </w:r>
      <w:r w:rsidRPr="00932941">
        <w:fldChar w:fldCharType="begin"/>
      </w:r>
      <w:r w:rsidR="0001081F" w:rsidRPr="00932941">
        <w:instrText xml:space="preserve"> ADDIN EN.CITE &lt;EndNote&gt;&lt;Cite&gt;&lt;Author&gt;Colletti&lt;/Author&gt;&lt;Year&gt;2006&lt;/Year&gt;&lt;RecNum&gt;644&lt;/RecNum&gt;&lt;DisplayText&gt;[14]&lt;/DisplayText&gt;&lt;record&gt;&lt;rec-number&gt;644&lt;/rec-number&gt;&lt;foreign-keys&gt;&lt;key app="EN" db-id="papx5xdxosp2dce5e2d5fpfv9xepweta9dfx" timestamp="1383683914"&gt;644&lt;/key&gt;&lt;key app="ENWeb" db-id=""&gt;0&lt;/key&gt;&lt;/foreign-keys&gt;&lt;ref-type name="Journal Article"&gt;17&lt;/ref-type&gt;&lt;contributors&gt;&lt;authors&gt;&lt;author&gt;Colletti, Vittorio&lt;/author&gt;&lt;author&gt;Soli, Sigfrid D.&lt;/author&gt;&lt;author&gt;Carner, Marco&lt;/author&gt;&lt;author&gt;Colletti, L.&lt;/author&gt;&lt;/authors&gt;&lt;/contributors&gt;&lt;titles&gt;&lt;title&gt;Treatment of mixed hearing losses via implantation of a vibratory transducer on the round window&lt;/title&gt;&lt;secondary-title&gt;International Journal of Audiology&lt;/secondary-title&gt;&lt;/titles&gt;&lt;periodical&gt;&lt;full-title&gt;International Journal of Audiology&lt;/full-title&gt;&lt;abbr-1&gt;Int. J. Audiol.&lt;/abbr-1&gt;&lt;abbr-2&gt;Int J Audiol&lt;/abbr-2&gt;&lt;/periodical&gt;&lt;pages&gt;600-608&lt;/pages&gt;&lt;volume&gt;45&lt;/volume&gt;&lt;number&gt;10&lt;/number&gt;&lt;dates&gt;&lt;year&gt;2006&lt;/year&gt;&lt;/dates&gt;&lt;urls&gt;&lt;related-urls&gt;&lt;url&gt;http://informahealthcare.com/doi/abs/10.1080/14992020600840903&lt;/url&gt;&lt;/related-urls&gt;&lt;/urls&gt;&lt;electronic-resource-num&gt;doi:10.1080/14992020600840903&lt;/electronic-resource-num&gt;&lt;/record&gt;&lt;/Cite&gt;&lt;/EndNote&gt;</w:instrText>
      </w:r>
      <w:r w:rsidRPr="00932941">
        <w:fldChar w:fldCharType="separate"/>
      </w:r>
      <w:r w:rsidR="00677694" w:rsidRPr="00932941">
        <w:rPr>
          <w:noProof/>
        </w:rPr>
        <w:t>[</w:t>
      </w:r>
      <w:hyperlink w:anchor="_ENREF_14" w:tooltip="Colletti, 2006 #644" w:history="1">
        <w:r w:rsidR="00DC0CB1" w:rsidRPr="00932941">
          <w:rPr>
            <w:noProof/>
          </w:rPr>
          <w:t>14</w:t>
        </w:r>
      </w:hyperlink>
      <w:r w:rsidR="00677694" w:rsidRPr="00932941">
        <w:rPr>
          <w:noProof/>
        </w:rPr>
        <w:t>]</w:t>
      </w:r>
      <w:r w:rsidRPr="00932941">
        <w:fldChar w:fldCharType="end"/>
      </w:r>
      <w:r w:rsidRPr="00932941">
        <w:t>, and for patients with congenital malformations of the outer and middle ear</w:t>
      </w:r>
      <w:r w:rsidR="00A56C75" w:rsidRPr="00932941">
        <w:t>, i.e. in cases of conductive hearing loss</w:t>
      </w:r>
      <w:r w:rsidRPr="00932941">
        <w:t xml:space="preserve">. In the latter situation dysplasia and immobilization of the </w:t>
      </w:r>
      <w:proofErr w:type="spellStart"/>
      <w:r w:rsidRPr="00932941">
        <w:t>ossicles</w:t>
      </w:r>
      <w:proofErr w:type="spellEnd"/>
      <w:r w:rsidRPr="00932941">
        <w:t xml:space="preserve">, often in combination with malformations of the oval window, can make hearing reconstruction through the oval window impossible. The feasibility of the RW approach for the above disorders, and for conditions when the oval window is inaccessible, has been demonstrated in successful attempts to combine outer and middle ear reconstruction with implantation of active middle ear prostheses on the RW </w:t>
      </w:r>
      <w:r w:rsidRPr="00932941">
        <w:fldChar w:fldCharType="begin">
          <w:fldData xml:space="preserve">PEVuZE5vdGU+PENpdGU+PEF1dGhvcj5TcGluZGVsPC9BdXRob3I+PFllYXI+MTk5NTwvWWVhcj48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</w:fldData>
        </w:fldChar>
      </w:r>
      <w:r w:rsidR="0001081F" w:rsidRPr="00932941">
        <w:instrText xml:space="preserve"> ADDIN EN.CITE </w:instrText>
      </w:r>
      <w:r w:rsidR="0001081F" w:rsidRPr="00932941">
        <w:fldChar w:fldCharType="begin">
          <w:fldData xml:space="preserve">PEVuZE5vdGU+PENpdGU+PEF1dGhvcj5TcGluZGVsPC9BdXRob3I+PFllYXI+MTk5NTwvWWVhcj48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</w:fldData>
        </w:fldChar>
      </w:r>
      <w:r w:rsidR="0001081F" w:rsidRPr="00932941">
        <w:instrText xml:space="preserve"> ADDIN EN.CITE.DATA </w:instrText>
      </w:r>
      <w:r w:rsidR="0001081F" w:rsidRPr="00932941">
        <w:fldChar w:fldCharType="end"/>
      </w:r>
      <w:r w:rsidRPr="00932941">
        <w:fldChar w:fldCharType="separate"/>
      </w:r>
      <w:r w:rsidR="00677694" w:rsidRPr="00932941">
        <w:rPr>
          <w:noProof/>
        </w:rPr>
        <w:t>[</w:t>
      </w:r>
      <w:hyperlink w:anchor="_ENREF_13" w:tooltip="Spindel, 1995 #669" w:history="1">
        <w:r w:rsidR="00DC0CB1" w:rsidRPr="00932941">
          <w:rPr>
            <w:noProof/>
          </w:rPr>
          <w:t>13</w:t>
        </w:r>
      </w:hyperlink>
      <w:r w:rsidR="00677694" w:rsidRPr="00932941">
        <w:rPr>
          <w:noProof/>
        </w:rPr>
        <w:t xml:space="preserve">, </w:t>
      </w:r>
      <w:hyperlink w:anchor="_ENREF_15" w:tooltip="Kiefer, 2006 #645" w:history="1">
        <w:r w:rsidR="00DC0CB1" w:rsidRPr="00932941">
          <w:rPr>
            <w:noProof/>
          </w:rPr>
          <w:t>15</w:t>
        </w:r>
      </w:hyperlink>
      <w:r w:rsidR="00677694" w:rsidRPr="00932941">
        <w:rPr>
          <w:noProof/>
        </w:rPr>
        <w:t xml:space="preserve">, </w:t>
      </w:r>
      <w:hyperlink w:anchor="_ENREF_16" w:tooltip="Wollenberg, 2007 #667" w:history="1">
        <w:r w:rsidR="00DC0CB1" w:rsidRPr="00932941">
          <w:rPr>
            <w:noProof/>
          </w:rPr>
          <w:t>16</w:t>
        </w:r>
      </w:hyperlink>
      <w:r w:rsidR="00677694" w:rsidRPr="00932941">
        <w:rPr>
          <w:noProof/>
        </w:rPr>
        <w:t>]</w:t>
      </w:r>
      <w:r w:rsidRPr="00932941">
        <w:fldChar w:fldCharType="end"/>
      </w:r>
      <w:r w:rsidRPr="00932941">
        <w:t xml:space="preserve">. An understanding of the mechanisms of the cochlear excitation </w:t>
      </w:r>
      <w:r w:rsidRPr="00932941">
        <w:lastRenderedPageBreak/>
        <w:t>through the RW is essential to ensure that the technique is to be predictable and effective in the clinic.</w:t>
      </w:r>
    </w:p>
    <w:p w:rsidR="003D5767" w:rsidRPr="00932941" w:rsidRDefault="003D5767" w:rsidP="00F0537F">
      <w:pPr>
        <w:spacing w:after="200"/>
      </w:pPr>
      <w:r w:rsidRPr="00932941">
        <w:t xml:space="preserve">One uncertainty  relates to the mechanisms of basilar membrane (BM) excitation using probes that cover only a </w:t>
      </w:r>
      <w:r w:rsidR="00EF2B1F" w:rsidRPr="00932941">
        <w:t>part</w:t>
      </w:r>
      <w:r w:rsidRPr="00932941">
        <w:t xml:space="preserve"> of the RW membrane, </w:t>
      </w:r>
      <w:r w:rsidR="00567DDD" w:rsidRPr="00932941">
        <w:t>w</w:t>
      </w:r>
      <w:r w:rsidRPr="00932941">
        <w:t>hereby the area of the RW not covered by the probe provides an effective pressure shunt (</w:t>
      </w:r>
      <w:proofErr w:type="spellStart"/>
      <w:r w:rsidRPr="00932941">
        <w:t>Békésy</w:t>
      </w:r>
      <w:proofErr w:type="spellEnd"/>
      <w:r w:rsidRPr="00932941">
        <w:t xml:space="preserve"> </w:t>
      </w:r>
      <w:r w:rsidRPr="00932941">
        <w:fldChar w:fldCharType="begin"/>
      </w:r>
      <w:r w:rsidR="0001081F" w:rsidRPr="00932941">
        <w:instrText xml:space="preserve"> ADDIN EN.CITE &lt;EndNote&gt;&lt;Cite ExcludeAuth="1"&gt;&lt;Author&gt;Békésy&lt;/Author&gt;&lt;Year&gt;1960&lt;/Year&gt;&lt;RecNum&gt;121&lt;/RecNum&gt;&lt;DisplayText&gt;[11]&lt;/DisplayText&gt;&lt;record&gt;&lt;rec-number&gt;121&lt;/rec-number&gt;&lt;foreign-keys&gt;&lt;key app="EN" db-id="papx5xdxosp2dce5e2d5fpfv9xepweta9dfx" timestamp="1383681551"&gt;121&lt;/key&gt;&lt;/foreign-keys&gt;&lt;ref-type name="Book"&gt;6&lt;/ref-type&gt;&lt;contributors&gt;&lt;authors&gt;&lt;author&gt;Békésy, Georg von&lt;/author&gt;&lt;/authors&gt;&lt;/contributors&gt;&lt;titles&gt;&lt;title&gt;Experiments in hearing&lt;/title&gt;&lt;/titles&gt;&lt;dates&gt;&lt;year&gt;1960&lt;/year&gt;&lt;/dates&gt;&lt;publisher&gt;McGraw-Hill Book Company&lt;/publisher&gt;&lt;isbn&gt;0-88318-630-6&lt;/isbn&gt;&lt;urls&gt;&lt;/urls&gt;&lt;/record&gt;&lt;/Cite&gt;&lt;/EndNote&gt;</w:instrText>
      </w:r>
      <w:r w:rsidRPr="00932941">
        <w:fldChar w:fldCharType="separate"/>
      </w:r>
      <w:r w:rsidR="00677694" w:rsidRPr="00932941">
        <w:rPr>
          <w:noProof/>
        </w:rPr>
        <w:t>[</w:t>
      </w:r>
      <w:hyperlink w:anchor="_ENREF_11" w:tooltip="Békésy, 1960 #121" w:history="1">
        <w:r w:rsidR="00DC0CB1" w:rsidRPr="00932941">
          <w:rPr>
            <w:noProof/>
          </w:rPr>
          <w:t>11</w:t>
        </w:r>
      </w:hyperlink>
      <w:r w:rsidR="00677694" w:rsidRPr="00932941">
        <w:rPr>
          <w:noProof/>
        </w:rPr>
        <w:t>]</w:t>
      </w:r>
      <w:r w:rsidRPr="00932941">
        <w:fldChar w:fldCharType="end"/>
      </w:r>
      <w:r w:rsidRPr="00932941">
        <w:t xml:space="preserve">,  page 197). This might make excitation of the cochlea problematic through shunting pressure changes that would otherwise excite the BM. Mobility of the stapes is probably not essential for successful cochlear excitation through the RW if most of the pressure relief is provided by the non-occluded area of the RW. The paper presented here deals with the mechanisms of cochlear excitation, using a miniature magnet that only partially occludes the RW.  With the stapes </w:t>
      </w:r>
      <w:r w:rsidR="00A0279D" w:rsidRPr="00932941">
        <w:t>mobility decreased</w:t>
      </w:r>
      <w:r w:rsidRPr="00932941">
        <w:t xml:space="preserve">, a novel form of cochlear excitation is achieved with a sensitivity that matches that of conventional acoustic stimulation. </w:t>
      </w:r>
    </w:p>
    <w:p w:rsidR="003D5767" w:rsidRPr="00932941" w:rsidRDefault="003D5767" w:rsidP="004E3182">
      <w:pPr>
        <w:pStyle w:val="ListParagraph"/>
        <w:numPr>
          <w:ilvl w:val="0"/>
          <w:numId w:val="2"/>
        </w:numPr>
        <w:spacing w:after="200"/>
        <w:rPr>
          <w:b/>
          <w:sz w:val="28"/>
          <w:szCs w:val="28"/>
        </w:rPr>
      </w:pPr>
      <w:r w:rsidRPr="00932941">
        <w:rPr>
          <w:b/>
          <w:sz w:val="28"/>
          <w:szCs w:val="28"/>
        </w:rPr>
        <w:t>Material and methods</w:t>
      </w:r>
    </w:p>
    <w:p w:rsidR="003D5767" w:rsidRPr="00932941" w:rsidRDefault="003D5767" w:rsidP="00F0537F">
      <w:pPr>
        <w:pStyle w:val="BodyText2"/>
        <w:spacing w:after="200"/>
      </w:pPr>
      <w:r w:rsidRPr="00932941">
        <w:t xml:space="preserve">Pigmented guinea pigs (280-390 g) were anaesthetised with the </w:t>
      </w:r>
      <w:proofErr w:type="spellStart"/>
      <w:r w:rsidRPr="00932941">
        <w:t>neurolept</w:t>
      </w:r>
      <w:proofErr w:type="spellEnd"/>
      <w:r w:rsidRPr="00932941">
        <w:t xml:space="preserve"> anaesthetic technique (0.06 mg/kg body weight atropine sulphate </w:t>
      </w:r>
      <w:proofErr w:type="spellStart"/>
      <w:proofErr w:type="gramStart"/>
      <w:r w:rsidRPr="00932941">
        <w:t>s.c</w:t>
      </w:r>
      <w:proofErr w:type="gramEnd"/>
      <w:r w:rsidRPr="00932941">
        <w:t>.</w:t>
      </w:r>
      <w:proofErr w:type="spellEnd"/>
      <w:r w:rsidRPr="00932941">
        <w:t xml:space="preserve">, 30 mg/kg </w:t>
      </w:r>
      <w:proofErr w:type="spellStart"/>
      <w:r w:rsidRPr="00932941">
        <w:t>pentobarbitone</w:t>
      </w:r>
      <w:proofErr w:type="spellEnd"/>
      <w:r w:rsidRPr="00932941">
        <w:t xml:space="preserve"> </w:t>
      </w:r>
      <w:proofErr w:type="spellStart"/>
      <w:r w:rsidRPr="00932941">
        <w:t>i.p</w:t>
      </w:r>
      <w:proofErr w:type="spellEnd"/>
      <w:r w:rsidRPr="00932941">
        <w:t xml:space="preserve">., 500 </w:t>
      </w:r>
      <w:r w:rsidRPr="00932941">
        <w:sym w:font="Symbol" w:char="F06D"/>
      </w:r>
      <w:r w:rsidRPr="00932941">
        <w:t xml:space="preserve">l/kg </w:t>
      </w:r>
      <w:proofErr w:type="spellStart"/>
      <w:r w:rsidRPr="00932941">
        <w:t>Hypnorm</w:t>
      </w:r>
      <w:proofErr w:type="spellEnd"/>
      <w:r w:rsidRPr="00932941">
        <w:t xml:space="preserve"> </w:t>
      </w:r>
      <w:proofErr w:type="spellStart"/>
      <w:r w:rsidRPr="00932941">
        <w:t>i.m</w:t>
      </w:r>
      <w:proofErr w:type="spellEnd"/>
      <w:r w:rsidRPr="00932941">
        <w:t xml:space="preserve">.). Additional injections of </w:t>
      </w:r>
      <w:proofErr w:type="spellStart"/>
      <w:r w:rsidRPr="00932941">
        <w:t>Hypnorm</w:t>
      </w:r>
      <w:proofErr w:type="spellEnd"/>
      <w:r w:rsidRPr="00932941">
        <w:t xml:space="preserve"> were given every 40 minutes.  Additional doses of </w:t>
      </w:r>
      <w:proofErr w:type="spellStart"/>
      <w:r w:rsidRPr="00932941">
        <w:t>pentobarbitone</w:t>
      </w:r>
      <w:proofErr w:type="spellEnd"/>
      <w:r w:rsidRPr="00932941">
        <w:t xml:space="preserve"> were administered as needed to maintain a non-reflexive state. The heart rate was monitored with a pair of skin electrodes placed on both sides of the thorax. The animals were </w:t>
      </w:r>
      <w:proofErr w:type="spellStart"/>
      <w:r w:rsidRPr="00932941">
        <w:t>tracheotomized</w:t>
      </w:r>
      <w:proofErr w:type="spellEnd"/>
      <w:r w:rsidRPr="00932941">
        <w:t xml:space="preserve"> and artificially respired, and their core temperature was maintained at 38</w:t>
      </w:r>
      <w:r w:rsidRPr="00932941">
        <w:sym w:font="Symbol" w:char="F0B0"/>
      </w:r>
      <w:r w:rsidRPr="00932941">
        <w:t xml:space="preserve">C with a heating blanket and a heated head holder. The middle ear cavity of the ear used for the measurements was opened to reveal the RW. Compound action potentials (CAPs) of the auditory nerve were measured from the cochlear bony ridge in the proximity of the RW membrane using Teflon-coated silver wire (S in figure 1). Thresholds of the N1 peak of the CAP were estimated visually using 10 </w:t>
      </w:r>
      <w:proofErr w:type="spellStart"/>
      <w:r w:rsidRPr="00932941">
        <w:t>ms</w:t>
      </w:r>
      <w:proofErr w:type="spellEnd"/>
      <w:r w:rsidRPr="00932941">
        <w:t xml:space="preserve"> tone stimuli at a repetition rate of 10 Hz. Latencies of the N1 peak for acoustic and RW stimulation were estimated off-line using recording of the CAP using 50 averages.</w:t>
      </w:r>
    </w:p>
    <w:p w:rsidR="003D5767" w:rsidRPr="00932941" w:rsidRDefault="003D5767" w:rsidP="00F0537F">
      <w:pPr>
        <w:pStyle w:val="BodyText2"/>
        <w:spacing w:after="200"/>
      </w:pPr>
      <w:r w:rsidRPr="00932941">
        <w:t xml:space="preserve">For acoustic stimulation sound was delivered to the tympanic membrane by a closed acoustic system comprising two </w:t>
      </w:r>
      <w:proofErr w:type="spellStart"/>
      <w:r w:rsidRPr="00932941">
        <w:t>Bruel</w:t>
      </w:r>
      <w:proofErr w:type="spellEnd"/>
      <w:r w:rsidRPr="00932941">
        <w:t xml:space="preserve"> and </w:t>
      </w:r>
      <w:proofErr w:type="spellStart"/>
      <w:r w:rsidRPr="00932941">
        <w:t>Kjaer</w:t>
      </w:r>
      <w:proofErr w:type="spellEnd"/>
      <w:r w:rsidRPr="00932941">
        <w:t xml:space="preserve"> 4134 ½” microphones for delivering tones and a single </w:t>
      </w:r>
      <w:proofErr w:type="spellStart"/>
      <w:r w:rsidRPr="00932941">
        <w:t>Bruel</w:t>
      </w:r>
      <w:proofErr w:type="spellEnd"/>
      <w:r w:rsidRPr="00932941">
        <w:t xml:space="preserve"> and </w:t>
      </w:r>
      <w:proofErr w:type="spellStart"/>
      <w:r w:rsidRPr="00932941">
        <w:t>Kjaer</w:t>
      </w:r>
      <w:proofErr w:type="spellEnd"/>
      <w:r w:rsidRPr="00932941">
        <w:t xml:space="preserve"> 4133 ½” microphone for monitoring sound </w:t>
      </w:r>
      <w:r w:rsidRPr="00932941">
        <w:lastRenderedPageBreak/>
        <w:t>pressure at the tympanum. The microphones were coupled to the ear canal via 1 cm long, 4 mm diameter tubes to a conical speculum, the 1 mm diameter opening of which was placed about 1 mm from the tympanum. The closed sound system was calibrated in situ for frequencies between 1 and 50 kHz. Known sound pressure levels were expressed in dB SPL re 2</w:t>
      </w:r>
      <w:r w:rsidRPr="00932941">
        <w:sym w:font="Symbol" w:char="F0B4"/>
      </w:r>
      <w:r w:rsidRPr="00932941">
        <w:t>10</w:t>
      </w:r>
      <w:r w:rsidRPr="00932941">
        <w:rPr>
          <w:vertAlign w:val="superscript"/>
        </w:rPr>
        <w:t>-5</w:t>
      </w:r>
      <w:r w:rsidRPr="00932941">
        <w:t xml:space="preserve"> Pa. </w:t>
      </w:r>
    </w:p>
    <w:p w:rsidR="00730627" w:rsidRPr="00932941" w:rsidRDefault="003D5767" w:rsidP="00730627">
      <w:pPr>
        <w:pStyle w:val="BodyText2"/>
        <w:spacing w:after="200"/>
      </w:pPr>
      <w:r w:rsidRPr="00932941">
        <w:t>A neodymium iron boron disk magnet (M in figure 1) (diameter 0.6</w:t>
      </w:r>
      <w:r w:rsidR="0090409F" w:rsidRPr="00932941">
        <w:t xml:space="preserve"> </w:t>
      </w:r>
      <w:r w:rsidRPr="00932941">
        <w:t>mm, thickness 0.2</w:t>
      </w:r>
      <w:r w:rsidR="0090409F" w:rsidRPr="00932941">
        <w:t xml:space="preserve"> </w:t>
      </w:r>
      <w:r w:rsidRPr="00932941">
        <w:t>mm), was placed on the RW to stimulate the cochlea through the RW. The magnet covered about one fourth of the RW surface of total area of 1.18 mm</w:t>
      </w:r>
      <w:r w:rsidRPr="00932941">
        <w:rPr>
          <w:vertAlign w:val="superscript"/>
        </w:rPr>
        <w:t>2</w:t>
      </w:r>
      <w:r w:rsidRPr="00932941">
        <w:t xml:space="preserve"> </w:t>
      </w:r>
      <w:r w:rsidRPr="00932941">
        <w:fldChar w:fldCharType="begin"/>
      </w:r>
      <w:r w:rsidR="0001081F" w:rsidRPr="00932941">
        <w:instrText xml:space="preserve"> ADDIN EN.CITE &lt;EndNote&gt;&lt;Cite&gt;&lt;Author&gt;Ghiz&lt;/Author&gt;&lt;Year&gt;2001&lt;/Year&gt;&lt;RecNum&gt;648&lt;/RecNum&gt;&lt;DisplayText&gt;[18]&lt;/DisplayText&gt;&lt;record&gt;&lt;rec-number&gt;648&lt;/rec-number&gt;&lt;foreign-keys&gt;&lt;key app="EN" db-id="papx5xdxosp2dce5e2d5fpfv9xepweta9dfx" timestamp="1383683923"&gt;648&lt;/key&gt;&lt;key app="ENWeb" db-id=""&gt;0&lt;/key&gt;&lt;/foreign-keys&gt;&lt;ref-type name="Journal Article"&gt;17&lt;/ref-type&gt;&lt;contributors&gt;&lt;authors&gt;&lt;author&gt;Ghiz, Adam F.&lt;/author&gt;&lt;author&gt;Salt, Alec N.&lt;/author&gt;&lt;author&gt;DeMott, John E.&lt;/author&gt;&lt;author&gt;Henson, Miriam M.&lt;/author&gt;&lt;author&gt;Henson Jr, O. William&lt;/author&gt;&lt;author&gt;Gewalt, Sally L.&lt;/author&gt;&lt;/authors&gt;&lt;/contributors&gt;&lt;titles&gt;&lt;title&gt;Quantitative anatomy of the round window and cochlear aqueduct in guinea pigs&lt;/title&gt;&lt;secondary-title&gt;Hearing Research&lt;/secondary-title&gt;&lt;/titles&gt;&lt;periodical&gt;&lt;full-title&gt;Hearing Research&lt;/full-title&gt;&lt;abbr-1&gt;Hear. Res.&lt;/abbr-1&gt;&lt;abbr-2&gt;Hear Res&lt;/abbr-2&gt;&lt;/periodical&gt;&lt;pages&gt;105-112&lt;/pages&gt;&lt;volume&gt;162&lt;/volume&gt;&lt;number&gt;1–2&lt;/number&gt;&lt;keywords&gt;&lt;keyword&gt;Cochlea&lt;/keyword&gt;&lt;keyword&gt;Perilymph&lt;/keyword&gt;&lt;keyword&gt;Round window&lt;/keyword&gt;&lt;keyword&gt;Scala tympani&lt;/keyword&gt;&lt;keyword&gt;Cochlear aqueduct&lt;/keyword&gt;&lt;/keywords&gt;&lt;dates&gt;&lt;year&gt;2001&lt;/year&gt;&lt;/dates&gt;&lt;isbn&gt;0378-5955&lt;/isbn&gt;&lt;urls&gt;&lt;related-urls&gt;&lt;url&gt;http://www.sciencedirect.com/science/article/pii/S0378595501003756&lt;/url&gt;&lt;/related-urls&gt;&lt;/urls&gt;&lt;electronic-resource-num&gt;10.1016/s0378-5955(01)00375-6&lt;/electronic-resource-num&gt;&lt;/record&gt;&lt;/Cite&gt;&lt;/EndNote&gt;</w:instrText>
      </w:r>
      <w:r w:rsidRPr="00932941">
        <w:fldChar w:fldCharType="separate"/>
      </w:r>
      <w:r w:rsidR="00677694" w:rsidRPr="00932941">
        <w:rPr>
          <w:noProof/>
        </w:rPr>
        <w:t>[</w:t>
      </w:r>
      <w:hyperlink w:anchor="_ENREF_18" w:tooltip="Ghiz, 2001 #648" w:history="1">
        <w:r w:rsidR="00DC0CB1" w:rsidRPr="00932941">
          <w:rPr>
            <w:noProof/>
          </w:rPr>
          <w:t>18</w:t>
        </w:r>
      </w:hyperlink>
      <w:r w:rsidR="00677694" w:rsidRPr="00932941">
        <w:rPr>
          <w:noProof/>
        </w:rPr>
        <w:t>]</w:t>
      </w:r>
      <w:r w:rsidRPr="00932941">
        <w:fldChar w:fldCharType="end"/>
      </w:r>
      <w:r w:rsidRPr="00932941">
        <w:t>. A miniature coil (C in figure 1) made of two turns of copper wire (0.15</w:t>
      </w:r>
      <w:r w:rsidR="0090409F" w:rsidRPr="00932941">
        <w:t xml:space="preserve"> </w:t>
      </w:r>
      <w:r w:rsidRPr="00932941">
        <w:t xml:space="preserve">mm in diameter) was placed above the magnet. The magnet was driven with a magnetic field created by AC current through the coil. Stimulating current through the coil was generated by a Data Translation 3010 board, attenuated and fed to the coil through a current buffer. Maximum voltage applied to the coil in this study was 10 V which corresponded to 0 dB attenuation. High-frequency cut-off of the system for electrical stimulation </w:t>
      </w:r>
      <w:r w:rsidRPr="00932941">
        <w:rPr>
          <w:i/>
        </w:rPr>
        <w:t>in situ</w:t>
      </w:r>
      <w:r w:rsidRPr="00932941">
        <w:t xml:space="preserve"> was above 100 kHz. No signals associated with the coil current were recorded in the absence of the magnet which confirms an absence of electrical interference between the coil and the CAP electrode. </w:t>
      </w:r>
      <w:r w:rsidR="00730627" w:rsidRPr="00932941">
        <w:t xml:space="preserve">The efficacy of the floating magnet RW stimulation varies between preparations (see below). </w:t>
      </w:r>
      <w:r w:rsidR="00DB3211" w:rsidRPr="00932941">
        <w:t>T</w:t>
      </w:r>
      <w:r w:rsidR="00730627" w:rsidRPr="00932941">
        <w:t>he floating magnet does not</w:t>
      </w:r>
      <w:r w:rsidR="00DB3211" w:rsidRPr="00932941">
        <w:t>, however,</w:t>
      </w:r>
      <w:r w:rsidR="00730627" w:rsidRPr="00932941">
        <w:t xml:space="preserve"> impose a variable DC load on the RW, which </w:t>
      </w:r>
      <w:r w:rsidR="00D50C67" w:rsidRPr="00932941">
        <w:t xml:space="preserve">undergoes large, </w:t>
      </w:r>
      <w:r w:rsidR="00730627" w:rsidRPr="00932941">
        <w:t>slow, periodic, movement</w:t>
      </w:r>
      <w:r w:rsidR="00D50C67" w:rsidRPr="00932941">
        <w:t>s</w:t>
      </w:r>
      <w:r w:rsidR="00730627" w:rsidRPr="00932941">
        <w:t xml:space="preserve"> </w:t>
      </w:r>
      <w:r w:rsidR="00D50C67" w:rsidRPr="00932941">
        <w:t>caused by</w:t>
      </w:r>
      <w:r w:rsidR="00730627" w:rsidRPr="00932941">
        <w:t xml:space="preserve"> middle ear muscle contraction in anaesthetised animals. This would not be the case for probes that employ a rigid lever in contact with the RW, which would provide a variable DC load depending on the phase of the large RW movement, with the possibility of causing damage to the RW.</w:t>
      </w:r>
    </w:p>
    <w:p w:rsidR="009B79F6" w:rsidRPr="00932941" w:rsidRDefault="003D5767" w:rsidP="00F0537F">
      <w:pPr>
        <w:pStyle w:val="BodyText2"/>
        <w:spacing w:after="200"/>
      </w:pPr>
      <w:r w:rsidRPr="00932941">
        <w:t xml:space="preserve">Displacements of the magnet and the stapes were measured using a </w:t>
      </w:r>
      <w:r w:rsidR="006A7889" w:rsidRPr="00932941">
        <w:t xml:space="preserve">displacement-sensitive </w:t>
      </w:r>
      <w:r w:rsidRPr="00932941">
        <w:t xml:space="preserve">laser diode interferometer without the need for reflective beads </w:t>
      </w:r>
      <w:r w:rsidRPr="00932941">
        <w:fldChar w:fldCharType="begin"/>
      </w:r>
      <w:r w:rsidR="0001081F" w:rsidRPr="00932941">
        <w:instrText xml:space="preserve"> ADDIN EN.CITE &lt;EndNote&gt;&lt;Cite&gt;&lt;Author&gt;Lukashkin&lt;/Author&gt;&lt;Year&gt;2005&lt;/Year&gt;&lt;RecNum&gt;212&lt;/RecNum&gt;&lt;DisplayText&gt;[19]&lt;/DisplayText&gt;&lt;record&gt;&lt;rec-number&gt;212&lt;/rec-number&gt;&lt;foreign-keys&gt;&lt;key app="EN" db-id="papx5xdxosp2dce5e2d5fpfv9xepweta9dfx" timestamp="1383682514"&gt;212&lt;/key&gt;&lt;key app="ENWeb" db-id=""&gt;0&lt;/key&gt;&lt;/foreign-keys&gt;&lt;ref-type name="Journal Article"&gt;17&lt;/ref-type&gt;&lt;contributors&gt;&lt;authors&gt;&lt;author&gt;Lukashkin, Andrei N.&lt;/author&gt;&lt;author&gt;Bashtanov, Mikhail E.&lt;/author&gt;&lt;author&gt;Russell, Ian J.&lt;/author&gt;&lt;/authors&gt;&lt;/contributors&gt;&lt;titles&gt;&lt;title&gt;A self-mixing laser-diode interferometer for measuring basilar membrane vibrations without opening the cochlea&lt;/title&gt;&lt;secondary-title&gt;Journal of Neuroscience Methods&lt;/secondary-title&gt;&lt;/titles&gt;&lt;periodical&gt;&lt;full-title&gt;Journal of Neuroscience Methods&lt;/full-title&gt;&lt;abbr-1&gt;J. Neurosci. Methods&lt;/abbr-1&gt;&lt;abbr-2&gt;J Neurosci Methods&lt;/abbr-2&gt;&lt;/periodical&gt;&lt;pages&gt;122-129&lt;/pages&gt;&lt;volume&gt;148&lt;/volume&gt;&lt;number&gt;2&lt;/number&gt;&lt;keywords&gt;&lt;keyword&gt;Cochlear mechanics&lt;/keyword&gt;&lt;keyword&gt;Basilar membrane&lt;/keyword&gt;&lt;keyword&gt;Interferometry&lt;/keyword&gt;&lt;keyword&gt;Self-mixing&lt;/keyword&gt;&lt;/keywords&gt;&lt;dates&gt;&lt;year&gt;2005&lt;/year&gt;&lt;/dates&gt;&lt;isbn&gt;0165-0270&lt;/isbn&gt;&lt;urls&gt;&lt;related-urls&gt;&lt;url&gt;http://www.sciencedirect.com/science/article/pii/S0165027005001184&lt;/url&gt;&lt;/related-urls&gt;&lt;/urls&gt;&lt;electronic-resource-num&gt;10.1016/j.jneumeth.2005.04.014&lt;/electronic-resource-num&gt;&lt;/record&gt;&lt;/Cite&gt;&lt;/EndNote&gt;</w:instrText>
      </w:r>
      <w:r w:rsidRPr="00932941">
        <w:fldChar w:fldCharType="separate"/>
      </w:r>
      <w:r w:rsidR="00677694" w:rsidRPr="00932941">
        <w:rPr>
          <w:noProof/>
        </w:rPr>
        <w:t>[</w:t>
      </w:r>
      <w:hyperlink w:anchor="_ENREF_19" w:tooltip="Lukashkin, 2005 #212" w:history="1">
        <w:r w:rsidR="00DC0CB1" w:rsidRPr="00932941">
          <w:rPr>
            <w:noProof/>
          </w:rPr>
          <w:t>19</w:t>
        </w:r>
      </w:hyperlink>
      <w:r w:rsidR="00677694" w:rsidRPr="00932941">
        <w:rPr>
          <w:noProof/>
        </w:rPr>
        <w:t>]</w:t>
      </w:r>
      <w:r w:rsidRPr="00932941">
        <w:fldChar w:fldCharType="end"/>
      </w:r>
      <w:r w:rsidRPr="00932941">
        <w:t xml:space="preserve">. The beam of the interferometer was focused centrally on the exposed surface of the magnet or the head of the stapes. The output signal of the interferometer was processed using a signal conditioning amplifier, digitised at 250 kHz with Data Translation 3010 board and instantaneous amplitude and phase of the wave were recorded and averaged 10 times using a digital phase-locking algorithm. </w:t>
      </w:r>
    </w:p>
    <w:p w:rsidR="003D5767" w:rsidRPr="00932941" w:rsidRDefault="009B79F6" w:rsidP="00F0537F">
      <w:pPr>
        <w:pStyle w:val="BodyText2"/>
        <w:spacing w:after="200"/>
      </w:pPr>
      <w:r w:rsidRPr="00932941">
        <w:t xml:space="preserve">Voltage signals to the coil were sinusoidal stimuli of 40 </w:t>
      </w:r>
      <w:proofErr w:type="spellStart"/>
      <w:r w:rsidRPr="00932941">
        <w:t>ms</w:t>
      </w:r>
      <w:proofErr w:type="spellEnd"/>
      <w:r w:rsidRPr="00932941">
        <w:t xml:space="preserve"> in duration (with 110 </w:t>
      </w:r>
      <w:proofErr w:type="spellStart"/>
      <w:r w:rsidRPr="00932941">
        <w:t>ms</w:t>
      </w:r>
      <w:proofErr w:type="spellEnd"/>
      <w:r w:rsidRPr="00932941">
        <w:t xml:space="preserve"> between stimuli) shaped with raised cosines of 0.5 </w:t>
      </w:r>
      <w:proofErr w:type="spellStart"/>
      <w:r w:rsidRPr="00932941">
        <w:t>ms</w:t>
      </w:r>
      <w:proofErr w:type="spellEnd"/>
      <w:r w:rsidRPr="00932941">
        <w:t xml:space="preserve"> duration at the beginning and at </w:t>
      </w:r>
      <w:r w:rsidRPr="00932941">
        <w:lastRenderedPageBreak/>
        <w:t xml:space="preserve">the end of each sinusoidal pip. </w:t>
      </w:r>
      <w:r w:rsidR="003D5767" w:rsidRPr="00932941">
        <w:t xml:space="preserve">All acoustic stimuli in this work were shaped with raised cosines of 0.5 </w:t>
      </w:r>
      <w:proofErr w:type="spellStart"/>
      <w:r w:rsidR="003D5767" w:rsidRPr="00932941">
        <w:t>ms</w:t>
      </w:r>
      <w:proofErr w:type="spellEnd"/>
      <w:r w:rsidR="003D5767" w:rsidRPr="00932941">
        <w:t xml:space="preserve"> duration at the beginning and at the end of stimulation. White noise for acoustical calibration and tone sequences for auditory and mechanical stimulation were synthesised by a Data Translation 3010 board at 2</w:t>
      </w:r>
      <w:r w:rsidRPr="00932941">
        <w:t>5</w:t>
      </w:r>
      <w:r w:rsidR="003D5767" w:rsidRPr="00932941">
        <w:t>0 kHz and delivered to the microphones or to the coil through low-pass filters (100 kHz cut-off frequency). Signals from the acoustic measuring amplifier were digitised at 2</w:t>
      </w:r>
      <w:r w:rsidRPr="00932941">
        <w:t>5</w:t>
      </w:r>
      <w:r w:rsidR="003D5767" w:rsidRPr="00932941">
        <w:t xml:space="preserve">0 kHz using the same board and averaged in the time domain. Experimental control, data acquisition and data analysis were performed using a PC with programmes written in </w:t>
      </w:r>
      <w:proofErr w:type="spellStart"/>
      <w:r w:rsidR="003D5767" w:rsidRPr="00932941">
        <w:t>TestPoint</w:t>
      </w:r>
      <w:proofErr w:type="spellEnd"/>
      <w:r w:rsidR="003D5767" w:rsidRPr="00932941">
        <w:t xml:space="preserve"> (CEC, MA, USA). All procedures involving animals were performed in accordance with UK Home Office regulations with approval from the local ethics committee.</w:t>
      </w:r>
    </w:p>
    <w:p w:rsidR="003D5767" w:rsidRPr="00932941" w:rsidRDefault="003D5767" w:rsidP="00EA62C5">
      <w:pPr>
        <w:pStyle w:val="BodyText2"/>
        <w:numPr>
          <w:ilvl w:val="0"/>
          <w:numId w:val="2"/>
        </w:numPr>
        <w:spacing w:after="200"/>
        <w:rPr>
          <w:b/>
          <w:sz w:val="28"/>
          <w:szCs w:val="28"/>
        </w:rPr>
      </w:pPr>
      <w:r w:rsidRPr="00932941">
        <w:rPr>
          <w:b/>
          <w:sz w:val="28"/>
          <w:szCs w:val="28"/>
        </w:rPr>
        <w:t>Results</w:t>
      </w:r>
    </w:p>
    <w:p w:rsidR="00B2646D" w:rsidRPr="00932941" w:rsidRDefault="00B2646D" w:rsidP="00B2646D">
      <w:pPr>
        <w:pStyle w:val="BodyText2"/>
        <w:spacing w:after="200"/>
        <w:rPr>
          <w:b/>
        </w:rPr>
      </w:pPr>
      <w:r w:rsidRPr="00932941">
        <w:rPr>
          <w:b/>
        </w:rPr>
        <w:t>3.1 Pressure distribution in a model of cochlear stimulation through partially occluded RW</w:t>
      </w:r>
    </w:p>
    <w:p w:rsidR="00B2646D" w:rsidRPr="00932941" w:rsidRDefault="00B2646D" w:rsidP="00B2646D">
      <w:pPr>
        <w:spacing w:after="200"/>
      </w:pPr>
      <w:r w:rsidRPr="00932941">
        <w:t>The RW is assumed to be driven by a piston (magnet) over a part of its area and the remaining part of the RW is flexible and generates an equal and opposite volume velocity, since the fluid is assumed to be incompressible and the cochlear wall is rigid. The internal pressure in the cochlea is then made up of two components.</w:t>
      </w:r>
    </w:p>
    <w:p w:rsidR="00B2646D" w:rsidRPr="00932941" w:rsidRDefault="00B2646D" w:rsidP="00B2646D">
      <w:pPr>
        <w:spacing w:after="200"/>
      </w:pPr>
      <w:r w:rsidRPr="00932941">
        <w:t xml:space="preserve">The first component is </w:t>
      </w:r>
      <w:r w:rsidR="008053CC" w:rsidRPr="00932941">
        <w:t>an</w:t>
      </w:r>
      <w:r w:rsidRPr="00932941">
        <w:t xml:space="preserve"> </w:t>
      </w:r>
      <w:r w:rsidR="008053CC" w:rsidRPr="00932941">
        <w:t>average alternating pressure</w:t>
      </w:r>
      <w:proofErr w:type="gramStart"/>
      <w:r w:rsidRPr="00932941">
        <w:t xml:space="preserve">, </w:t>
      </w:r>
      <w:proofErr w:type="gramEnd"/>
      <m:oMath>
        <m:sSub>
          <m:sSubPr>
            <m:ctrlPr>
              <w:rPr>
                <w:rFonts w:ascii="Cambria Math" w:hAnsi="Cambria Math"/>
                <w:i/>
              </w:rPr>
            </m:ctrlPr>
          </m:sSubPr>
          <m:e>
            <m:r>
              <w:rPr>
                <w:rFonts w:ascii="Cambria Math" w:hAnsi="Cambria Math"/>
              </w:rPr>
              <m:t>P</m:t>
            </m:r>
          </m:e>
          <m:sub>
            <m:r>
              <w:rPr>
                <w:rFonts w:ascii="Cambria Math" w:hAnsi="Cambria Math"/>
              </w:rPr>
              <m:t>M</m:t>
            </m:r>
          </m:sub>
        </m:sSub>
      </m:oMath>
      <w:r w:rsidRPr="00932941">
        <w:t>, which is the same throughout the cochlea. The magnitude of this will depend on the stiffness</w:t>
      </w:r>
      <w:proofErr w:type="gramStart"/>
      <w:r w:rsidRPr="00932941">
        <w:t xml:space="preserve">, </w:t>
      </w:r>
      <w:proofErr w:type="gramEnd"/>
      <m:oMath>
        <m:r>
          <w:rPr>
            <w:rFonts w:ascii="Cambria Math" w:hAnsi="Cambria Math"/>
          </w:rPr>
          <m:t>S</m:t>
        </m:r>
      </m:oMath>
      <w:r w:rsidRPr="00932941">
        <w:t xml:space="preserve">, of the freely moving area of the RW.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Pr="00932941">
        <w:t xml:space="preserve"> </w:t>
      </w:r>
      <w:proofErr w:type="gramStart"/>
      <w:r w:rsidRPr="00932941">
        <w:t>is</w:t>
      </w:r>
      <w:proofErr w:type="gramEnd"/>
      <w:r w:rsidRPr="00932941">
        <w:t xml:space="preserve"> required to be large enough to force this area to have a volume velocity equal and opposite to that of the driving piston. The force on the freely moving part is </w:t>
      </w:r>
      <w:proofErr w:type="gramStart"/>
      <w:r w:rsidRPr="00932941">
        <w:t xml:space="preserve">thus </w:t>
      </w:r>
      <w:proofErr w:type="gramEnd"/>
      <m:oMath>
        <m:r>
          <w:rPr>
            <w:rFonts w:ascii="Cambria Math" w:hAnsi="Cambria Math"/>
          </w:rPr>
          <m:t>Sx</m:t>
        </m:r>
      </m:oMath>
      <w:r w:rsidRPr="00932941">
        <w:t xml:space="preserve">, where </w:t>
      </w:r>
      <m:oMath>
        <m:r>
          <w:rPr>
            <w:rFonts w:ascii="Cambria Math" w:hAnsi="Cambria Math"/>
          </w:rPr>
          <m:t>x</m:t>
        </m:r>
      </m:oMath>
      <w:r w:rsidRPr="00932941">
        <w:t xml:space="preserve"> is its mean displacement. Its volume velocity</w:t>
      </w:r>
      <w:proofErr w:type="gramStart"/>
      <w:r w:rsidRPr="00932941">
        <w:t xml:space="preserve">, </w:t>
      </w:r>
      <w:proofErr w:type="gramEnd"/>
      <m:oMath>
        <m:r>
          <w:rPr>
            <w:rFonts w:ascii="Cambria Math" w:hAnsi="Cambria Math"/>
          </w:rPr>
          <m:t>q</m:t>
        </m:r>
      </m:oMath>
      <w:r w:rsidRPr="00932941">
        <w:t xml:space="preserve">, is thus </w:t>
      </w:r>
      <m:oMath>
        <m:r>
          <w:rPr>
            <w:rFonts w:ascii="Cambria Math" w:hAnsi="Cambria Math"/>
          </w:rPr>
          <m:t>iωAx</m:t>
        </m:r>
      </m:oMath>
      <w:r w:rsidRPr="00932941">
        <w:t xml:space="preserve">, where </w:t>
      </w:r>
      <m:oMath>
        <m:r>
          <w:rPr>
            <w:rFonts w:ascii="Cambria Math" w:hAnsi="Cambria Math"/>
          </w:rPr>
          <m:t>A</m:t>
        </m:r>
      </m:oMath>
      <w:r w:rsidRPr="00932941">
        <w:t xml:space="preserve"> is the freely moving area and </w:t>
      </w:r>
      <m:oMath>
        <m:r>
          <w:rPr>
            <w:rFonts w:ascii="Cambria Math" w:hAnsi="Cambria Math"/>
          </w:rPr>
          <m:t>ω</m:t>
        </m:r>
      </m:oMath>
      <w:r w:rsidRPr="00932941">
        <w:t xml:space="preserve"> is the stimulation frequency. Because the force on the freely moving part is equal </w:t>
      </w:r>
      <w:proofErr w:type="gramStart"/>
      <w:r w:rsidRPr="00932941">
        <w:t xml:space="preserve">to </w:t>
      </w:r>
      <w:proofErr w:type="gramEnd"/>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A</m:t>
        </m:r>
      </m:oMath>
      <w:r w:rsidRPr="00932941">
        <w:t>, we can define</w:t>
      </w:r>
    </w:p>
    <w:tbl>
      <w:tblPr>
        <w:tblW w:w="0" w:type="auto"/>
        <w:tblLook w:val="00A0" w:firstRow="1" w:lastRow="0" w:firstColumn="1" w:lastColumn="0" w:noHBand="0" w:noVBand="0"/>
      </w:tblPr>
      <w:tblGrid>
        <w:gridCol w:w="7142"/>
        <w:gridCol w:w="1386"/>
      </w:tblGrid>
      <w:tr w:rsidR="00932941" w:rsidRPr="00932941" w:rsidTr="00940C3C">
        <w:tc>
          <w:tcPr>
            <w:tcW w:w="7763" w:type="dxa"/>
          </w:tcPr>
          <w:p w:rsidR="00B2646D" w:rsidRPr="00932941" w:rsidRDefault="005E1C40" w:rsidP="00940C3C">
            <w:pPr>
              <w:spacing w:after="200"/>
              <w:rPr>
                <w:rFonts w:ascii="Calibri" w:hAnsi="Calibri"/>
                <w:lang w:eastAsia="en-US"/>
              </w:rPr>
            </w:pPr>
            <m:oMathPara>
              <m:oMath>
                <m:sSub>
                  <m:sSubPr>
                    <m:ctrlPr>
                      <w:rPr>
                        <w:rFonts w:ascii="Cambria Math" w:eastAsia="Calibri" w:hAnsi="Cambria Math"/>
                        <w:i/>
                        <w:sz w:val="22"/>
                        <w:szCs w:val="22"/>
                        <w:lang w:eastAsia="en-US"/>
                      </w:rPr>
                    </m:ctrlPr>
                  </m:sSubPr>
                  <m:e>
                    <m:r>
                      <w:rPr>
                        <w:rFonts w:ascii="Cambria Math" w:hAnsi="Cambria Math"/>
                      </w:rPr>
                      <m:t>P</m:t>
                    </m:r>
                    <m:ctrlPr>
                      <w:rPr>
                        <w:rFonts w:ascii="Cambria Math" w:hAnsi="Cambria Math"/>
                        <w:i/>
                      </w:rPr>
                    </m:ctrlPr>
                  </m:e>
                  <m:sub>
                    <m:r>
                      <w:rPr>
                        <w:rFonts w:ascii="Cambria Math" w:hAnsi="Cambria Math"/>
                      </w:rPr>
                      <m:t>M</m:t>
                    </m:r>
                    <m:ctrlPr>
                      <w:rPr>
                        <w:rFonts w:ascii="Cambria Math" w:hAnsi="Cambria Math"/>
                        <w:i/>
                      </w:rPr>
                    </m:ctrlPr>
                  </m:sub>
                </m:sSub>
                <m:r>
                  <w:rPr>
                    <w:rFonts w:ascii="Cambria Math" w:hAnsi="Cambria Math"/>
                  </w:rPr>
                  <m:t>=</m:t>
                </m:r>
                <m:f>
                  <m:fPr>
                    <m:ctrlPr>
                      <w:rPr>
                        <w:rFonts w:ascii="Cambria Math" w:hAnsi="Cambria Math"/>
                        <w:i/>
                      </w:rPr>
                    </m:ctrlPr>
                  </m:fPr>
                  <m:num>
                    <m:r>
                      <w:rPr>
                        <w:rFonts w:ascii="Cambria Math" w:hAnsi="Cambria Math"/>
                      </w:rPr>
                      <m:t>Sq</m:t>
                    </m:r>
                  </m:num>
                  <m:den>
                    <m:r>
                      <w:rPr>
                        <w:rFonts w:ascii="Cambria Math" w:hAnsi="Cambria Math"/>
                      </w:rPr>
                      <m:t>iω</m:t>
                    </m:r>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m:t>
                </m:r>
              </m:oMath>
            </m:oMathPara>
          </w:p>
        </w:tc>
        <w:tc>
          <w:tcPr>
            <w:tcW w:w="1479" w:type="dxa"/>
          </w:tcPr>
          <w:p w:rsidR="00B2646D" w:rsidRPr="00932941" w:rsidRDefault="00B2646D" w:rsidP="00940C3C">
            <w:pPr>
              <w:spacing w:after="200"/>
              <w:jc w:val="center"/>
              <w:rPr>
                <w:lang w:eastAsia="en-US"/>
              </w:rPr>
            </w:pPr>
            <w:r w:rsidRPr="00932941">
              <w:rPr>
                <w:sz w:val="22"/>
                <w:szCs w:val="22"/>
                <w:lang w:eastAsia="en-US"/>
              </w:rPr>
              <w:t>(1)</w:t>
            </w:r>
          </w:p>
        </w:tc>
      </w:tr>
    </w:tbl>
    <w:p w:rsidR="00B2646D" w:rsidRPr="00932941" w:rsidRDefault="00B2646D" w:rsidP="00B2646D">
      <w:pPr>
        <w:spacing w:after="200"/>
      </w:pPr>
      <w:r w:rsidRPr="00932941">
        <w:t xml:space="preserve">Since the </w:t>
      </w:r>
      <w:r w:rsidR="00896A93" w:rsidRPr="00932941">
        <w:t>average pressure</w:t>
      </w:r>
      <w:r w:rsidRPr="00932941">
        <w:t xml:space="preserve"> is uniform throughout the volume, it does not cause any excitation of an incompressible cochlear partition. It is worth noting that if the stiffness</w:t>
      </w:r>
      <w:proofErr w:type="gramStart"/>
      <w:r w:rsidRPr="00932941">
        <w:t xml:space="preserve">, </w:t>
      </w:r>
      <w:proofErr w:type="gramEnd"/>
      <m:oMath>
        <m:r>
          <w:rPr>
            <w:rFonts w:ascii="Cambria Math" w:hAnsi="Cambria Math"/>
          </w:rPr>
          <m:t>S</m:t>
        </m:r>
      </m:oMath>
      <w:r w:rsidRPr="00932941">
        <w:t>, of the freely moving area of the RW is small then the mean pressure generated within the fluid volume is also small.</w:t>
      </w:r>
    </w:p>
    <w:p w:rsidR="00B2646D" w:rsidRPr="00932941" w:rsidRDefault="00B2646D" w:rsidP="00B2646D">
      <w:pPr>
        <w:spacing w:after="200"/>
      </w:pPr>
      <w:r w:rsidRPr="00932941">
        <w:lastRenderedPageBreak/>
        <w:t>Even if the volume velocity of the freely moving part of the RW is equal and opposite to that of the piston, the second pressure component, a near-field pressure, is generated close to the RW. This is due to the pressure required to accelerate the fluid from below the piston into the freely moving part of the RW and is thus dependent on the fluid inertia. The spatial distribution of this near-field pressure will depend on the details of the geometry, but its magnitude will be proportional to the fluid density</w:t>
      </w:r>
      <w:proofErr w:type="gramStart"/>
      <w:r w:rsidRPr="00932941">
        <w:t xml:space="preserve">, </w:t>
      </w:r>
      <w:proofErr w:type="gramEnd"/>
      <m:oMath>
        <m:r>
          <w:rPr>
            <w:rFonts w:ascii="Cambria Math" w:hAnsi="Cambria Math"/>
          </w:rPr>
          <m:t>ρ</m:t>
        </m:r>
      </m:oMath>
      <w:r w:rsidRPr="00932941">
        <w:t xml:space="preserve">, and to the acceleration of the piston, </w:t>
      </w:r>
      <m:oMath>
        <m:r>
          <w:rPr>
            <w:rFonts w:ascii="Cambria Math" w:hAnsi="Cambria Math"/>
          </w:rPr>
          <m:t>iωq</m:t>
        </m:r>
      </m:oMath>
      <w:r w:rsidRPr="00932941">
        <w:t xml:space="preserve">. An indicative overall magnitude of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Pr="00932941">
        <w:t xml:space="preserve"> can then be defined as</w:t>
      </w:r>
    </w:p>
    <w:tbl>
      <w:tblPr>
        <w:tblW w:w="0" w:type="auto"/>
        <w:tblLook w:val="00A0" w:firstRow="1" w:lastRow="0" w:firstColumn="1" w:lastColumn="0" w:noHBand="0" w:noVBand="0"/>
      </w:tblPr>
      <w:tblGrid>
        <w:gridCol w:w="7142"/>
        <w:gridCol w:w="1386"/>
      </w:tblGrid>
      <w:tr w:rsidR="00932941" w:rsidRPr="00932941" w:rsidTr="00940C3C">
        <w:tc>
          <w:tcPr>
            <w:tcW w:w="7763" w:type="dxa"/>
          </w:tcPr>
          <w:p w:rsidR="00B2646D" w:rsidRPr="00932941" w:rsidRDefault="005E1C40" w:rsidP="00940C3C">
            <w:pPr>
              <w:spacing w:after="200"/>
              <w:rPr>
                <w:rFonts w:ascii="Calibri" w:hAnsi="Calibri"/>
                <w:lang w:eastAsia="en-US"/>
              </w:rPr>
            </w:pPr>
            <m:oMathPara>
              <m:oMath>
                <m:sSub>
                  <m:sSubPr>
                    <m:ctrlPr>
                      <w:rPr>
                        <w:rFonts w:ascii="Cambria Math" w:eastAsia="Calibri" w:hAnsi="Cambria Math"/>
                        <w:i/>
                        <w:sz w:val="22"/>
                        <w:szCs w:val="22"/>
                        <w:lang w:eastAsia="en-US"/>
                      </w:rPr>
                    </m:ctrlPr>
                  </m:sSubPr>
                  <m:e>
                    <m:r>
                      <w:rPr>
                        <w:rFonts w:ascii="Cambria Math" w:hAnsi="Cambria Math"/>
                      </w:rPr>
                      <m:t>P</m:t>
                    </m:r>
                    <m:ctrlPr>
                      <w:rPr>
                        <w:rFonts w:ascii="Cambria Math" w:hAnsi="Cambria Math"/>
                        <w:i/>
                      </w:rPr>
                    </m:ctrlPr>
                  </m:e>
                  <m:sub>
                    <m:r>
                      <w:rPr>
                        <w:rFonts w:ascii="Cambria Math" w:hAnsi="Cambria Math"/>
                      </w:rPr>
                      <m:t>N</m:t>
                    </m:r>
                    <m:ctrlPr>
                      <w:rPr>
                        <w:rFonts w:ascii="Cambria Math" w:hAnsi="Cambria Math"/>
                        <w:i/>
                      </w:rPr>
                    </m:ctrlPr>
                  </m:sub>
                </m:sSub>
                <m:r>
                  <w:rPr>
                    <w:rFonts w:ascii="Cambria Math" w:hAnsi="Cambria Math"/>
                  </w:rPr>
                  <m:t>∝iωρq.</m:t>
                </m:r>
              </m:oMath>
            </m:oMathPara>
          </w:p>
        </w:tc>
        <w:tc>
          <w:tcPr>
            <w:tcW w:w="1479" w:type="dxa"/>
          </w:tcPr>
          <w:p w:rsidR="00B2646D" w:rsidRPr="00932941" w:rsidRDefault="00B2646D" w:rsidP="00940C3C">
            <w:pPr>
              <w:spacing w:after="200"/>
              <w:jc w:val="center"/>
              <w:rPr>
                <w:lang w:eastAsia="en-US"/>
              </w:rPr>
            </w:pPr>
            <w:r w:rsidRPr="00932941">
              <w:rPr>
                <w:sz w:val="22"/>
                <w:szCs w:val="22"/>
                <w:lang w:eastAsia="en-US"/>
              </w:rPr>
              <w:t>(2)</w:t>
            </w:r>
          </w:p>
        </w:tc>
      </w:tr>
    </w:tbl>
    <w:p w:rsidR="00B2646D" w:rsidRPr="00932941" w:rsidRDefault="00B2646D" w:rsidP="00B2646D">
      <w:pPr>
        <w:spacing w:after="200"/>
      </w:pPr>
      <w:r w:rsidRPr="00932941">
        <w:t xml:space="preserve">For a given piston volume velocity, the </w:t>
      </w:r>
      <w:r w:rsidR="00896A93" w:rsidRPr="00932941">
        <w:t xml:space="preserve">average pressure </w:t>
      </w:r>
      <w:r w:rsidRPr="00932941">
        <w:t>(Eq. 1) decreases with increasing the stimulation frequency, whereas the average near-field pressure (Eq. 2) increases with the frequency.</w:t>
      </w:r>
    </w:p>
    <w:p w:rsidR="00B2646D" w:rsidRPr="00932941" w:rsidRDefault="00B2646D" w:rsidP="00B2646D">
      <w:pPr>
        <w:spacing w:after="200"/>
      </w:pPr>
      <w:r w:rsidRPr="00932941">
        <w:t xml:space="preserve">It is worth noting that if the cochlear wall is not perfectly rigid, for example if the stapes is not completely fixed, the internal pressure also generates a volume velocity on the oval window, as illustrated in figure </w:t>
      </w:r>
      <w:r w:rsidR="00B24A17" w:rsidRPr="00932941">
        <w:t>2</w:t>
      </w:r>
      <w:r w:rsidRPr="00932941">
        <w:t>A. This would generate a pressure component due to the flow of fluid across the cochlea that would depend on the fluid inertia rather than the stiffness of the window. A near-field pressure would then be generated in the vicinity of both the oval window and the RW.</w:t>
      </w:r>
    </w:p>
    <w:p w:rsidR="00B2646D" w:rsidRPr="00932941" w:rsidRDefault="00B2646D" w:rsidP="00B2646D">
      <w:pPr>
        <w:spacing w:after="200"/>
      </w:pPr>
      <w:r w:rsidRPr="00932941">
        <w:t>The on-axis near-field pressure</w:t>
      </w:r>
      <w:proofErr w:type="gramStart"/>
      <w:r w:rsidRPr="00932941">
        <w:t xml:space="preserve">, </w:t>
      </w:r>
      <w:proofErr w:type="gramEnd"/>
      <m:oMath>
        <m:sSub>
          <m:sSubPr>
            <m:ctrlPr>
              <w:rPr>
                <w:rFonts w:ascii="Cambria Math" w:hAnsi="Cambria Math"/>
                <w:i/>
              </w:rPr>
            </m:ctrlPr>
          </m:sSubPr>
          <m:e>
            <m:r>
              <w:rPr>
                <w:rFonts w:ascii="Cambria Math" w:hAnsi="Cambria Math"/>
              </w:rPr>
              <m:t>P</m:t>
            </m:r>
          </m:e>
          <m:sub>
            <m:r>
              <w:rPr>
                <w:rFonts w:ascii="Cambria Math" w:hAnsi="Cambria Math"/>
              </w:rPr>
              <m:t>N</m:t>
            </m:r>
          </m:sub>
        </m:sSub>
      </m:oMath>
      <w:r w:rsidRPr="00932941">
        <w:t xml:space="preserve">, due to RW stimulation can be estimated using a simple model of cancelling piston sources. The assumed geometry is shown in figure </w:t>
      </w:r>
      <w:r w:rsidR="00B24A17" w:rsidRPr="00932941">
        <w:t>2</w:t>
      </w:r>
      <w:r w:rsidRPr="00932941">
        <w:t xml:space="preserve">B in which an inner piston with a radius of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932941">
        <w:t xml:space="preserve"> has a velocity of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Pr="00932941">
        <w:t xml:space="preserve"> and an annular piston with an inner radius of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932941">
        <w:t xml:space="preserve"> and an outer radius of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932941">
        <w:t xml:space="preserve"> has a velocity </w:t>
      </w:r>
      <w:proofErr w:type="gramStart"/>
      <w:r w:rsidRPr="00932941">
        <w:t xml:space="preserve">of </w:t>
      </w:r>
      <w:proofErr w:type="gramEnd"/>
      <m:oMath>
        <m:sSub>
          <m:sSubPr>
            <m:ctrlPr>
              <w:rPr>
                <w:rFonts w:ascii="Cambria Math" w:hAnsi="Cambria Math"/>
                <w:i/>
              </w:rPr>
            </m:ctrlPr>
          </m:sSubPr>
          <m:e>
            <m:r>
              <w:rPr>
                <w:rFonts w:ascii="Cambria Math" w:hAnsi="Cambria Math"/>
              </w:rPr>
              <m:t>v</m:t>
            </m:r>
          </m:e>
          <m:sub>
            <m:r>
              <w:rPr>
                <w:rFonts w:ascii="Cambria Math" w:hAnsi="Cambria Math"/>
              </w:rPr>
              <m:t>2</m:t>
            </m:r>
          </m:sub>
        </m:sSub>
      </m:oMath>
      <w:r w:rsidRPr="00932941">
        <w:t>.</w:t>
      </w:r>
    </w:p>
    <w:p w:rsidR="00B2646D" w:rsidRPr="00932941" w:rsidRDefault="00B2646D" w:rsidP="00B2646D">
      <w:pPr>
        <w:spacing w:after="200"/>
      </w:pPr>
      <w:r w:rsidRPr="00932941">
        <w:t>The volume velocity of the inner piston thus is</w:t>
      </w:r>
    </w:p>
    <w:tbl>
      <w:tblPr>
        <w:tblW w:w="0" w:type="auto"/>
        <w:tblLook w:val="00A0" w:firstRow="1" w:lastRow="0" w:firstColumn="1" w:lastColumn="0" w:noHBand="0" w:noVBand="0"/>
      </w:tblPr>
      <w:tblGrid>
        <w:gridCol w:w="7143"/>
        <w:gridCol w:w="1385"/>
      </w:tblGrid>
      <w:tr w:rsidR="00932941" w:rsidRPr="00932941" w:rsidTr="00940C3C">
        <w:tc>
          <w:tcPr>
            <w:tcW w:w="7763" w:type="dxa"/>
          </w:tcPr>
          <w:p w:rsidR="00B2646D" w:rsidRPr="00932941" w:rsidRDefault="005E1C40" w:rsidP="00940C3C">
            <w:pPr>
              <w:spacing w:after="200"/>
              <w:rPr>
                <w:rFonts w:ascii="Calibri" w:hAnsi="Calibri"/>
                <w:lang w:eastAsia="en-US"/>
              </w:rPr>
            </w:pPr>
            <m:oMathPara>
              <m:oMath>
                <m:sSub>
                  <m:sSubPr>
                    <m:ctrlPr>
                      <w:rPr>
                        <w:rFonts w:ascii="Cambria Math" w:eastAsia="Calibri" w:hAnsi="Cambria Math"/>
                        <w:i/>
                        <w:sz w:val="22"/>
                        <w:szCs w:val="22"/>
                        <w:lang w:eastAsia="en-US"/>
                      </w:rPr>
                    </m:ctrlPr>
                  </m:sSubPr>
                  <m:e>
                    <m:r>
                      <w:rPr>
                        <w:rFonts w:ascii="Cambria Math" w:hAnsi="Cambria Math"/>
                      </w:rPr>
                      <m:t>q</m:t>
                    </m:r>
                    <m:ctrlPr>
                      <w:rPr>
                        <w:rFonts w:ascii="Cambria Math" w:hAnsi="Cambria Math"/>
                        <w:i/>
                      </w:rPr>
                    </m:ctrlPr>
                  </m:e>
                  <m:sub>
                    <m:r>
                      <w:rPr>
                        <w:rFonts w:ascii="Cambria Math" w:hAnsi="Cambria Math"/>
                      </w:rPr>
                      <m:t>1</m:t>
                    </m:r>
                    <m:ctrlPr>
                      <w:rPr>
                        <w:rFonts w:ascii="Cambria Math" w:hAnsi="Cambria Math"/>
                        <w:i/>
                      </w:rPr>
                    </m:ctrlPr>
                  </m:sub>
                </m:sSub>
                <m:r>
                  <w:rPr>
                    <w:rFonts w:ascii="Cambria Math" w:hAnsi="Cambria Math"/>
                  </w:rPr>
                  <m:t>=π</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sSub>
                  <m:sSubPr>
                    <m:ctrlPr>
                      <w:rPr>
                        <w:rFonts w:ascii="Cambria Math" w:hAnsi="Cambria Math"/>
                        <w:i/>
                      </w:rPr>
                    </m:ctrlPr>
                  </m:sSubPr>
                  <m:e>
                    <m:r>
                      <w:rPr>
                        <w:rFonts w:ascii="Cambria Math" w:hAnsi="Cambria Math"/>
                      </w:rPr>
                      <m:t>v</m:t>
                    </m:r>
                  </m:e>
                  <m:sub>
                    <m:r>
                      <w:rPr>
                        <w:rFonts w:ascii="Cambria Math" w:hAnsi="Cambria Math"/>
                      </w:rPr>
                      <m:t xml:space="preserve">1 </m:t>
                    </m:r>
                  </m:sub>
                </m:sSub>
                <m:r>
                  <w:rPr>
                    <w:rFonts w:ascii="Cambria Math" w:hAnsi="Cambria Math"/>
                  </w:rPr>
                  <m:t>,</m:t>
                </m:r>
              </m:oMath>
            </m:oMathPara>
          </w:p>
        </w:tc>
        <w:tc>
          <w:tcPr>
            <w:tcW w:w="1479" w:type="dxa"/>
          </w:tcPr>
          <w:p w:rsidR="00B2646D" w:rsidRPr="00932941" w:rsidRDefault="00B2646D" w:rsidP="00940C3C">
            <w:pPr>
              <w:spacing w:after="200"/>
              <w:jc w:val="center"/>
              <w:rPr>
                <w:lang w:eastAsia="en-US"/>
              </w:rPr>
            </w:pPr>
            <w:r w:rsidRPr="00932941">
              <w:rPr>
                <w:sz w:val="22"/>
                <w:szCs w:val="22"/>
                <w:lang w:eastAsia="en-US"/>
              </w:rPr>
              <w:t>(3)</w:t>
            </w:r>
          </w:p>
        </w:tc>
      </w:tr>
    </w:tbl>
    <w:p w:rsidR="00B2646D" w:rsidRPr="00932941" w:rsidRDefault="00B2646D" w:rsidP="00B2646D">
      <w:pPr>
        <w:spacing w:after="200"/>
      </w:pPr>
      <w:proofErr w:type="gramStart"/>
      <w:r w:rsidRPr="00932941">
        <w:t>and</w:t>
      </w:r>
      <w:proofErr w:type="gramEnd"/>
      <w:r w:rsidRPr="00932941">
        <w:t xml:space="preserve"> that of the outer piston is</w:t>
      </w:r>
    </w:p>
    <w:tbl>
      <w:tblPr>
        <w:tblW w:w="0" w:type="auto"/>
        <w:tblLook w:val="00A0" w:firstRow="1" w:lastRow="0" w:firstColumn="1" w:lastColumn="0" w:noHBand="0" w:noVBand="0"/>
      </w:tblPr>
      <w:tblGrid>
        <w:gridCol w:w="7143"/>
        <w:gridCol w:w="1385"/>
      </w:tblGrid>
      <w:tr w:rsidR="00932941" w:rsidRPr="00932941" w:rsidTr="00940C3C">
        <w:tc>
          <w:tcPr>
            <w:tcW w:w="7763" w:type="dxa"/>
          </w:tcPr>
          <w:p w:rsidR="00B2646D" w:rsidRPr="00932941" w:rsidRDefault="005E1C40" w:rsidP="00940C3C">
            <w:pPr>
              <w:spacing w:after="200"/>
              <w:rPr>
                <w:rFonts w:ascii="Calibri" w:hAnsi="Calibri"/>
                <w:lang w:eastAsia="en-US"/>
              </w:rPr>
            </w:pPr>
            <m:oMathPara>
              <m:oMath>
                <m:sSub>
                  <m:sSubPr>
                    <m:ctrlPr>
                      <w:rPr>
                        <w:rFonts w:ascii="Cambria Math" w:eastAsia="Calibri" w:hAnsi="Cambria Math"/>
                        <w:i/>
                        <w:sz w:val="22"/>
                        <w:szCs w:val="22"/>
                        <w:lang w:eastAsia="en-US"/>
                      </w:rPr>
                    </m:ctrlPr>
                  </m:sSubPr>
                  <m:e>
                    <m:r>
                      <w:rPr>
                        <w:rFonts w:ascii="Cambria Math" w:hAnsi="Cambria Math"/>
                      </w:rPr>
                      <m:t>q</m:t>
                    </m:r>
                    <m:ctrlPr>
                      <w:rPr>
                        <w:rFonts w:ascii="Cambria Math" w:hAnsi="Cambria Math"/>
                        <w:i/>
                      </w:rPr>
                    </m:ctrlPr>
                  </m:e>
                  <m:sub>
                    <m:r>
                      <w:rPr>
                        <w:rFonts w:ascii="Cambria Math" w:hAnsi="Cambria Math"/>
                      </w:rPr>
                      <m:t>2</m:t>
                    </m:r>
                    <m:ctrlPr>
                      <w:rPr>
                        <w:rFonts w:ascii="Cambria Math" w:hAnsi="Cambria Math"/>
                        <w:i/>
                      </w:rPr>
                    </m:ctrlPr>
                  </m:sub>
                </m:sSub>
                <m:r>
                  <w:rPr>
                    <w:rFonts w:ascii="Cambria Math" w:hAnsi="Cambria Math"/>
                  </w:rPr>
                  <m:t>= π</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e>
                </m:d>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oMath>
            </m:oMathPara>
          </w:p>
        </w:tc>
        <w:tc>
          <w:tcPr>
            <w:tcW w:w="1479" w:type="dxa"/>
          </w:tcPr>
          <w:p w:rsidR="00B2646D" w:rsidRPr="00932941" w:rsidRDefault="00B2646D" w:rsidP="00940C3C">
            <w:pPr>
              <w:spacing w:after="200"/>
              <w:jc w:val="center"/>
              <w:rPr>
                <w:lang w:eastAsia="en-US"/>
              </w:rPr>
            </w:pPr>
            <w:r w:rsidRPr="00932941">
              <w:rPr>
                <w:sz w:val="22"/>
                <w:szCs w:val="22"/>
                <w:lang w:eastAsia="en-US"/>
              </w:rPr>
              <w:t>(4)</w:t>
            </w:r>
          </w:p>
        </w:tc>
      </w:tr>
    </w:tbl>
    <w:p w:rsidR="00B2646D" w:rsidRPr="00932941" w:rsidRDefault="00B2646D" w:rsidP="00B2646D">
      <w:pPr>
        <w:spacing w:after="200"/>
      </w:pPr>
      <w:r w:rsidRPr="00932941">
        <w:t xml:space="preserve">If the cochlea is sealed, the volume velocities are equal and opposite so </w:t>
      </w:r>
      <w:proofErr w:type="gramStart"/>
      <w:r w:rsidRPr="00932941">
        <w:t xml:space="preserve">that </w:t>
      </w:r>
      <w:proofErr w:type="gramEnd"/>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Pr="00932941">
        <w:t>, and the ratio of the two linear velocities must be</w:t>
      </w:r>
    </w:p>
    <w:tbl>
      <w:tblPr>
        <w:tblW w:w="0" w:type="auto"/>
        <w:tblLook w:val="00A0" w:firstRow="1" w:lastRow="0" w:firstColumn="1" w:lastColumn="0" w:noHBand="0" w:noVBand="0"/>
      </w:tblPr>
      <w:tblGrid>
        <w:gridCol w:w="7146"/>
        <w:gridCol w:w="1382"/>
      </w:tblGrid>
      <w:tr w:rsidR="00932941" w:rsidRPr="00932941" w:rsidTr="00940C3C">
        <w:tc>
          <w:tcPr>
            <w:tcW w:w="7763" w:type="dxa"/>
          </w:tcPr>
          <w:p w:rsidR="00B2646D" w:rsidRPr="00932941" w:rsidRDefault="005E1C40" w:rsidP="00940C3C">
            <w:pPr>
              <w:spacing w:after="200"/>
              <w:rPr>
                <w:rFonts w:ascii="Calibri" w:hAnsi="Calibri"/>
                <w:lang w:eastAsia="en-US"/>
              </w:rPr>
            </w:pPr>
            <m:oMathPara>
              <m:oMath>
                <m:f>
                  <m:fPr>
                    <m:ctrlPr>
                      <w:rPr>
                        <w:rFonts w:ascii="Cambria Math" w:eastAsia="Calibri" w:hAnsi="Cambria Math"/>
                        <w:i/>
                        <w:sz w:val="22"/>
                        <w:szCs w:val="22"/>
                        <w:lang w:eastAsia="en-US"/>
                      </w:rPr>
                    </m:ctrlPr>
                  </m:fPr>
                  <m:num>
                    <m:sSub>
                      <m:sSubPr>
                        <m:ctrlPr>
                          <w:rPr>
                            <w:rFonts w:ascii="Cambria Math" w:hAnsi="Cambria Math"/>
                            <w:i/>
                          </w:rPr>
                        </m:ctrlPr>
                      </m:sSubPr>
                      <m:e>
                        <m:r>
                          <w:rPr>
                            <w:rFonts w:ascii="Cambria Math" w:hAnsi="Cambria Math"/>
                          </w:rPr>
                          <m:t>v</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v</m:t>
                        </m:r>
                      </m:e>
                      <m:sub>
                        <m:r>
                          <w:rPr>
                            <w:rFonts w:ascii="Cambria Math" w:hAnsi="Cambria Math"/>
                          </w:rPr>
                          <m:t>1</m:t>
                        </m:r>
                      </m:sub>
                    </m:sSub>
                    <m:ctrlPr>
                      <w:rPr>
                        <w:rFonts w:ascii="Cambria Math" w:hAnsi="Cambria Math"/>
                        <w:i/>
                      </w:rPr>
                    </m:ctrlP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num>
                  <m:den>
                    <m:sSubSup>
                      <m:sSubSupPr>
                        <m:ctrlPr>
                          <w:rPr>
                            <w:rFonts w:ascii="Cambria Math" w:hAnsi="Cambria Math"/>
                            <w:i/>
                          </w:rPr>
                        </m:ctrlPr>
                      </m:sSubSupPr>
                      <m:e>
                        <m:r>
                          <w:rPr>
                            <w:rFonts w:ascii="Cambria Math" w:hAnsi="Cambria Math"/>
                          </w:rPr>
                          <m:t>a</m:t>
                        </m:r>
                      </m:e>
                      <m:sub>
                        <m:r>
                          <w:rPr>
                            <w:rFonts w:ascii="Cambria Math" w:hAnsi="Cambria Math"/>
                          </w:rPr>
                          <m:t xml:space="preserve">2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den>
                </m:f>
                <m:r>
                  <w:rPr>
                    <w:rFonts w:ascii="Cambria Math" w:hAnsi="Cambria Math"/>
                  </w:rPr>
                  <m:t xml:space="preserve"> ,</m:t>
                </m:r>
              </m:oMath>
            </m:oMathPara>
          </w:p>
        </w:tc>
        <w:tc>
          <w:tcPr>
            <w:tcW w:w="1479" w:type="dxa"/>
          </w:tcPr>
          <w:p w:rsidR="00B2646D" w:rsidRPr="00932941" w:rsidRDefault="00B2646D" w:rsidP="00940C3C">
            <w:pPr>
              <w:spacing w:after="200"/>
              <w:jc w:val="center"/>
              <w:rPr>
                <w:lang w:eastAsia="en-US"/>
              </w:rPr>
            </w:pPr>
            <w:r w:rsidRPr="00932941">
              <w:rPr>
                <w:sz w:val="22"/>
                <w:szCs w:val="22"/>
                <w:lang w:eastAsia="en-US"/>
              </w:rPr>
              <w:t>(5)</w:t>
            </w:r>
          </w:p>
        </w:tc>
      </w:tr>
    </w:tbl>
    <w:p w:rsidR="00B2646D" w:rsidRPr="00932941" w:rsidRDefault="00B2646D" w:rsidP="00B2646D">
      <w:pPr>
        <w:spacing w:after="200"/>
      </w:pPr>
      <w:proofErr w:type="gramStart"/>
      <w:r w:rsidRPr="00932941">
        <w:t>which</w:t>
      </w:r>
      <w:proofErr w:type="gramEnd"/>
      <w:r w:rsidRPr="00932941">
        <w:t xml:space="preserve"> is plotted in figure </w:t>
      </w:r>
      <w:r w:rsidR="00B24A17" w:rsidRPr="00932941">
        <w:t>3</w:t>
      </w:r>
      <w:r w:rsidRPr="00932941">
        <w:t>.</w:t>
      </w:r>
    </w:p>
    <w:p w:rsidR="00B2646D" w:rsidRPr="00932941" w:rsidRDefault="00B2646D" w:rsidP="00B2646D">
      <w:pPr>
        <w:spacing w:after="200"/>
      </w:pPr>
      <w:r w:rsidRPr="00932941">
        <w:t xml:space="preserve">Assuming free field conditions, the complex on-axis pressure a distance of </w:t>
      </w:r>
      <m:oMath>
        <m:r>
          <w:rPr>
            <w:rFonts w:ascii="Cambria Math" w:hAnsi="Cambria Math"/>
          </w:rPr>
          <m:t>r</m:t>
        </m:r>
      </m:oMath>
      <w:r w:rsidRPr="00932941">
        <w:rPr>
          <w:i/>
        </w:rPr>
        <w:t xml:space="preserve"> </w:t>
      </w:r>
      <w:r w:rsidRPr="00932941">
        <w:t xml:space="preserve">from a single piston of radius </w:t>
      </w:r>
      <m:oMath>
        <m:r>
          <w:rPr>
            <w:rFonts w:ascii="Cambria Math" w:hAnsi="Cambria Math"/>
          </w:rPr>
          <m:t>a</m:t>
        </m:r>
      </m:oMath>
      <w:r w:rsidRPr="00932941">
        <w:rPr>
          <w:i/>
        </w:rPr>
        <w:t xml:space="preserve"> </w:t>
      </w:r>
      <w:r w:rsidRPr="00932941">
        <w:t xml:space="preserve">vibrating with velocity </w:t>
      </w:r>
      <m:oMath>
        <m:r>
          <w:rPr>
            <w:rFonts w:ascii="Cambria Math" w:hAnsi="Cambria Math"/>
          </w:rPr>
          <m:t>v</m:t>
        </m:r>
      </m:oMath>
      <w:r w:rsidRPr="00932941">
        <w:rPr>
          <w:i/>
        </w:rPr>
        <w:t xml:space="preserve"> </w:t>
      </w:r>
      <w:r w:rsidRPr="00932941">
        <w:t xml:space="preserve">is given (e.g. see Kinsler et al </w:t>
      </w:r>
      <w:r w:rsidRPr="00932941">
        <w:fldChar w:fldCharType="begin"/>
      </w:r>
      <w:r w:rsidR="0001081F" w:rsidRPr="00932941">
        <w:instrText xml:space="preserve"> ADDIN EN.CITE &lt;EndNote&gt;&lt;Cite ExcludeAuth="1"&gt;&lt;Author&gt;Kinsler&lt;/Author&gt;&lt;Year&gt;1982&lt;/Year&gt;&lt;RecNum&gt;766&lt;/RecNum&gt;&lt;DisplayText&gt;[20]&lt;/DisplayText&gt;&lt;record&gt;&lt;rec-number&gt;766&lt;/rec-number&gt;&lt;foreign-keys&gt;&lt;key app="EN" db-id="dax2xp5efpzsafexpadxre0l0ztzrtzaarp2"&gt;766&lt;/key&gt;&lt;/foreign-keys&gt;&lt;ref-type name="Generic"&gt;13&lt;/ref-type&gt;&lt;contributors&gt;&lt;authors&gt;&lt;author&gt;Kinsler, LE&lt;/author&gt;&lt;author&gt;Frey, AR&lt;/author&gt;&lt;author&gt;Coppens, AB&lt;/author&gt;&lt;/authors&gt;&lt;/contributors&gt;&lt;titles&gt;&lt;title&gt;JV Sanders Fundamentals of acoustics&lt;/title&gt;&lt;/titles&gt;&lt;dates&gt;&lt;year&gt;1982&lt;/year&gt;&lt;/dates&gt;&lt;publisher&gt;John Wiley &amp;amp; Sons, Inc., New York&lt;/publisher&gt;&lt;urls&gt;&lt;/urls&gt;&lt;/record&gt;&lt;/Cite&gt;&lt;/EndNote&gt;</w:instrText>
      </w:r>
      <w:r w:rsidRPr="00932941">
        <w:fldChar w:fldCharType="separate"/>
      </w:r>
      <w:r w:rsidR="0001081F" w:rsidRPr="00932941">
        <w:rPr>
          <w:noProof/>
        </w:rPr>
        <w:t>[</w:t>
      </w:r>
      <w:hyperlink w:anchor="_ENREF_20" w:tooltip="Kinsler, 1982 #766" w:history="1">
        <w:r w:rsidR="00DC0CB1" w:rsidRPr="00932941">
          <w:rPr>
            <w:noProof/>
          </w:rPr>
          <w:t>20</w:t>
        </w:r>
      </w:hyperlink>
      <w:r w:rsidR="0001081F" w:rsidRPr="00932941">
        <w:rPr>
          <w:noProof/>
        </w:rPr>
        <w:t>]</w:t>
      </w:r>
      <w:r w:rsidRPr="00932941">
        <w:fldChar w:fldCharType="end"/>
      </w:r>
      <w:r w:rsidRPr="00932941">
        <w:t>) as</w:t>
      </w:r>
    </w:p>
    <w:tbl>
      <w:tblPr>
        <w:tblW w:w="0" w:type="auto"/>
        <w:tblLook w:val="00A0" w:firstRow="1" w:lastRow="0" w:firstColumn="1" w:lastColumn="0" w:noHBand="0" w:noVBand="0"/>
      </w:tblPr>
      <w:tblGrid>
        <w:gridCol w:w="7158"/>
        <w:gridCol w:w="1370"/>
      </w:tblGrid>
      <w:tr w:rsidR="00932941" w:rsidRPr="00932941" w:rsidTr="00940C3C">
        <w:tc>
          <w:tcPr>
            <w:tcW w:w="7763" w:type="dxa"/>
          </w:tcPr>
          <w:p w:rsidR="00B2646D" w:rsidRPr="00932941" w:rsidRDefault="00B2646D" w:rsidP="00940C3C">
            <w:pPr>
              <w:spacing w:after="200"/>
              <w:rPr>
                <w:rFonts w:ascii="Calibri" w:hAnsi="Calibri"/>
                <w:lang w:eastAsia="en-US"/>
              </w:rPr>
            </w:pPr>
            <m:oMathPara>
              <m:oMath>
                <m:r>
                  <w:rPr>
                    <w:rFonts w:ascii="Cambria Math" w:eastAsia="Calibri" w:hAnsi="Cambria Math"/>
                    <w:sz w:val="22"/>
                    <w:szCs w:val="22"/>
                    <w:lang w:eastAsia="en-US"/>
                  </w:rPr>
                  <m:t>p</m:t>
                </m:r>
                <m:d>
                  <m:dPr>
                    <m:ctrlPr>
                      <w:rPr>
                        <w:rFonts w:ascii="Cambria Math" w:hAnsi="Cambria Math"/>
                        <w:i/>
                      </w:rPr>
                    </m:ctrlPr>
                  </m:dPr>
                  <m:e>
                    <m:r>
                      <w:rPr>
                        <w:rFonts w:ascii="Cambria Math" w:hAnsi="Cambria Math"/>
                      </w:rPr>
                      <m:t>r</m:t>
                    </m:r>
                  </m:e>
                </m:d>
                <m:r>
                  <w:rPr>
                    <w:rFonts w:ascii="Cambria Math" w:hAnsi="Cambria Math"/>
                  </w:rPr>
                  <m:t>=-ρcv</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ik</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 xml:space="preserve">2 </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e>
                        </m:rad>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kr</m:t>
                        </m:r>
                      </m:sup>
                    </m:sSup>
                  </m:e>
                </m:d>
                <m:r>
                  <w:rPr>
                    <w:rFonts w:ascii="Cambria Math" w:hAnsi="Cambria Math"/>
                  </w:rPr>
                  <m:t>,</m:t>
                </m:r>
              </m:oMath>
            </m:oMathPara>
          </w:p>
        </w:tc>
        <w:tc>
          <w:tcPr>
            <w:tcW w:w="1479" w:type="dxa"/>
          </w:tcPr>
          <w:p w:rsidR="00B2646D" w:rsidRPr="00932941" w:rsidRDefault="00B2646D" w:rsidP="00940C3C">
            <w:pPr>
              <w:spacing w:after="200"/>
              <w:jc w:val="center"/>
              <w:rPr>
                <w:lang w:eastAsia="en-US"/>
              </w:rPr>
            </w:pPr>
            <w:r w:rsidRPr="00932941">
              <w:rPr>
                <w:sz w:val="22"/>
                <w:szCs w:val="22"/>
                <w:lang w:eastAsia="en-US"/>
              </w:rPr>
              <w:t>(6)</w:t>
            </w:r>
          </w:p>
        </w:tc>
      </w:tr>
    </w:tbl>
    <w:p w:rsidR="00B2646D" w:rsidRPr="00932941" w:rsidRDefault="00B2646D" w:rsidP="00B2646D">
      <w:pPr>
        <w:spacing w:after="200"/>
      </w:pPr>
      <w:proofErr w:type="gramStart"/>
      <w:r w:rsidRPr="00932941">
        <w:t>where</w:t>
      </w:r>
      <w:proofErr w:type="gramEnd"/>
      <w:r w:rsidRPr="00932941">
        <w:t xml:space="preserve"> </w:t>
      </w:r>
      <m:oMath>
        <m:r>
          <w:rPr>
            <w:rFonts w:ascii="Cambria Math" w:hAnsi="Cambria Math"/>
          </w:rPr>
          <m:t>k=2π/λ</m:t>
        </m:r>
      </m:oMath>
      <w:r w:rsidRPr="00932941">
        <w:t xml:space="preserve"> is the wavenumber, </w:t>
      </w:r>
      <m:oMath>
        <m:r>
          <w:rPr>
            <w:rFonts w:ascii="Cambria Math" w:hAnsi="Cambria Math"/>
          </w:rPr>
          <m:t>λ</m:t>
        </m:r>
      </m:oMath>
      <w:r w:rsidRPr="00932941">
        <w:t xml:space="preserve"> is the acoustic wavelength and </w:t>
      </w:r>
      <m:oMath>
        <m:r>
          <w:rPr>
            <w:rFonts w:ascii="Cambria Math" w:hAnsi="Cambria Math"/>
          </w:rPr>
          <m:t>c</m:t>
        </m:r>
      </m:oMath>
      <w:r w:rsidRPr="00932941">
        <w:t xml:space="preserve"> is the speed of sound in the fluid. Distance between the RW and the BM, which is &lt;1 mm in both guinea pigs and humans </w:t>
      </w:r>
      <w:r w:rsidRPr="00932941">
        <w:fldChar w:fldCharType="begin"/>
      </w:r>
      <w:r w:rsidR="0001081F" w:rsidRPr="00932941">
        <w:instrText xml:space="preserve"> ADDIN EN.CITE &lt;EndNote&gt;&lt;Cite&gt;&lt;Author&gt;Poznyakovskiy&lt;/Author&gt;&lt;Year&gt;2008&lt;/Year&gt;&lt;RecNum&gt;769&lt;/RecNum&gt;&lt;DisplayText&gt;[21]&lt;/DisplayText&gt;&lt;record&gt;&lt;rec-number&gt;769&lt;/rec-number&gt;&lt;foreign-keys&gt;&lt;key app="EN" db-id="papx5xdxosp2dce5e2d5fpfv9xepweta9dfx" timestamp="1383684425"&gt;769&lt;/key&gt;&lt;key app="ENWeb" db-id=""&gt;0&lt;/key&gt;&lt;/foreign-keys&gt;&lt;ref-type name="Journal Article"&gt;17&lt;/ref-type&gt;&lt;contributors&gt;&lt;authors&gt;&lt;author&gt;Poznyakovskiy, Anton A.&lt;/author&gt;&lt;author&gt;Zahnert, Thomas&lt;/author&gt;&lt;author&gt;Kalaidzidis, Yannis&lt;/author&gt;&lt;author&gt;Schmidt, Rolf&lt;/author&gt;&lt;author&gt;Fischer, Björn&lt;/author&gt;&lt;author&gt;Baumgart, Johannes&lt;/author&gt;&lt;author&gt;Yarin, Yury M.&lt;/author&gt;&lt;/authors&gt;&lt;/contributors&gt;&lt;titles&gt;&lt;title&gt;The creation of geometric three-dimensional models of the inner ear based on micro computer tomography data&lt;/title&gt;&lt;secondary-title&gt;Hearing Research&lt;/secondary-title&gt;&lt;/titles&gt;&lt;periodical&gt;&lt;full-title&gt;Hearing Research&lt;/full-title&gt;&lt;abbr-1&gt;Hear. Res.&lt;/abbr-1&gt;&lt;abbr-2&gt;Hear Res&lt;/abbr-2&gt;&lt;/periodical&gt;&lt;pages&gt;95-104&lt;/pages&gt;&lt;volume&gt;243&lt;/volume&gt;&lt;number&gt;1–2&lt;/number&gt;&lt;keywords&gt;&lt;keyword&gt;Cochlea&lt;/keyword&gt;&lt;keyword&gt;Image reconstruction&lt;/keyword&gt;&lt;keyword&gt;Anisotropic diffusion&lt;/keyword&gt;&lt;keyword&gt;Active contours&lt;/keyword&gt;&lt;keyword&gt;3-D visualization&lt;/keyword&gt;&lt;/keywords&gt;&lt;dates&gt;&lt;year&gt;2008&lt;/year&gt;&lt;/dates&gt;&lt;isbn&gt;0378-5955&lt;/isbn&gt;&lt;urls&gt;&lt;related-urls&gt;&lt;url&gt;http://www.sciencedirect.com/science/article/pii/S0378595508001263&lt;/url&gt;&lt;/related-urls&gt;&lt;/urls&gt;&lt;electronic-resource-num&gt;10.1016/j.heares.2008.06.008&lt;/electronic-resource-num&gt;&lt;/record&gt;&lt;/Cite&gt;&lt;/EndNote&gt;</w:instrText>
      </w:r>
      <w:r w:rsidRPr="00932941">
        <w:fldChar w:fldCharType="separate"/>
      </w:r>
      <w:r w:rsidR="0001081F" w:rsidRPr="00932941">
        <w:rPr>
          <w:noProof/>
        </w:rPr>
        <w:t>[</w:t>
      </w:r>
      <w:hyperlink w:anchor="_ENREF_21" w:tooltip="Poznyakovskiy, 2008 #769" w:history="1">
        <w:r w:rsidR="00DC0CB1" w:rsidRPr="00932941">
          <w:rPr>
            <w:noProof/>
          </w:rPr>
          <w:t>21</w:t>
        </w:r>
      </w:hyperlink>
      <w:r w:rsidR="0001081F" w:rsidRPr="00932941">
        <w:rPr>
          <w:noProof/>
        </w:rPr>
        <w:t>]</w:t>
      </w:r>
      <w:r w:rsidRPr="00932941">
        <w:fldChar w:fldCharType="end"/>
      </w:r>
      <w:r w:rsidRPr="00932941">
        <w:t>, is much smaller than the wavelength, which is equal to about 1.5m at 1 kHz assuming a speed of sound of 1500 m</w:t>
      </w:r>
      <w:r w:rsidRPr="00932941">
        <w:sym w:font="Symbol" w:char="F0D7"/>
      </w:r>
      <w:r w:rsidRPr="00932941">
        <w:t>s</w:t>
      </w:r>
      <w:r w:rsidRPr="00932941">
        <w:rPr>
          <w:vertAlign w:val="superscript"/>
        </w:rPr>
        <w:t>-1</w:t>
      </w:r>
      <w:r w:rsidRPr="00932941">
        <w:t xml:space="preserve"> in the cochlear fluid. Hence, we can assume </w:t>
      </w:r>
      <m:oMath>
        <m:r>
          <w:rPr>
            <w:rFonts w:ascii="Cambria Math" w:hAnsi="Cambria Math"/>
          </w:rPr>
          <m:t>λ≫r,</m:t>
        </m:r>
      </m:oMath>
      <w:r w:rsidRPr="00932941">
        <w:t xml:space="preserve"> and </w:t>
      </w:r>
    </w:p>
    <w:tbl>
      <w:tblPr>
        <w:tblW w:w="0" w:type="auto"/>
        <w:tblLook w:val="00A0" w:firstRow="1" w:lastRow="0" w:firstColumn="1" w:lastColumn="0" w:noHBand="0" w:noVBand="0"/>
      </w:tblPr>
      <w:tblGrid>
        <w:gridCol w:w="7269"/>
        <w:gridCol w:w="1259"/>
      </w:tblGrid>
      <w:tr w:rsidR="00932941" w:rsidRPr="00932941" w:rsidTr="00940C3C">
        <w:tc>
          <w:tcPr>
            <w:tcW w:w="7905" w:type="dxa"/>
          </w:tcPr>
          <w:p w:rsidR="00B2646D" w:rsidRPr="00932941" w:rsidRDefault="00B2646D" w:rsidP="00940C3C">
            <w:pPr>
              <w:spacing w:after="200"/>
              <w:rPr>
                <w:rFonts w:ascii="Calibri" w:hAnsi="Calibri"/>
                <w:lang w:eastAsia="en-US"/>
              </w:rPr>
            </w:pPr>
            <m:oMathPara>
              <m:oMath>
                <m:r>
                  <w:rPr>
                    <w:rFonts w:ascii="Cambria Math" w:eastAsia="Calibri" w:hAnsi="Cambria Math"/>
                    <w:sz w:val="22"/>
                    <w:szCs w:val="22"/>
                    <w:lang w:eastAsia="en-US"/>
                  </w:rPr>
                  <m:t>kr</m:t>
                </m:r>
                <m:r>
                  <w:rPr>
                    <w:rFonts w:ascii="Cambria Math" w:hAnsi="Cambria Math"/>
                  </w:rPr>
                  <m:t>=</m:t>
                </m:r>
                <m:f>
                  <m:fPr>
                    <m:ctrlPr>
                      <w:rPr>
                        <w:rFonts w:ascii="Cambria Math" w:hAnsi="Cambria Math"/>
                        <w:i/>
                      </w:rPr>
                    </m:ctrlPr>
                  </m:fPr>
                  <m:num>
                    <m:r>
                      <w:rPr>
                        <w:rFonts w:ascii="Cambria Math" w:hAnsi="Cambria Math"/>
                      </w:rPr>
                      <m:t>2πr</m:t>
                    </m:r>
                  </m:num>
                  <m:den>
                    <m:r>
                      <w:rPr>
                        <w:rFonts w:ascii="Cambria Math" w:hAnsi="Cambria Math"/>
                      </w:rPr>
                      <m:t>λ</m:t>
                    </m:r>
                  </m:den>
                </m:f>
                <m:r>
                  <w:rPr>
                    <w:rFonts w:ascii="Cambria Math" w:hAnsi="Cambria Math"/>
                  </w:rPr>
                  <m:t>≪1.</m:t>
                </m:r>
              </m:oMath>
            </m:oMathPara>
          </w:p>
        </w:tc>
        <w:tc>
          <w:tcPr>
            <w:tcW w:w="1337" w:type="dxa"/>
          </w:tcPr>
          <w:p w:rsidR="00B2646D" w:rsidRPr="00932941" w:rsidRDefault="00B2646D" w:rsidP="00940C3C">
            <w:pPr>
              <w:spacing w:after="200"/>
              <w:jc w:val="center"/>
              <w:rPr>
                <w:lang w:eastAsia="en-US"/>
              </w:rPr>
            </w:pPr>
            <w:r w:rsidRPr="00932941">
              <w:rPr>
                <w:sz w:val="22"/>
                <w:szCs w:val="22"/>
                <w:lang w:eastAsia="en-US"/>
              </w:rPr>
              <w:t>(7)</w:t>
            </w:r>
          </w:p>
        </w:tc>
      </w:tr>
    </w:tbl>
    <w:p w:rsidR="00B2646D" w:rsidRPr="00932941" w:rsidRDefault="00B2646D" w:rsidP="00B2646D">
      <w:pPr>
        <w:spacing w:after="200"/>
      </w:pPr>
      <w:r w:rsidRPr="00932941">
        <w:t>In this case we can take the first order series approximation to the exponentials in equation (6) to give the pressure due to the inner piston as</w:t>
      </w:r>
    </w:p>
    <w:tbl>
      <w:tblPr>
        <w:tblW w:w="0" w:type="auto"/>
        <w:tblLook w:val="00A0" w:firstRow="1" w:lastRow="0" w:firstColumn="1" w:lastColumn="0" w:noHBand="0" w:noVBand="0"/>
      </w:tblPr>
      <w:tblGrid>
        <w:gridCol w:w="7284"/>
        <w:gridCol w:w="1244"/>
      </w:tblGrid>
      <w:tr w:rsidR="00932941" w:rsidRPr="00932941" w:rsidTr="00940C3C">
        <w:tc>
          <w:tcPr>
            <w:tcW w:w="7905" w:type="dxa"/>
          </w:tcPr>
          <w:p w:rsidR="00B2646D" w:rsidRPr="00932941" w:rsidRDefault="005E1C40" w:rsidP="00940C3C">
            <w:pPr>
              <w:spacing w:after="200"/>
              <w:rPr>
                <w:rFonts w:ascii="Calibri" w:hAnsi="Calibri"/>
                <w:lang w:eastAsia="en-US"/>
              </w:rPr>
            </w:pPr>
            <m:oMathPara>
              <m:oMath>
                <m:sSub>
                  <m:sSubPr>
                    <m:ctrlPr>
                      <w:rPr>
                        <w:rFonts w:ascii="Cambria Math" w:eastAsia="Calibri" w:hAnsi="Cambria Math"/>
                        <w:i/>
                        <w:sz w:val="22"/>
                        <w:szCs w:val="22"/>
                        <w:lang w:eastAsia="en-US"/>
                      </w:rPr>
                    </m:ctrlPr>
                  </m:sSubPr>
                  <m:e>
                    <m:r>
                      <w:rPr>
                        <w:rFonts w:ascii="Cambria Math" w:hAnsi="Cambria Math"/>
                      </w:rPr>
                      <m:t>p</m:t>
                    </m:r>
                    <m:ctrlPr>
                      <w:rPr>
                        <w:rFonts w:ascii="Cambria Math" w:hAnsi="Cambria Math"/>
                        <w:i/>
                      </w:rPr>
                    </m:ctrlPr>
                  </m:e>
                  <m:sub>
                    <m:r>
                      <w:rPr>
                        <w:rFonts w:ascii="Cambria Math" w:hAnsi="Cambria Math"/>
                      </w:rPr>
                      <m:t>1</m:t>
                    </m:r>
                    <m:ctrlPr>
                      <w:rPr>
                        <w:rFonts w:ascii="Cambria Math" w:hAnsi="Cambria Math"/>
                        <w:i/>
                      </w:rPr>
                    </m:ctrlPr>
                  </m:sub>
                </m:sSub>
                <m:r>
                  <w:rPr>
                    <w:rFonts w:ascii="Cambria Math" w:hAnsi="Cambria Math"/>
                  </w:rPr>
                  <m:t>(r)≈iρω</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e>
                    </m:rad>
                    <m:r>
                      <w:rPr>
                        <w:rFonts w:ascii="Cambria Math" w:hAnsi="Cambria Math"/>
                      </w:rPr>
                      <m:t>-r</m:t>
                    </m:r>
                  </m:e>
                </m:d>
                <m:r>
                  <w:rPr>
                    <w:rFonts w:ascii="Cambria Math" w:hAnsi="Cambria Math"/>
                  </w:rPr>
                  <m:t>.</m:t>
                </m:r>
              </m:oMath>
            </m:oMathPara>
          </w:p>
        </w:tc>
        <w:tc>
          <w:tcPr>
            <w:tcW w:w="1337" w:type="dxa"/>
          </w:tcPr>
          <w:p w:rsidR="00B2646D" w:rsidRPr="00932941" w:rsidRDefault="00B2646D" w:rsidP="00940C3C">
            <w:pPr>
              <w:spacing w:after="200"/>
              <w:jc w:val="center"/>
              <w:rPr>
                <w:lang w:eastAsia="en-US"/>
              </w:rPr>
            </w:pPr>
            <w:r w:rsidRPr="00932941">
              <w:rPr>
                <w:sz w:val="22"/>
                <w:szCs w:val="22"/>
                <w:lang w:eastAsia="en-US"/>
              </w:rPr>
              <w:t>(8)</w:t>
            </w:r>
          </w:p>
        </w:tc>
      </w:tr>
    </w:tbl>
    <w:p w:rsidR="00B2646D" w:rsidRPr="00932941" w:rsidRDefault="00B2646D" w:rsidP="00B2646D">
      <w:pPr>
        <w:spacing w:after="200"/>
      </w:pPr>
      <w:r w:rsidRPr="00932941">
        <w:t xml:space="preserve">The pressure due to the annular piston is equal to that due to a piston of radius </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2</m:t>
            </m:r>
          </m:sub>
        </m:sSub>
      </m:oMath>
      <w:r w:rsidRPr="00932941">
        <w:rPr>
          <w:vertAlign w:val="subscript"/>
        </w:rPr>
        <w:t xml:space="preserve"> </w:t>
      </w:r>
      <w:r w:rsidRPr="00932941">
        <w:t xml:space="preserve">and velocity </w:t>
      </w:r>
      <m:oMath>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2</m:t>
            </m:r>
          </m:sub>
        </m:sSub>
      </m:oMath>
      <w:r w:rsidRPr="00932941">
        <w:t xml:space="preserve"> minus that due to a piston of radius </w:t>
      </w:r>
      <m:oMath>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1</m:t>
            </m:r>
          </m:sub>
        </m:sSub>
      </m:oMath>
      <w:r w:rsidRPr="00932941">
        <w:t xml:space="preserve"> and velocity </w:t>
      </w:r>
      <m:oMath>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1</m:t>
            </m:r>
          </m:sub>
        </m:sSub>
      </m:oMath>
      <w:r w:rsidRPr="00932941">
        <w:t xml:space="preserve"> </w:t>
      </w:r>
    </w:p>
    <w:tbl>
      <w:tblPr>
        <w:tblW w:w="0" w:type="auto"/>
        <w:tblLook w:val="00A0" w:firstRow="1" w:lastRow="0" w:firstColumn="1" w:lastColumn="0" w:noHBand="0" w:noVBand="0"/>
      </w:tblPr>
      <w:tblGrid>
        <w:gridCol w:w="7284"/>
        <w:gridCol w:w="1244"/>
      </w:tblGrid>
      <w:tr w:rsidR="00932941" w:rsidRPr="00932941" w:rsidTr="00940C3C">
        <w:tc>
          <w:tcPr>
            <w:tcW w:w="7905" w:type="dxa"/>
          </w:tcPr>
          <w:p w:rsidR="00B2646D" w:rsidRPr="00932941" w:rsidRDefault="005E1C40" w:rsidP="00940C3C">
            <w:pPr>
              <w:spacing w:after="200"/>
              <w:rPr>
                <w:rFonts w:ascii="Calibri" w:hAnsi="Calibri"/>
                <w:lang w:eastAsia="en-US"/>
              </w:rPr>
            </w:pPr>
            <m:oMathPara>
              <m:oMath>
                <m:sSub>
                  <m:sSubPr>
                    <m:ctrlPr>
                      <w:rPr>
                        <w:rFonts w:ascii="Cambria Math" w:eastAsia="Calibri" w:hAnsi="Cambria Math"/>
                        <w:i/>
                        <w:sz w:val="22"/>
                        <w:szCs w:val="22"/>
                        <w:lang w:eastAsia="en-US"/>
                      </w:rPr>
                    </m:ctrlPr>
                  </m:sSubPr>
                  <m:e>
                    <m:r>
                      <w:rPr>
                        <w:rFonts w:ascii="Cambria Math" w:hAnsi="Cambria Math"/>
                      </w:rPr>
                      <m:t>p</m:t>
                    </m:r>
                    <m:ctrlPr>
                      <w:rPr>
                        <w:rFonts w:ascii="Cambria Math" w:hAnsi="Cambria Math"/>
                        <w:i/>
                      </w:rPr>
                    </m:ctrlPr>
                  </m:e>
                  <m:sub>
                    <m:r>
                      <w:rPr>
                        <w:rFonts w:ascii="Cambria Math" w:hAnsi="Cambria Math"/>
                      </w:rPr>
                      <m:t>2</m:t>
                    </m:r>
                    <m:ctrlPr>
                      <w:rPr>
                        <w:rFonts w:ascii="Cambria Math" w:hAnsi="Cambria Math"/>
                        <w:i/>
                      </w:rPr>
                    </m:ctrlPr>
                  </m:sub>
                </m:sSub>
                <m:r>
                  <w:rPr>
                    <w:rFonts w:ascii="Cambria Math" w:hAnsi="Cambria Math"/>
                  </w:rPr>
                  <m:t>(r)≈iρω</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2</m:t>
                            </m:r>
                          </m:sup>
                        </m:sSubSup>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e>
                    </m:rad>
                  </m:e>
                </m:d>
                <m:r>
                  <w:rPr>
                    <w:rFonts w:ascii="Cambria Math" w:hAnsi="Cambria Math"/>
                  </w:rPr>
                  <m:t>.</m:t>
                </m:r>
              </m:oMath>
            </m:oMathPara>
          </w:p>
        </w:tc>
        <w:tc>
          <w:tcPr>
            <w:tcW w:w="1337" w:type="dxa"/>
          </w:tcPr>
          <w:p w:rsidR="00B2646D" w:rsidRPr="00932941" w:rsidRDefault="00B2646D" w:rsidP="00940C3C">
            <w:pPr>
              <w:spacing w:after="200"/>
              <w:jc w:val="center"/>
              <w:rPr>
                <w:lang w:eastAsia="en-US"/>
              </w:rPr>
            </w:pPr>
            <w:r w:rsidRPr="00932941">
              <w:rPr>
                <w:sz w:val="22"/>
                <w:szCs w:val="22"/>
                <w:lang w:eastAsia="en-US"/>
              </w:rPr>
              <w:t>(9)</w:t>
            </w:r>
          </w:p>
        </w:tc>
      </w:tr>
    </w:tbl>
    <w:p w:rsidR="00B2646D" w:rsidRPr="00932941" w:rsidRDefault="00B2646D" w:rsidP="00B2646D">
      <w:pPr>
        <w:spacing w:after="200"/>
      </w:pPr>
      <w:r w:rsidRPr="00932941">
        <w:t xml:space="preserve">The total near-field pressure </w:t>
      </w:r>
      <m:oMath>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r)</m:t>
        </m:r>
      </m:oMath>
      <w:r w:rsidRPr="00932941">
        <w:t xml:space="preserve"> is the superposition of those due to the inner and outer pistons in equations (8) and (9) with </w:t>
      </w: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oMath>
      <w:r w:rsidRPr="00932941">
        <w:t xml:space="preserve"> given by equation (5)</w:t>
      </w:r>
    </w:p>
    <w:tbl>
      <w:tblPr>
        <w:tblW w:w="0" w:type="auto"/>
        <w:tblLook w:val="00A0" w:firstRow="1" w:lastRow="0" w:firstColumn="1" w:lastColumn="0" w:noHBand="0" w:noVBand="0"/>
      </w:tblPr>
      <w:tblGrid>
        <w:gridCol w:w="7275"/>
        <w:gridCol w:w="1253"/>
      </w:tblGrid>
      <w:tr w:rsidR="00932941" w:rsidRPr="00932941" w:rsidTr="00940C3C">
        <w:tc>
          <w:tcPr>
            <w:tcW w:w="7275" w:type="dxa"/>
          </w:tcPr>
          <w:p w:rsidR="00B2646D" w:rsidRPr="00932941" w:rsidRDefault="005E1C40" w:rsidP="00940C3C">
            <w:pPr>
              <w:spacing w:after="200"/>
              <w:rPr>
                <w:rFonts w:ascii="Calibri" w:hAnsi="Calibri"/>
                <w:lang w:eastAsia="en-US"/>
              </w:rPr>
            </w:pPr>
            <m:oMathPara>
              <m:oMath>
                <m:sSub>
                  <m:sSubPr>
                    <m:ctrlPr>
                      <w:rPr>
                        <w:rFonts w:ascii="Cambria Math" w:eastAsia="Calibri" w:hAnsi="Cambria Math"/>
                        <w:i/>
                        <w:sz w:val="22"/>
                        <w:szCs w:val="22"/>
                        <w:lang w:eastAsia="en-US"/>
                      </w:rPr>
                    </m:ctrlPr>
                  </m:sSubPr>
                  <m:e>
                    <m:r>
                      <w:rPr>
                        <w:rFonts w:ascii="Cambria Math" w:hAnsi="Cambria Math"/>
                      </w:rPr>
                      <m:t>P</m:t>
                    </m:r>
                    <m:ctrlPr>
                      <w:rPr>
                        <w:rFonts w:ascii="Cambria Math" w:hAnsi="Cambria Math"/>
                        <w:i/>
                      </w:rPr>
                    </m:ctrlPr>
                  </m:e>
                  <m:sub>
                    <m:r>
                      <w:rPr>
                        <w:rFonts w:ascii="Cambria Math" w:hAnsi="Cambria Math"/>
                      </w:rPr>
                      <m:t>N</m:t>
                    </m:r>
                    <m:ctrlPr>
                      <w:rPr>
                        <w:rFonts w:ascii="Cambria Math" w:hAnsi="Cambria Math"/>
                        <w:i/>
                      </w:rPr>
                    </m:ctrlPr>
                  </m:sub>
                </m:sSub>
                <m:r>
                  <w:rPr>
                    <w:rFonts w:ascii="Cambria Math" w:hAnsi="Cambria Math"/>
                  </w:rPr>
                  <m:t>(r)=iρω</m:t>
                </m:r>
                <m:sSub>
                  <m:sSubPr>
                    <m:ctrlPr>
                      <w:rPr>
                        <w:rFonts w:ascii="Cambria Math" w:hAnsi="Cambria Math"/>
                        <w:i/>
                      </w:rPr>
                    </m:ctrlPr>
                  </m:sSubPr>
                  <m:e>
                    <m:r>
                      <w:rPr>
                        <w:rFonts w:ascii="Cambria Math" w:hAnsi="Cambria Math"/>
                      </w:rPr>
                      <m:t>v</m:t>
                    </m:r>
                  </m:e>
                  <m:sub>
                    <m:r>
                      <w:rPr>
                        <w:rFonts w:ascii="Cambria Math" w:hAnsi="Cambria Math"/>
                      </w:rPr>
                      <m:t>1</m:t>
                    </m:r>
                  </m:sub>
                </m:sSub>
                <m:d>
                  <m:dPr>
                    <m:begChr m:val="["/>
                    <m:endChr m:val="]"/>
                    <m:ctrlPr>
                      <w:rPr>
                        <w:rFonts w:ascii="Cambria Math" w:hAnsi="Cambria Math"/>
                        <w:i/>
                      </w:rPr>
                    </m:ctrlPr>
                  </m:dPr>
                  <m:e>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e>
                        </m:rad>
                        <m:r>
                          <w:rPr>
                            <w:rFonts w:ascii="Cambria Math" w:hAnsi="Cambria Math"/>
                          </w:rPr>
                          <m:t>-r</m:t>
                        </m:r>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num>
                      <m:den>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den>
                    </m:f>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2</m:t>
                                </m:r>
                              </m:sup>
                            </m:sSubSup>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e>
                        </m:rad>
                      </m:e>
                    </m:d>
                  </m:e>
                </m:d>
                <m:r>
                  <w:rPr>
                    <w:rFonts w:ascii="Cambria Math" w:hAnsi="Cambria Math"/>
                  </w:rPr>
                  <m:t>.</m:t>
                </m:r>
              </m:oMath>
            </m:oMathPara>
          </w:p>
        </w:tc>
        <w:tc>
          <w:tcPr>
            <w:tcW w:w="1253" w:type="dxa"/>
          </w:tcPr>
          <w:p w:rsidR="00B2646D" w:rsidRPr="00932941" w:rsidRDefault="00B2646D" w:rsidP="00940C3C">
            <w:pPr>
              <w:spacing w:after="200"/>
              <w:jc w:val="center"/>
              <w:rPr>
                <w:lang w:eastAsia="en-US"/>
              </w:rPr>
            </w:pPr>
            <w:r w:rsidRPr="00932941">
              <w:rPr>
                <w:sz w:val="22"/>
                <w:szCs w:val="22"/>
                <w:lang w:eastAsia="en-US"/>
              </w:rPr>
              <w:t>(10)</w:t>
            </w:r>
          </w:p>
        </w:tc>
      </w:tr>
    </w:tbl>
    <w:p w:rsidR="004A2583" w:rsidRPr="00932941" w:rsidRDefault="00B2646D" w:rsidP="00102460">
      <w:pPr>
        <w:spacing w:after="200"/>
        <w:rPr>
          <w:b/>
        </w:rPr>
      </w:pPr>
      <w:r w:rsidRPr="00932941">
        <w:t>Although this expression is not strictly valid in the present case unless the near</w:t>
      </w:r>
      <w:r w:rsidR="00CC04FC" w:rsidRPr="00932941">
        <w:t>-</w:t>
      </w:r>
      <w:r w:rsidRPr="00932941">
        <w:t xml:space="preserve">field pressure has died away over the width of the cochlea, the modulus of equation (10) is </w:t>
      </w:r>
      <w:r w:rsidRPr="00932941">
        <w:lastRenderedPageBreak/>
        <w:t xml:space="preserve">plotted in figure </w:t>
      </w:r>
      <w:r w:rsidR="00B24A17" w:rsidRPr="00932941">
        <w:t>4</w:t>
      </w:r>
      <w:r w:rsidRPr="00932941">
        <w:t xml:space="preserve"> as a function of distance from the centre of the source distribution, </w:t>
      </w:r>
      <m:oMath>
        <m:r>
          <w:rPr>
            <w:rFonts w:ascii="Cambria Math" w:hAnsi="Cambria Math"/>
          </w:rPr>
          <m:t>r</m:t>
        </m:r>
      </m:oMath>
      <w:r w:rsidRPr="00932941">
        <w:t xml:space="preserve">, for various values of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Pr="00932941">
        <w:t xml:space="preserve"> and with a constant value of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Pr="00932941">
        <w:t xml:space="preserve">. The pressure drops quickly with the distance from the piston, especially for small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Pr="00932941">
        <w:t xml:space="preserve">, but the shortest distance between the RW and the BM is also only 0.2 mm in guinea pigs </w:t>
      </w:r>
      <w:r w:rsidRPr="00932941">
        <w:fldChar w:fldCharType="begin"/>
      </w:r>
      <w:r w:rsidR="0001081F" w:rsidRPr="00932941">
        <w:instrText xml:space="preserve"> ADDIN EN.CITE &lt;EndNote&gt;&lt;Cite&gt;&lt;Author&gt;Poznyakovskiy&lt;/Author&gt;&lt;Year&gt;2008&lt;/Year&gt;&lt;RecNum&gt;769&lt;/RecNum&gt;&lt;DisplayText&gt;[21]&lt;/DisplayText&gt;&lt;record&gt;&lt;rec-number&gt;769&lt;/rec-number&gt;&lt;foreign-keys&gt;&lt;key app="EN" db-id="papx5xdxosp2dce5e2d5fpfv9xepweta9dfx" timestamp="1383684425"&gt;769&lt;/key&gt;&lt;key app="ENWeb" db-id=""&gt;0&lt;/key&gt;&lt;/foreign-keys&gt;&lt;ref-type name="Journal Article"&gt;17&lt;/ref-type&gt;&lt;contributors&gt;&lt;authors&gt;&lt;author&gt;Poznyakovskiy, Anton A.&lt;/author&gt;&lt;author&gt;Zahnert, Thomas&lt;/author&gt;&lt;author&gt;Kalaidzidis, Yannis&lt;/author&gt;&lt;author&gt;Schmidt, Rolf&lt;/author&gt;&lt;author&gt;Fischer, Björn&lt;/author&gt;&lt;author&gt;Baumgart, Johannes&lt;/author&gt;&lt;author&gt;Yarin, Yury M.&lt;/author&gt;&lt;/authors&gt;&lt;/contributors&gt;&lt;titles&gt;&lt;title&gt;The creation of geometric three-dimensional models of the inner ear based on micro computer tomography data&lt;/title&gt;&lt;secondary-title&gt;Hearing Research&lt;/secondary-title&gt;&lt;/titles&gt;&lt;periodical&gt;&lt;full-title&gt;Hearing Research&lt;/full-title&gt;&lt;abbr-1&gt;Hear. Res.&lt;/abbr-1&gt;&lt;abbr-2&gt;Hear Res&lt;/abbr-2&gt;&lt;/periodical&gt;&lt;pages&gt;95-104&lt;/pages&gt;&lt;volume&gt;243&lt;/volume&gt;&lt;number&gt;1–2&lt;/number&gt;&lt;keywords&gt;&lt;keyword&gt;Cochlea&lt;/keyword&gt;&lt;keyword&gt;Image reconstruction&lt;/keyword&gt;&lt;keyword&gt;Anisotropic diffusion&lt;/keyword&gt;&lt;keyword&gt;Active contours&lt;/keyword&gt;&lt;keyword&gt;3-D visualization&lt;/keyword&gt;&lt;/keywords&gt;&lt;dates&gt;&lt;year&gt;2008&lt;/year&gt;&lt;/dates&gt;&lt;isbn&gt;0378-5955&lt;/isbn&gt;&lt;urls&gt;&lt;related-urls&gt;&lt;url&gt;http://www.sciencedirect.com/science/article/pii/S0378595508001263&lt;/url&gt;&lt;/related-urls&gt;&lt;/urls&gt;&lt;electronic-resource-num&gt;10.1016/j.heares.2008.06.008&lt;/electronic-resource-num&gt;&lt;/record&gt;&lt;/Cite&gt;&lt;/EndNote&gt;</w:instrText>
      </w:r>
      <w:r w:rsidRPr="00932941">
        <w:fldChar w:fldCharType="separate"/>
      </w:r>
      <w:r w:rsidR="0001081F" w:rsidRPr="00932941">
        <w:rPr>
          <w:noProof/>
        </w:rPr>
        <w:t>[</w:t>
      </w:r>
      <w:hyperlink w:anchor="_ENREF_21" w:tooltip="Poznyakovskiy, 2008 #769" w:history="1">
        <w:r w:rsidR="00DC0CB1" w:rsidRPr="00932941">
          <w:rPr>
            <w:noProof/>
          </w:rPr>
          <w:t>21</w:t>
        </w:r>
      </w:hyperlink>
      <w:r w:rsidR="0001081F" w:rsidRPr="00932941">
        <w:rPr>
          <w:noProof/>
        </w:rPr>
        <w:t>]</w:t>
      </w:r>
      <w:r w:rsidRPr="00932941">
        <w:fldChar w:fldCharType="end"/>
      </w:r>
      <w:r w:rsidRPr="00932941">
        <w:t xml:space="preserve">. </w:t>
      </w:r>
      <w:r w:rsidR="00CC04FC" w:rsidRPr="00932941">
        <w:t xml:space="preserve">Hence, excitation of the cochlea </w:t>
      </w:r>
      <w:r w:rsidR="00AE794A" w:rsidRPr="00932941">
        <w:t>with</w:t>
      </w:r>
      <w:r w:rsidR="00CC04FC" w:rsidRPr="00932941">
        <w:t xml:space="preserve"> a probe which covers just a part of the RW is possible by the near-field pressure in vicinity of the RW. </w:t>
      </w:r>
      <w:r w:rsidRPr="00932941">
        <w:t xml:space="preserve">A natural consequence of the simple model of cancelling piston sources is higher near-field pressure for larger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Pr="00932941">
        <w:t xml:space="preserve"> ratios for constant piston velocity. In the real cochlea, however, the RW piston velocity is likely to drop for larger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Pr="00932941">
        <w:t xml:space="preserve"> ratios as a consequence of an increase in cochlear impedance as seen by the piston. A model</w:t>
      </w:r>
      <w:r w:rsidR="00770F9F" w:rsidRPr="00932941">
        <w:t xml:space="preserve"> is needed, which </w:t>
      </w:r>
      <w:r w:rsidRPr="00932941">
        <w:t xml:space="preserve"> </w:t>
      </w:r>
      <w:r w:rsidR="00D02D4B" w:rsidRPr="00932941">
        <w:t>takes into account</w:t>
      </w:r>
      <w:r w:rsidRPr="00932941">
        <w:t xml:space="preserve"> this effect and</w:t>
      </w:r>
      <w:r w:rsidR="00D02D4B" w:rsidRPr="00932941">
        <w:t xml:space="preserve"> </w:t>
      </w:r>
      <w:r w:rsidRPr="00932941">
        <w:t xml:space="preserve">measurements of the RW impedance for different </w:t>
      </w:r>
      <w:r w:rsidR="00D02D4B" w:rsidRPr="00932941">
        <w:t xml:space="preserve">proportions </w:t>
      </w:r>
      <w:r w:rsidRPr="00932941">
        <w:t>of the RW covered</w:t>
      </w:r>
      <w:r w:rsidR="00D02D4B" w:rsidRPr="00932941">
        <w:t xml:space="preserve"> by the magnet,</w:t>
      </w:r>
      <w:r w:rsidRPr="00932941">
        <w:t xml:space="preserve"> </w:t>
      </w:r>
      <w:r w:rsidR="00D02D4B" w:rsidRPr="00932941">
        <w:t>in order</w:t>
      </w:r>
      <w:r w:rsidRPr="00932941">
        <w:t xml:space="preserve"> to find an optimum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Pr="00932941">
        <w:t xml:space="preserve"> ratio which provides the most efficient stimulation of the cochlea through the RW.</w:t>
      </w:r>
      <w:r w:rsidR="00102460" w:rsidRPr="00932941">
        <w:t xml:space="preserve"> It also should be noted that within the validity of equation (10), the total near-field pressure </w:t>
      </w:r>
      <m:oMath>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r)</m:t>
        </m:r>
      </m:oMath>
      <w:r w:rsidR="00102460" w:rsidRPr="00932941">
        <w:t xml:space="preserve"> is proportional to the acceleration of the inner piston.</w:t>
      </w:r>
      <w:r w:rsidR="002D1F49" w:rsidRPr="00932941">
        <w:t xml:space="preserve"> </w:t>
      </w:r>
      <w:r w:rsidR="00D02D4B" w:rsidRPr="00932941">
        <w:t>T</w:t>
      </w:r>
      <w:r w:rsidR="002D1F49" w:rsidRPr="00932941">
        <w:t xml:space="preserve">he BM is a pressure detector </w:t>
      </w:r>
      <w:r w:rsidR="0001081F" w:rsidRPr="00932941">
        <w:fldChar w:fldCharType="begin"/>
      </w:r>
      <w:r w:rsidR="00DC0CB1" w:rsidRPr="00932941">
        <w:instrText xml:space="preserve"> ADDIN EN.CITE &lt;EndNote&gt;&lt;Cite&gt;&lt;Author&gt;Peterson&lt;/Author&gt;&lt;Year&gt;1950&lt;/Year&gt;&lt;RecNum&gt;867&lt;/RecNum&gt;&lt;DisplayText&gt;[22]&lt;/DisplayText&gt;&lt;record&gt;&lt;rec-number&gt;867&lt;/rec-number&gt;&lt;foreign-keys&gt;&lt;key app="EN" db-id="papx5xdxosp2dce5e2d5fpfv9xepweta9dfx" timestamp="1383684745"&gt;867&lt;/key&gt;&lt;key app="ENWeb" db-id=""&gt;0&lt;/key&gt;&lt;/foreign-keys&gt;&lt;ref-type name="Journal Article"&gt;17&lt;/ref-type&gt;&lt;contributors&gt;&lt;authors&gt;&lt;author&gt;Peterson, L. C.&lt;/author&gt;&lt;author&gt;Bogert, B. P.&lt;/author&gt;&lt;/authors&gt;&lt;/contributors&gt;&lt;titles&gt;&lt;title&gt;A Dynamical Theory of the Cochlea&lt;/title&gt;&lt;secondary-title&gt;The Journal of the Acoustical Society of America&lt;/secondary-title&gt;&lt;/titles&gt;&lt;periodical&gt;&lt;full-title&gt;The Journal of the Acoustical Society of America&lt;/full-title&gt;&lt;/periodical&gt;&lt;pages&gt;369-381&lt;/pages&gt;&lt;volume&gt;22&lt;/volume&gt;&lt;number&gt;3&lt;/number&gt;&lt;dates&gt;&lt;year&gt;1950&lt;/year&gt;&lt;/dates&gt;&lt;publisher&gt;ASA&lt;/publisher&gt;&lt;urls&gt;&lt;related-urls&gt;&lt;url&gt;http://dx.doi.org/10.1121/1.1906615&lt;/url&gt;&lt;/related-urls&gt;&lt;/urls&gt;&lt;/record&gt;&lt;/Cite&gt;&lt;/EndNote&gt;</w:instrText>
      </w:r>
      <w:r w:rsidR="0001081F" w:rsidRPr="00932941">
        <w:fldChar w:fldCharType="separate"/>
      </w:r>
      <w:r w:rsidR="0001081F" w:rsidRPr="00932941">
        <w:rPr>
          <w:noProof/>
        </w:rPr>
        <w:t>[</w:t>
      </w:r>
      <w:hyperlink w:anchor="_ENREF_22" w:tooltip="Peterson, 1950 #867" w:history="1">
        <w:r w:rsidR="00DC0CB1" w:rsidRPr="00932941">
          <w:rPr>
            <w:noProof/>
          </w:rPr>
          <w:t>22</w:t>
        </w:r>
      </w:hyperlink>
      <w:r w:rsidR="0001081F" w:rsidRPr="00932941">
        <w:rPr>
          <w:noProof/>
        </w:rPr>
        <w:t>]</w:t>
      </w:r>
      <w:r w:rsidR="0001081F" w:rsidRPr="00932941">
        <w:fldChar w:fldCharType="end"/>
      </w:r>
      <w:r w:rsidR="0001081F" w:rsidRPr="00932941">
        <w:t>,</w:t>
      </w:r>
      <w:r w:rsidR="00770F9F" w:rsidRPr="00932941">
        <w:t xml:space="preserve"> it should,</w:t>
      </w:r>
      <w:r w:rsidR="00E9322B" w:rsidRPr="00932941">
        <w:t xml:space="preserve"> </w:t>
      </w:r>
      <w:r w:rsidR="00770F9F" w:rsidRPr="00932941">
        <w:t>therefore,</w:t>
      </w:r>
      <w:r w:rsidR="00D02D4B" w:rsidRPr="00932941">
        <w:t xml:space="preserve"> be expected that </w:t>
      </w:r>
      <w:r w:rsidR="002D1F49" w:rsidRPr="00932941">
        <w:t xml:space="preserve">BM stimulation </w:t>
      </w:r>
      <w:r w:rsidR="00D02D4B" w:rsidRPr="00932941">
        <w:t>is</w:t>
      </w:r>
      <w:r w:rsidR="002D1F49" w:rsidRPr="00932941">
        <w:t xml:space="preserve"> proportional to piston acceleration.</w:t>
      </w:r>
    </w:p>
    <w:p w:rsidR="003D5767" w:rsidRPr="00932941" w:rsidRDefault="003D5767" w:rsidP="00F0537F">
      <w:pPr>
        <w:pStyle w:val="BodyText2"/>
        <w:spacing w:after="200"/>
        <w:rPr>
          <w:b/>
        </w:rPr>
      </w:pPr>
      <w:r w:rsidRPr="00932941">
        <w:rPr>
          <w:b/>
        </w:rPr>
        <w:t>3.</w:t>
      </w:r>
      <w:r w:rsidR="00243914" w:rsidRPr="00932941">
        <w:rPr>
          <w:b/>
        </w:rPr>
        <w:t>2</w:t>
      </w:r>
      <w:r w:rsidRPr="00932941">
        <w:rPr>
          <w:b/>
        </w:rPr>
        <w:t xml:space="preserve"> Placement of magnet on the RW does not alter the sensitivity of the cochlea to acoustic stimulation</w:t>
      </w:r>
    </w:p>
    <w:p w:rsidR="003D5767" w:rsidRPr="00932941" w:rsidRDefault="003D5767" w:rsidP="00F0537F">
      <w:pPr>
        <w:pStyle w:val="BodyText2"/>
        <w:spacing w:after="200"/>
      </w:pPr>
      <w:r w:rsidRPr="00932941">
        <w:t xml:space="preserve">The cochlear neural threshold to acoustic stimulation, measured as a threshold for the N1 peak of the CAP, did not change after placement of the magnet on the RW and during the entire experiment (up to 3 hours after the placement) (figure </w:t>
      </w:r>
      <w:r w:rsidR="00FE1584" w:rsidRPr="00932941">
        <w:t>5</w:t>
      </w:r>
      <w:r w:rsidRPr="00932941">
        <w:t xml:space="preserve">). It is well established that increases in the impedance of the RW leads to elevation of the hearing threshold (e.g. see Culler et al </w:t>
      </w:r>
      <w:r w:rsidRPr="00932941">
        <w:fldChar w:fldCharType="begin"/>
      </w:r>
      <w:r w:rsidR="00677694" w:rsidRPr="00932941">
        <w:instrText xml:space="preserve"> ADDIN EN.CITE &lt;EndNote&gt;&lt;Cite ExcludeAuth="1"&gt;&lt;Author&gt;Culler&lt;/Author&gt;&lt;Year&gt;1935&lt;/Year&gt;&lt;RecNum&gt;652&lt;/RecNum&gt;&lt;DisplayText&gt;[1]&lt;/DisplayText&gt;&lt;record&gt;&lt;rec-number&gt;652&lt;/rec-number&gt;&lt;foreign-keys&gt;&lt;key app="EN" db-id="e9w2ww05i90ddpestx35pxdeszfpzvasp0pz"&gt;652&lt;/key&gt;&lt;/foreign-keys&gt;&lt;ref-type name="Journal Article"&gt;17&lt;/ref-type&gt;&lt;contributors&gt;&lt;authors&gt;&lt;author&gt;Culler, E.&lt;/author&gt;&lt;author&gt;Finch, G.&lt;/author&gt;&lt;author&gt;Girden, E.&lt;/author&gt;&lt;/authors&gt;&lt;/contributors&gt;&lt;titles&gt;&lt;title&gt;Function of the round window in hearing&lt;/title&gt;&lt;secondary-title&gt;American Journal of Physiology--Legacy Content&lt;/secondary-title&gt;&lt;/titles&gt;&lt;pages&gt;416-425&lt;/pages&gt;&lt;volume&gt;111&lt;/volume&gt;&lt;number&gt;2&lt;/number&gt;&lt;dates&gt;&lt;year&gt;1935&lt;/year&gt;&lt;/dates&gt;&lt;isbn&gt;0002-9513&lt;/isbn&gt;&lt;urls&gt;&lt;/urls&gt;&lt;/record&gt;&lt;/Cite&gt;&lt;/EndNote&gt;</w:instrText>
      </w:r>
      <w:r w:rsidRPr="00932941">
        <w:fldChar w:fldCharType="separate"/>
      </w:r>
      <w:r w:rsidR="00677694" w:rsidRPr="00932941">
        <w:rPr>
          <w:noProof/>
        </w:rPr>
        <w:t>[</w:t>
      </w:r>
      <w:hyperlink w:anchor="_ENREF_1" w:tooltip="Culler, 1935 #652" w:history="1">
        <w:r w:rsidR="00DC0CB1" w:rsidRPr="00932941">
          <w:rPr>
            <w:noProof/>
          </w:rPr>
          <w:t>1</w:t>
        </w:r>
      </w:hyperlink>
      <w:r w:rsidR="00677694" w:rsidRPr="00932941">
        <w:rPr>
          <w:noProof/>
        </w:rPr>
        <w:t>]</w:t>
      </w:r>
      <w:r w:rsidRPr="00932941">
        <w:fldChar w:fldCharType="end"/>
      </w:r>
      <w:r w:rsidRPr="00932941">
        <w:t>), thus the observed stability of the CAP thresholds after placement of the magnet revealed that</w:t>
      </w:r>
      <w:r w:rsidR="00CD5292" w:rsidRPr="00932941">
        <w:t xml:space="preserve"> the RW impedance did not increase and</w:t>
      </w:r>
      <w:r w:rsidRPr="00932941">
        <w:t xml:space="preserve"> the area of the RW not covered by the magnet could provide effective pressure relief at acoustic frequencies when the cochlea is stimulated conventionally. </w:t>
      </w:r>
      <w:r w:rsidR="00EF1803" w:rsidRPr="00932941">
        <w:t>T</w:t>
      </w:r>
      <w:r w:rsidR="00532DE2" w:rsidRPr="00932941">
        <w:t xml:space="preserve">he </w:t>
      </w:r>
      <w:r w:rsidRPr="00932941">
        <w:t xml:space="preserve">RW impedance is much lower than any other leakage impedance in the cochlea (e.g. see </w:t>
      </w:r>
      <w:proofErr w:type="spellStart"/>
      <w:r w:rsidRPr="00932941">
        <w:t>Stieger</w:t>
      </w:r>
      <w:proofErr w:type="spellEnd"/>
      <w:r w:rsidRPr="00932941">
        <w:t xml:space="preserve"> et al </w:t>
      </w:r>
      <w:r w:rsidRPr="00932941">
        <w:fldChar w:fldCharType="begin"/>
      </w:r>
      <w:r w:rsidR="0001081F" w:rsidRPr="00932941">
        <w:instrText xml:space="preserve"> ADDIN EN.CITE &lt;EndNote&gt;&lt;Cite ExcludeAuth="1"&gt;&lt;Author&gt;Stieger&lt;/Author&gt;&lt;Year&gt;2012&lt;/Year&gt;&lt;RecNum&gt;765&lt;/RecNum&gt;&lt;DisplayText&gt;[23]&lt;/DisplayText&gt;&lt;record&gt;&lt;rec-number&gt;765&lt;/rec-number&gt;&lt;foreign-keys&gt;&lt;key app="EN" db-id="dax2xp5efpzsafexpadxre0l0ztzrtzaarp2"&gt;765&lt;/key&gt;&lt;/foreign-keys&gt;&lt;ref-type name="Journal Article"&gt;17&lt;/ref-type&gt;&lt;contributors&gt;&lt;authors&gt;&lt;author&gt;Stieger, Christof&lt;/author&gt;&lt;author&gt;Rosowski, John J.&lt;/author&gt;&lt;author&gt;Nakajima, Hideko Heidi&lt;/author&gt;&lt;/authors&gt;&lt;/contributors&gt;&lt;titles&gt;&lt;title&gt;Comparison of forward (ear-canal) and reverse (round-window) sound stimulation of the cochlea&lt;/title&gt;&lt;secondary-title&gt;Hearing Research&lt;/secondary-title&gt;&lt;/titles&gt;&lt;periodical&gt;&lt;full-title&gt;Hearing Research&lt;/full-title&gt;&lt;abbr-1&gt;Hear. Res.&lt;/abbr-1&gt;&lt;abbr-2&gt;Hear Res&lt;/abbr-2&gt;&lt;/periodical&gt;&lt;number&gt;0&lt;/number&gt;&lt;dates&gt;&lt;year&gt;2012&lt;/year&gt;&lt;/dates&gt;&lt;isbn&gt;0378-5955&lt;/isbn&gt;&lt;urls&gt;&lt;related-urls&gt;&lt;url&gt;http://www.sciencedirect.com/science/article/pii/S0378595512002572&lt;/url&gt;&lt;/related-urls&gt;&lt;/urls&gt;&lt;electronic-resource-num&gt;http://dx.doi.org/10.1016/j.heares.2012.11.005&lt;/electronic-resource-num&gt;&lt;/record&gt;&lt;/Cite&gt;&lt;/EndNote&gt;</w:instrText>
      </w:r>
      <w:r w:rsidRPr="00932941">
        <w:fldChar w:fldCharType="separate"/>
      </w:r>
      <w:r w:rsidR="0001081F" w:rsidRPr="00932941">
        <w:rPr>
          <w:noProof/>
        </w:rPr>
        <w:t>[</w:t>
      </w:r>
      <w:hyperlink w:anchor="_ENREF_23" w:tooltip="Stieger, 2012 #765" w:history="1">
        <w:r w:rsidR="00DC0CB1" w:rsidRPr="00932941">
          <w:rPr>
            <w:noProof/>
          </w:rPr>
          <w:t>23</w:t>
        </w:r>
      </w:hyperlink>
      <w:r w:rsidR="0001081F" w:rsidRPr="00932941">
        <w:rPr>
          <w:noProof/>
        </w:rPr>
        <w:t>]</w:t>
      </w:r>
      <w:r w:rsidRPr="00932941">
        <w:fldChar w:fldCharType="end"/>
      </w:r>
      <w:r w:rsidRPr="00932941">
        <w:t>)</w:t>
      </w:r>
      <w:r w:rsidR="00EF1803" w:rsidRPr="00932941">
        <w:t xml:space="preserve">. Thus, </w:t>
      </w:r>
      <w:r w:rsidR="00D50C67" w:rsidRPr="00932941">
        <w:t>in view of</w:t>
      </w:r>
      <w:r w:rsidR="00EF1803" w:rsidRPr="00932941">
        <w:t xml:space="preserve"> the</w:t>
      </w:r>
      <w:r w:rsidRPr="00932941">
        <w:t xml:space="preserve"> stability of the N1 thresholds following placement of the magnet, we can conclude that the RW impedance remained the smallest impedance in the system, even after this manipulation.</w:t>
      </w:r>
    </w:p>
    <w:p w:rsidR="003D5767" w:rsidRPr="00932941" w:rsidRDefault="003D5767" w:rsidP="00F0537F">
      <w:pPr>
        <w:pStyle w:val="BodyText2"/>
        <w:spacing w:after="200"/>
        <w:rPr>
          <w:b/>
        </w:rPr>
      </w:pPr>
      <w:r w:rsidRPr="00932941">
        <w:rPr>
          <w:b/>
        </w:rPr>
        <w:t>3.</w:t>
      </w:r>
      <w:r w:rsidR="00243914" w:rsidRPr="00932941">
        <w:rPr>
          <w:b/>
        </w:rPr>
        <w:t>3</w:t>
      </w:r>
      <w:r w:rsidRPr="00932941">
        <w:rPr>
          <w:b/>
        </w:rPr>
        <w:t xml:space="preserve"> Frequency dependence of neural thresholds in response to </w:t>
      </w:r>
      <w:proofErr w:type="spellStart"/>
      <w:r w:rsidRPr="00932941">
        <w:rPr>
          <w:b/>
        </w:rPr>
        <w:t>subnanometer</w:t>
      </w:r>
      <w:proofErr w:type="spellEnd"/>
      <w:r w:rsidRPr="00932941">
        <w:rPr>
          <w:b/>
        </w:rPr>
        <w:t xml:space="preserve"> RW and acoustic stimulation are similar</w:t>
      </w:r>
    </w:p>
    <w:p w:rsidR="003D5767" w:rsidRPr="00932941" w:rsidRDefault="003D5767" w:rsidP="00F0537F">
      <w:pPr>
        <w:pStyle w:val="BodyText2"/>
        <w:spacing w:after="200"/>
      </w:pPr>
      <w:r w:rsidRPr="00932941">
        <w:lastRenderedPageBreak/>
        <w:t xml:space="preserve">The coil voltage - magnet displacement relationship was linear in all </w:t>
      </w:r>
      <w:r w:rsidR="002109C7" w:rsidRPr="00932941">
        <w:t>six</w:t>
      </w:r>
      <w:r w:rsidR="00F71402" w:rsidRPr="00932941">
        <w:t xml:space="preserve"> </w:t>
      </w:r>
      <w:r w:rsidRPr="00932941">
        <w:t>preparations where this characteristic was studied (</w:t>
      </w:r>
      <w:r w:rsidR="003C0D36" w:rsidRPr="00932941">
        <w:t xml:space="preserve">an </w:t>
      </w:r>
      <w:r w:rsidR="00F71402" w:rsidRPr="00932941">
        <w:t xml:space="preserve">example is given in </w:t>
      </w:r>
      <w:r w:rsidRPr="00932941">
        <w:t xml:space="preserve">figure </w:t>
      </w:r>
      <w:r w:rsidR="00BA349C" w:rsidRPr="00932941">
        <w:t>6</w:t>
      </w:r>
      <w:r w:rsidRPr="00932941">
        <w:t xml:space="preserve">). In all preparations, the frequency dependence of the magnet displacement resembled that of a low-pass filter with the high-frequency slope being between 12 - 18 dB/octave (figure </w:t>
      </w:r>
      <w:r w:rsidR="00A40088" w:rsidRPr="00932941">
        <w:t>7</w:t>
      </w:r>
      <w:r w:rsidRPr="00932941">
        <w:t xml:space="preserve">A). </w:t>
      </w:r>
      <w:r w:rsidR="00052D42" w:rsidRPr="00932941">
        <w:t xml:space="preserve">A slope </w:t>
      </w:r>
      <w:proofErr w:type="gramStart"/>
      <w:r w:rsidR="00052D42" w:rsidRPr="00932941">
        <w:t>of 12 dB/octave</w:t>
      </w:r>
      <w:proofErr w:type="gramEnd"/>
      <w:r w:rsidR="00052D42" w:rsidRPr="00932941">
        <w:t xml:space="preserve"> is to be expected if the magnet is behaving as a mass subject to a constant force caused by the magnetic field due to the voltage. In this case, the magnet acceleration should not depend on frequency</w:t>
      </w:r>
      <w:r w:rsidR="00770F9F" w:rsidRPr="00932941">
        <w:t>,</w:t>
      </w:r>
      <w:r w:rsidR="00052D42" w:rsidRPr="00932941">
        <w:t xml:space="preserve"> which is indeed observed for most of the frequency range used in this study (figure 7B). </w:t>
      </w:r>
      <w:r w:rsidRPr="00932941">
        <w:t xml:space="preserve">Because the high-frequency cut-off of the system for electrical stimulation was above 100 kHz, the relatively steep high-frequency slope of the coil voltage - magnet displacement relationship </w:t>
      </w:r>
      <w:r w:rsidR="00052D42" w:rsidRPr="00932941">
        <w:t xml:space="preserve">for frequencies below 10 kHz (figure 7A) </w:t>
      </w:r>
      <w:r w:rsidRPr="00932941">
        <w:t>most likely reflects the multiple degrees of freedom of the mechanical system formed by the inductively coupled coil and the magnet inertia, together with the RW and the cochlear fluid.</w:t>
      </w:r>
    </w:p>
    <w:p w:rsidR="003D5767" w:rsidRPr="00932941" w:rsidRDefault="003D5767" w:rsidP="00F0537F">
      <w:pPr>
        <w:pStyle w:val="BodyText2"/>
        <w:spacing w:after="200"/>
      </w:pPr>
      <w:r w:rsidRPr="00932941">
        <w:t>There w</w:t>
      </w:r>
      <w:r w:rsidR="0049360A" w:rsidRPr="00932941">
        <w:t>ere</w:t>
      </w:r>
      <w:r w:rsidRPr="00932941">
        <w:t xml:space="preserve"> no </w:t>
      </w:r>
      <w:r w:rsidR="00302A03" w:rsidRPr="00932941">
        <w:t xml:space="preserve">major </w:t>
      </w:r>
      <w:r w:rsidRPr="00932941">
        <w:t>difference</w:t>
      </w:r>
      <w:r w:rsidR="0049360A" w:rsidRPr="00932941">
        <w:t>s</w:t>
      </w:r>
      <w:r w:rsidRPr="00932941">
        <w:t xml:space="preserve"> between CAP threshold curves for acoustic stimulation between all preparations used in this study (figure </w:t>
      </w:r>
      <w:r w:rsidR="004D61E6" w:rsidRPr="00932941">
        <w:t>7C</w:t>
      </w:r>
      <w:r w:rsidRPr="00932941">
        <w:t xml:space="preserve">). However, in the same preparations, CAP threshold curves expressed as a function of the coil voltage required to generate threshold CAP for magnetically driven RW stimulation varied by ~10 dB over the 8 – 20 kHz range (figure </w:t>
      </w:r>
      <w:r w:rsidR="004209B3" w:rsidRPr="00932941">
        <w:t>7D</w:t>
      </w:r>
      <w:r w:rsidRPr="00932941">
        <w:t xml:space="preserve">). Likely bases for these CAP threshold variations could include differences, between preparations, in the relative position of the magnet and the coil and to slightly different locations of the magnet on the RW. The smallest coil voltages required to generate the threshold CAP was observed for frequencies between 10-11 kHz. Taking into account the linearity of the magnet displacement (figure </w:t>
      </w:r>
      <w:r w:rsidR="00BA2B32" w:rsidRPr="00932941">
        <w:t>6</w:t>
      </w:r>
      <w:r w:rsidRPr="00932941">
        <w:t xml:space="preserve">), the corresponding magnet displacements for the threshold coil voltage could be readily derived from the </w:t>
      </w:r>
      <w:proofErr w:type="spellStart"/>
      <w:r w:rsidRPr="00932941">
        <w:t>iso</w:t>
      </w:r>
      <w:proofErr w:type="spellEnd"/>
      <w:r w:rsidRPr="00932941">
        <w:t xml:space="preserve">-voltage response curves at 10 V (figure </w:t>
      </w:r>
      <w:r w:rsidR="00871A5E" w:rsidRPr="00932941">
        <w:t>7</w:t>
      </w:r>
      <w:r w:rsidRPr="00932941">
        <w:t xml:space="preserve">A) and the CAP threshold curves (figure </w:t>
      </w:r>
      <w:r w:rsidR="00871A5E" w:rsidRPr="00932941">
        <w:t>7D</w:t>
      </w:r>
      <w:r w:rsidRPr="00932941">
        <w:t>) using the following equation:</w:t>
      </w:r>
    </w:p>
    <w:p w:rsidR="003D5767" w:rsidRPr="00932941" w:rsidRDefault="003D5767" w:rsidP="00F0537F">
      <w:pPr>
        <w:pStyle w:val="BodyText2"/>
        <w:spacing w:after="200"/>
      </w:pPr>
      <w:proofErr w:type="gramStart"/>
      <w:r w:rsidRPr="00932941">
        <w:t>displacement</w:t>
      </w:r>
      <w:proofErr w:type="gramEnd"/>
      <w:r w:rsidRPr="00932941">
        <w:t xml:space="preserve"> at threshold = displacement at 10 V / 10^(attenuation at threshold/20)</w:t>
      </w:r>
      <w:r w:rsidR="008F1A19" w:rsidRPr="00932941">
        <w:t>.</w:t>
      </w:r>
    </w:p>
    <w:p w:rsidR="003D5767" w:rsidRPr="00932941" w:rsidRDefault="003D5767" w:rsidP="00F0537F">
      <w:pPr>
        <w:pStyle w:val="BodyText2"/>
        <w:spacing w:after="200"/>
      </w:pPr>
      <w:r w:rsidRPr="00932941">
        <w:t xml:space="preserve">The derived magnet displacement threshold curves (figure </w:t>
      </w:r>
      <w:r w:rsidR="00D3222F" w:rsidRPr="00932941">
        <w:t>7E</w:t>
      </w:r>
      <w:r w:rsidRPr="00932941">
        <w:t xml:space="preserve">) reveal that the sensitivity of the guinea pig cochlea to RW stimulation is in the sub nanometre range. Maximum sensitivity, which corresponds to the smallest magnet displacements at threshold, was observed for frequencies around 20 kHz, which is similar to the frequency of maximum sensitivity for acoustic stimulation (figures </w:t>
      </w:r>
      <w:r w:rsidR="00304B87" w:rsidRPr="00932941">
        <w:t>5</w:t>
      </w:r>
      <w:r w:rsidRPr="00932941">
        <w:t xml:space="preserve">, </w:t>
      </w:r>
      <w:r w:rsidR="00D3222F" w:rsidRPr="00932941">
        <w:t>7C</w:t>
      </w:r>
      <w:r w:rsidR="009A47F5" w:rsidRPr="00932941">
        <w:t>, note different frequency range</w:t>
      </w:r>
      <w:r w:rsidR="0049360A" w:rsidRPr="00932941">
        <w:t>s</w:t>
      </w:r>
      <w:r w:rsidR="009A47F5" w:rsidRPr="00932941">
        <w:t xml:space="preserve"> in these figures</w:t>
      </w:r>
      <w:r w:rsidRPr="00932941">
        <w:t xml:space="preserve">). The absolute sensitivity of the magnet </w:t>
      </w:r>
      <w:r w:rsidRPr="00932941">
        <w:lastRenderedPageBreak/>
        <w:t xml:space="preserve">displacement threshold curves varied between preparations (figure </w:t>
      </w:r>
      <w:r w:rsidR="0007451F" w:rsidRPr="00932941">
        <w:t>7E</w:t>
      </w:r>
      <w:r w:rsidRPr="00932941">
        <w:t xml:space="preserve">), probably, as </w:t>
      </w:r>
      <w:r w:rsidR="00F31249" w:rsidRPr="00932941">
        <w:t>pointed out</w:t>
      </w:r>
      <w:r w:rsidRPr="00932941">
        <w:t xml:space="preserve"> above, because of variations between preparations in the relative locations of the coil, the magnet and the RW membrane. Magnet displacement threshold curves within the range of those shown in figure </w:t>
      </w:r>
      <w:r w:rsidR="0007451F" w:rsidRPr="00932941">
        <w:t>7E</w:t>
      </w:r>
      <w:r w:rsidRPr="00932941">
        <w:t xml:space="preserve"> were obtained for three further preparations but, for clarity, are not shown. </w:t>
      </w:r>
    </w:p>
    <w:p w:rsidR="00FC6B04" w:rsidRPr="00932941" w:rsidRDefault="001C09E6" w:rsidP="00F0537F">
      <w:pPr>
        <w:pStyle w:val="BodyText2"/>
        <w:spacing w:after="200"/>
      </w:pPr>
      <w:r w:rsidRPr="00932941">
        <w:t xml:space="preserve">Near-field pressure, which is likely to excite the BM responses in our experiments, is proportional to the acceleration of the magnet (figure 7F) which, at threshold, was calculated from the threshold displacement (figure 7E). </w:t>
      </w:r>
      <w:r w:rsidR="006C17A9" w:rsidRPr="00932941">
        <w:t>T</w:t>
      </w:r>
      <w:r w:rsidR="00FC6B04" w:rsidRPr="00932941">
        <w:t>he threshold acceleration changes</w:t>
      </w:r>
      <w:r w:rsidR="006C17A9" w:rsidRPr="00932941">
        <w:t xml:space="preserve"> only by about 20 dB within the frequency range studied (figure 7F). This change corresponds better to the changes in the threshold SPL for acoustic stimulation within the same frequency range (figure 7C) while threshold displacement changes by more than 40 dB for the same frequencies (figure 7E). This last observation provides an additional confirmation that in our experiments the BM is excited by the near-field pressure which is proportional to the magnet acceleration.  </w:t>
      </w:r>
      <w:r w:rsidR="00FC6B04" w:rsidRPr="00932941">
        <w:t xml:space="preserve"> </w:t>
      </w:r>
    </w:p>
    <w:p w:rsidR="003D5767" w:rsidRPr="00932941" w:rsidRDefault="003D5767" w:rsidP="00C378EF">
      <w:pPr>
        <w:pStyle w:val="BodyText2"/>
        <w:spacing w:after="200"/>
        <w:rPr>
          <w:b/>
        </w:rPr>
      </w:pPr>
      <w:r w:rsidRPr="00932941">
        <w:rPr>
          <w:b/>
        </w:rPr>
        <w:t>3.</w:t>
      </w:r>
      <w:r w:rsidR="00243914" w:rsidRPr="00932941">
        <w:rPr>
          <w:b/>
        </w:rPr>
        <w:t>4</w:t>
      </w:r>
      <w:r w:rsidRPr="00932941">
        <w:rPr>
          <w:b/>
        </w:rPr>
        <w:t xml:space="preserve"> Latencies of neural responses to acoustic and RW stimulation are similar </w:t>
      </w:r>
    </w:p>
    <w:p w:rsidR="003D5767" w:rsidRPr="00932941" w:rsidRDefault="003D5767" w:rsidP="00C378EF">
      <w:pPr>
        <w:pStyle w:val="BodyText2"/>
        <w:spacing w:after="200"/>
        <w:rPr>
          <w:i/>
        </w:rPr>
      </w:pPr>
      <w:r w:rsidRPr="00932941">
        <w:t xml:space="preserve">To gain insight into the mechanisms by which the cochlea is excited through RW stimulation, we compared the CAP latencies for </w:t>
      </w:r>
      <w:proofErr w:type="spellStart"/>
      <w:r w:rsidRPr="00932941">
        <w:t>suprathreshold</w:t>
      </w:r>
      <w:proofErr w:type="spellEnd"/>
      <w:r w:rsidRPr="00932941">
        <w:t xml:space="preserve"> stimulation within 10 dB above the thresholds for acoustic and RW stimulation of the cochlea (figure </w:t>
      </w:r>
      <w:r w:rsidR="006C17A9" w:rsidRPr="00932941">
        <w:t>8</w:t>
      </w:r>
      <w:r w:rsidRPr="00932941">
        <w:t xml:space="preserve">). The latencies were essentially the same. The CAP latency for low-level acoustic stimulation depends on the traveling wave delay and is inversely related to the characteristic frequency of the fibre (e.g. see Goldstein et al </w:t>
      </w:r>
      <w:r w:rsidRPr="00932941">
        <w:fldChar w:fldCharType="begin"/>
      </w:r>
      <w:r w:rsidR="0001081F" w:rsidRPr="00932941">
        <w:instrText xml:space="preserve"> ADDIN EN.CITE &lt;EndNote&gt;&lt;Cite ExcludeAuth="1"&gt;&lt;Author&gt;Goldstein&lt;/Author&gt;&lt;Year&gt;1971&lt;/Year&gt;&lt;RecNum&gt;767&lt;/RecNum&gt;&lt;DisplayText&gt;[24]&lt;/DisplayText&gt;&lt;record&gt;&lt;rec-number&gt;767&lt;/rec-number&gt;&lt;foreign-keys&gt;&lt;key app="EN" db-id="dax2xp5efpzsafexpadxre0l0ztzrtzaarp2"&gt;767&lt;/key&gt;&lt;/foreign-keys&gt;&lt;ref-type name="Journal Article"&gt;17&lt;/ref-type&gt;&lt;contributors&gt;&lt;authors&gt;&lt;author&gt;Goldstein, Julius L&lt;/author&gt;&lt;author&gt;Baer, Thomas&lt;/author&gt;&lt;author&gt;Kiang, Nelson YS&lt;/author&gt;&lt;/authors&gt;&lt;/contributors&gt;&lt;titles&gt;&lt;title&gt;A theoretical treatment of latency, group delay, and tuning characteristics for auditory-nerve responses to clicks and tones&lt;/title&gt;&lt;secondary-title&gt;The Physiology of the Auditory System&lt;/secondary-title&gt;&lt;/titles&gt;&lt;periodical&gt;&lt;full-title&gt;The Physiology of the Auditory System&lt;/full-title&gt;&lt;/periodical&gt;&lt;pages&gt;133-141&lt;/pages&gt;&lt;dates&gt;&lt;year&gt;1971&lt;/year&gt;&lt;/dates&gt;&lt;urls&gt;&lt;/urls&gt;&lt;/record&gt;&lt;/Cite&gt;&lt;/EndNote&gt;</w:instrText>
      </w:r>
      <w:r w:rsidRPr="00932941">
        <w:fldChar w:fldCharType="separate"/>
      </w:r>
      <w:r w:rsidR="0001081F" w:rsidRPr="00932941">
        <w:rPr>
          <w:noProof/>
        </w:rPr>
        <w:t>[</w:t>
      </w:r>
      <w:hyperlink w:anchor="_ENREF_24" w:tooltip="Goldstein, 1971 #767" w:history="1">
        <w:r w:rsidR="00DC0CB1" w:rsidRPr="00932941">
          <w:rPr>
            <w:noProof/>
          </w:rPr>
          <w:t>24</w:t>
        </w:r>
      </w:hyperlink>
      <w:r w:rsidR="0001081F" w:rsidRPr="00932941">
        <w:rPr>
          <w:noProof/>
        </w:rPr>
        <w:t>]</w:t>
      </w:r>
      <w:r w:rsidRPr="00932941">
        <w:fldChar w:fldCharType="end"/>
      </w:r>
      <w:r w:rsidRPr="00932941">
        <w:t xml:space="preserve">). Hence, we can conclude that the mechanisms of energy propagation to the characteristic frequency place were similar for both acoustic and RW stimulation. </w:t>
      </w:r>
    </w:p>
    <w:p w:rsidR="003D5767" w:rsidRPr="00932941" w:rsidRDefault="003D5767" w:rsidP="00F0537F">
      <w:pPr>
        <w:pStyle w:val="BodyText2"/>
        <w:spacing w:after="200"/>
        <w:rPr>
          <w:b/>
        </w:rPr>
      </w:pPr>
      <w:r w:rsidRPr="00932941">
        <w:rPr>
          <w:b/>
        </w:rPr>
        <w:t>3.</w:t>
      </w:r>
      <w:r w:rsidR="00243914" w:rsidRPr="00932941">
        <w:rPr>
          <w:b/>
        </w:rPr>
        <w:t>5</w:t>
      </w:r>
      <w:r w:rsidRPr="00932941">
        <w:rPr>
          <w:b/>
        </w:rPr>
        <w:t xml:space="preserve"> </w:t>
      </w:r>
      <w:r w:rsidR="00CB064C" w:rsidRPr="00932941">
        <w:rPr>
          <w:b/>
        </w:rPr>
        <w:t>Increase in the s</w:t>
      </w:r>
      <w:r w:rsidRPr="00932941">
        <w:rPr>
          <w:b/>
        </w:rPr>
        <w:t>tapes</w:t>
      </w:r>
      <w:r w:rsidR="00CB064C" w:rsidRPr="00932941">
        <w:rPr>
          <w:b/>
        </w:rPr>
        <w:t xml:space="preserve"> impedance</w:t>
      </w:r>
      <w:r w:rsidRPr="00932941">
        <w:rPr>
          <w:b/>
        </w:rPr>
        <w:t xml:space="preserve"> </w:t>
      </w:r>
      <w:r w:rsidR="00CB064C" w:rsidRPr="00932941">
        <w:rPr>
          <w:b/>
        </w:rPr>
        <w:t>does not affect efficiency of cochlear stimulation</w:t>
      </w:r>
      <w:r w:rsidRPr="00932941">
        <w:rPr>
          <w:b/>
        </w:rPr>
        <w:t xml:space="preserve"> through the partially occluded RW</w:t>
      </w:r>
    </w:p>
    <w:p w:rsidR="003D5767" w:rsidRPr="00932941" w:rsidRDefault="003D5767" w:rsidP="00F0537F">
      <w:pPr>
        <w:pStyle w:val="BodyText2"/>
        <w:spacing w:after="200"/>
      </w:pPr>
      <w:r w:rsidRPr="00932941">
        <w:t xml:space="preserve"> As </w:t>
      </w:r>
      <w:r w:rsidR="006A7057" w:rsidRPr="00932941">
        <w:t>suggested</w:t>
      </w:r>
      <w:r w:rsidRPr="00932941">
        <w:t xml:space="preserve"> previously,  the relatively high acoustic impedance of the middle ear </w:t>
      </w:r>
      <w:proofErr w:type="spellStart"/>
      <w:r w:rsidRPr="00932941">
        <w:t>ossicles</w:t>
      </w:r>
      <w:proofErr w:type="spellEnd"/>
      <w:r w:rsidRPr="00932941">
        <w:t xml:space="preserve"> (as seen from the cochlea), combined with a magnet that only partially occluded the RW, may allow  the region of the RW not covered by the magnet to act as a pressure shunt during RW stimulation. It may thus be suggested that stapes mobility plays little or no role in the stimulation of the cochlea through the RW. Indeed, when the cochlea was excited through the RW, movements of the stapes at the </w:t>
      </w:r>
      <w:r w:rsidRPr="00932941">
        <w:lastRenderedPageBreak/>
        <w:t xml:space="preserve">frequency of stimulation were observed above the noise floor of the interferometer only at low frequencies &lt;7 kHz and high stimulation amplitudes (figures </w:t>
      </w:r>
      <w:r w:rsidR="000E32E4" w:rsidRPr="00932941">
        <w:t>9</w:t>
      </w:r>
      <w:r w:rsidRPr="00932941">
        <w:t>A-B</w:t>
      </w:r>
      <w:r w:rsidR="00043863" w:rsidRPr="00932941">
        <w:t>). Preparations with the largest and smallest stape</w:t>
      </w:r>
      <w:r w:rsidR="00916792" w:rsidRPr="00932941">
        <w:t>s</w:t>
      </w:r>
      <w:r w:rsidR="00043863" w:rsidRPr="00932941">
        <w:t xml:space="preserve"> responses are shown in figure </w:t>
      </w:r>
      <w:r w:rsidR="000E32E4" w:rsidRPr="00932941">
        <w:t>9</w:t>
      </w:r>
      <w:r w:rsidR="00043863" w:rsidRPr="00932941">
        <w:t>A-B. Similar results were observed in two further preparations.</w:t>
      </w:r>
      <w:r w:rsidRPr="00932941">
        <w:t xml:space="preserve"> When the stapes impedance was increased by filling the ear canal with superglue, and stapes displacements could not be detected above the noise floor of the interferometer regardless of the frequency and magnitude of the control voltage to the stimulating coil (figures </w:t>
      </w:r>
      <w:r w:rsidR="000E32E4" w:rsidRPr="00932941">
        <w:t>9</w:t>
      </w:r>
      <w:r w:rsidRPr="00932941">
        <w:t xml:space="preserve">A-B), thresholds of RW elicited CAPs before and after increase in the stapes impedance were </w:t>
      </w:r>
      <w:r w:rsidR="00671C3D" w:rsidRPr="00932941">
        <w:t xml:space="preserve">largely </w:t>
      </w:r>
      <w:r w:rsidRPr="00932941">
        <w:t xml:space="preserve">similar (figure </w:t>
      </w:r>
      <w:r w:rsidR="000E32E4" w:rsidRPr="00932941">
        <w:t>9</w:t>
      </w:r>
      <w:r w:rsidRPr="00932941">
        <w:t>C). According to this observation it is suggested that stapes mobility is not required for effective excitation of the cochlea in our experimental configuration, i.e. when relatively large part of the RW was not occluded.</w:t>
      </w:r>
    </w:p>
    <w:p w:rsidR="003D5767" w:rsidRPr="00932941" w:rsidRDefault="003D5767" w:rsidP="00B651FC">
      <w:pPr>
        <w:pStyle w:val="ListParagraph"/>
        <w:numPr>
          <w:ilvl w:val="0"/>
          <w:numId w:val="2"/>
        </w:numPr>
        <w:spacing w:after="200"/>
        <w:rPr>
          <w:b/>
          <w:sz w:val="28"/>
          <w:szCs w:val="28"/>
        </w:rPr>
      </w:pPr>
      <w:r w:rsidRPr="00932941">
        <w:rPr>
          <w:b/>
          <w:sz w:val="28"/>
          <w:szCs w:val="28"/>
        </w:rPr>
        <w:t>Discussion</w:t>
      </w:r>
    </w:p>
    <w:p w:rsidR="003D5767" w:rsidRPr="00932941" w:rsidRDefault="003D5767" w:rsidP="00407E56">
      <w:pPr>
        <w:pStyle w:val="BodyText2"/>
        <w:spacing w:after="200"/>
      </w:pPr>
      <w:r w:rsidRPr="00932941">
        <w:t>On the basis of CAP threshold measurements at stimulus frequencies that span almost its entire auditory range, the guinea pig cochlea is sensitive to sub-nanometre displacements</w:t>
      </w:r>
      <w:r w:rsidR="00822955" w:rsidRPr="00932941">
        <w:t xml:space="preserve"> and minute accelerations</w:t>
      </w:r>
      <w:r w:rsidRPr="00932941">
        <w:t xml:space="preserve"> of the RW (figure </w:t>
      </w:r>
      <w:r w:rsidR="00251A34" w:rsidRPr="00932941">
        <w:t>7</w:t>
      </w:r>
      <w:r w:rsidRPr="00932941">
        <w:t xml:space="preserve">). The CAP data, set in the context of a model of cochlear stimulation through the partially occluded RW, support the viability of RW stimulation as an effective route for exciting the mammalian cochlea, further building on previous studies of the mechanical properties of the cochlea and recent work concerning the implementation of RW implantable hearing devices </w:t>
      </w:r>
      <w:r w:rsidRPr="00932941">
        <w:fldChar w:fldCharType="begin">
          <w:fldData xml:space="preserve">PEVuZE5vdGU+PENpdGU+PEF1dGhvcj5aZW5uYXJvPC9BdXRob3I+PFllYXI+MTk5MjwvWWVhcj48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==
</w:fldData>
        </w:fldChar>
      </w:r>
      <w:r w:rsidR="0001081F" w:rsidRPr="00932941">
        <w:instrText xml:space="preserve"> ADDIN EN.CITE </w:instrText>
      </w:r>
      <w:r w:rsidR="0001081F" w:rsidRPr="00932941">
        <w:fldChar w:fldCharType="begin">
          <w:fldData xml:space="preserve">PEVuZE5vdGU+PENpdGU+PEF1dGhvcj5aZW5uYXJvPC9BdXRob3I+PFllYXI+MTk5MjwvWWVhcj48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==
</w:fldData>
        </w:fldChar>
      </w:r>
      <w:r w:rsidR="0001081F" w:rsidRPr="00932941">
        <w:instrText xml:space="preserve"> ADDIN EN.CITE.DATA </w:instrText>
      </w:r>
      <w:r w:rsidR="0001081F" w:rsidRPr="00932941">
        <w:fldChar w:fldCharType="end"/>
      </w:r>
      <w:r w:rsidRPr="00932941">
        <w:fldChar w:fldCharType="separate"/>
      </w:r>
      <w:r w:rsidR="0001081F" w:rsidRPr="00932941">
        <w:rPr>
          <w:noProof/>
        </w:rPr>
        <w:t>[</w:t>
      </w:r>
      <w:hyperlink w:anchor="_ENREF_13" w:tooltip="Spindel, 1995 #669" w:history="1">
        <w:r w:rsidR="00DC0CB1" w:rsidRPr="00932941">
          <w:rPr>
            <w:noProof/>
          </w:rPr>
          <w:t>13</w:t>
        </w:r>
      </w:hyperlink>
      <w:r w:rsidR="0001081F" w:rsidRPr="00932941">
        <w:rPr>
          <w:noProof/>
        </w:rPr>
        <w:t xml:space="preserve">, </w:t>
      </w:r>
      <w:hyperlink w:anchor="_ENREF_25" w:tooltip="Zennaro, 1992 #1179" w:history="1">
        <w:r w:rsidR="00DC0CB1" w:rsidRPr="00932941">
          <w:rPr>
            <w:noProof/>
          </w:rPr>
          <w:t>25</w:t>
        </w:r>
      </w:hyperlink>
      <w:r w:rsidR="0001081F" w:rsidRPr="00932941">
        <w:rPr>
          <w:noProof/>
        </w:rPr>
        <w:t xml:space="preserve">, </w:t>
      </w:r>
      <w:hyperlink w:anchor="_ENREF_26" w:tooltip="Lupo, 2012 #768" w:history="1">
        <w:r w:rsidR="00DC0CB1" w:rsidRPr="00932941">
          <w:rPr>
            <w:noProof/>
          </w:rPr>
          <w:t>26</w:t>
        </w:r>
      </w:hyperlink>
      <w:r w:rsidR="0001081F" w:rsidRPr="00932941">
        <w:rPr>
          <w:noProof/>
        </w:rPr>
        <w:t>]</w:t>
      </w:r>
      <w:r w:rsidRPr="00932941">
        <w:fldChar w:fldCharType="end"/>
      </w:r>
      <w:r w:rsidRPr="00932941">
        <w:t>. Quantification of the RW transducer displacement</w:t>
      </w:r>
      <w:r w:rsidR="00BD287D" w:rsidRPr="00932941">
        <w:t>/acceleration</w:t>
      </w:r>
      <w:r w:rsidRPr="00932941">
        <w:t xml:space="preserve"> presented here provides parameters essential for the design of future devices, although these parameters vary within individuals (</w:t>
      </w:r>
      <w:r w:rsidR="0090409F" w:rsidRPr="00932941">
        <w:t>f</w:t>
      </w:r>
      <w:r w:rsidRPr="00932941">
        <w:t>ig</w:t>
      </w:r>
      <w:r w:rsidR="0090409F" w:rsidRPr="00932941">
        <w:t>ures</w:t>
      </w:r>
      <w:r w:rsidRPr="00932941">
        <w:t xml:space="preserve"> </w:t>
      </w:r>
      <w:r w:rsidR="00251A34" w:rsidRPr="00932941">
        <w:t>7</w:t>
      </w:r>
      <w:r w:rsidRPr="00932941">
        <w:t xml:space="preserve"> and </w:t>
      </w:r>
      <w:r w:rsidR="00251A34" w:rsidRPr="00932941">
        <w:t>9</w:t>
      </w:r>
      <w:r w:rsidRPr="00932941">
        <w:t xml:space="preserve">). These factors may include the shape of the transducer and the area of the RW it covers. Most significant is whether the transducer completely covers the RW, as demonstrated by other groups </w:t>
      </w:r>
      <w:r w:rsidRPr="00932941">
        <w:fldChar w:fldCharType="begin">
          <w:fldData xml:space="preserve">PEVuZE5vdGU+PENpdGU+PEF1dGhvcj5OYWthamltYTwvQXV0aG9yPjxZZWFyPjIwMTA8L1llYXI+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</w:fldData>
        </w:fldChar>
      </w:r>
      <w:r w:rsidR="0001081F" w:rsidRPr="00932941">
        <w:instrText xml:space="preserve"> ADDIN EN.CITE </w:instrText>
      </w:r>
      <w:r w:rsidR="0001081F" w:rsidRPr="00932941">
        <w:fldChar w:fldCharType="begin">
          <w:fldData xml:space="preserve">PEVuZE5vdGU+PENpdGU+PEF1dGhvcj5OYWthamltYTwvQXV0aG9yPjxZZWFyPjIwMTA8L1llYXI+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</w:fldData>
        </w:fldChar>
      </w:r>
      <w:r w:rsidR="0001081F" w:rsidRPr="00932941">
        <w:instrText xml:space="preserve"> ADDIN EN.CITE.DATA </w:instrText>
      </w:r>
      <w:r w:rsidR="0001081F" w:rsidRPr="00932941">
        <w:fldChar w:fldCharType="end"/>
      </w:r>
      <w:r w:rsidRPr="00932941">
        <w:fldChar w:fldCharType="separate"/>
      </w:r>
      <w:r w:rsidR="0001081F" w:rsidRPr="00932941">
        <w:rPr>
          <w:noProof/>
        </w:rPr>
        <w:t>[</w:t>
      </w:r>
      <w:hyperlink w:anchor="_ENREF_27" w:tooltip="Nakajima, 2010 #670" w:history="1">
        <w:r w:rsidR="00DC0CB1" w:rsidRPr="00932941">
          <w:rPr>
            <w:noProof/>
          </w:rPr>
          <w:t>27-29</w:t>
        </w:r>
      </w:hyperlink>
      <w:r w:rsidR="0001081F" w:rsidRPr="00932941">
        <w:rPr>
          <w:noProof/>
        </w:rPr>
        <w:t>]</w:t>
      </w:r>
      <w:r w:rsidRPr="00932941">
        <w:fldChar w:fldCharType="end"/>
      </w:r>
      <w:r w:rsidRPr="00932941">
        <w:t xml:space="preserve">, or leaves a RW area partially free </w:t>
      </w:r>
      <w:r w:rsidRPr="00932941">
        <w:fldChar w:fldCharType="begin">
          <w:fldData xml:space="preserve">PEVuZE5vdGU+PENpdGU+PEF1dGhvcj5MdXBvPC9BdXRob3I+PFllYXI+MjAwOTwvWWVhcj48UmVj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</w:fldData>
        </w:fldChar>
      </w:r>
      <w:r w:rsidR="0001081F" w:rsidRPr="00932941">
        <w:instrText xml:space="preserve"> ADDIN EN.CITE </w:instrText>
      </w:r>
      <w:r w:rsidR="0001081F" w:rsidRPr="00932941">
        <w:fldChar w:fldCharType="begin">
          <w:fldData xml:space="preserve">PEVuZE5vdGU+PENpdGU+PEF1dGhvcj5MdXBvPC9BdXRob3I+PFllYXI+MjAwOTwvWWVhcj48UmVj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</w:fldData>
        </w:fldChar>
      </w:r>
      <w:r w:rsidR="0001081F" w:rsidRPr="00932941">
        <w:instrText xml:space="preserve"> ADDIN EN.CITE.DATA </w:instrText>
      </w:r>
      <w:r w:rsidR="0001081F" w:rsidRPr="00932941">
        <w:fldChar w:fldCharType="end"/>
      </w:r>
      <w:r w:rsidRPr="00932941">
        <w:fldChar w:fldCharType="separate"/>
      </w:r>
      <w:r w:rsidR="0001081F" w:rsidRPr="00932941">
        <w:rPr>
          <w:noProof/>
        </w:rPr>
        <w:t>[</w:t>
      </w:r>
      <w:hyperlink w:anchor="_ENREF_26" w:tooltip="Lupo, 2012 #768" w:history="1">
        <w:r w:rsidR="00DC0CB1" w:rsidRPr="00932941">
          <w:rPr>
            <w:noProof/>
          </w:rPr>
          <w:t>26</w:t>
        </w:r>
      </w:hyperlink>
      <w:r w:rsidR="0001081F" w:rsidRPr="00932941">
        <w:rPr>
          <w:noProof/>
        </w:rPr>
        <w:t xml:space="preserve">, </w:t>
      </w:r>
      <w:hyperlink w:anchor="_ENREF_30" w:tooltip="Lupo, 2009 #675" w:history="1">
        <w:r w:rsidR="00DC0CB1" w:rsidRPr="00932941">
          <w:rPr>
            <w:noProof/>
          </w:rPr>
          <w:t>30-32</w:t>
        </w:r>
      </w:hyperlink>
      <w:r w:rsidR="0001081F" w:rsidRPr="00932941">
        <w:rPr>
          <w:noProof/>
        </w:rPr>
        <w:t>]</w:t>
      </w:r>
      <w:r w:rsidRPr="00932941">
        <w:fldChar w:fldCharType="end"/>
      </w:r>
      <w:r w:rsidRPr="00932941">
        <w:t xml:space="preserve">. The outcome of our experiments reveals that partial coverage of the RW may not affect RW impedance sufficiently to affect cochlear stimulation with the exposed portion of the RW membrane acting as a pressure shunt (figure </w:t>
      </w:r>
      <w:r w:rsidR="00251A34" w:rsidRPr="00932941">
        <w:t>5</w:t>
      </w:r>
      <w:r w:rsidRPr="00932941">
        <w:t>). Complete coverage would probably remove this shunt, possibly resulting in a different mechanism of BM stimulation.</w:t>
      </w:r>
    </w:p>
    <w:p w:rsidR="003D5767" w:rsidRPr="00932941" w:rsidRDefault="003D5767" w:rsidP="00407E56">
      <w:pPr>
        <w:pStyle w:val="BodyText2"/>
        <w:spacing w:after="200"/>
        <w:rPr>
          <w:lang w:val="en-US"/>
        </w:rPr>
      </w:pPr>
      <w:r w:rsidRPr="00932941">
        <w:t xml:space="preserve">Our experiments demonstrate that middle ear prostheses, which partially cover the RW, can be used effectively for simultaneous cochlear stimulation and pressure relief through the RW. The existence of a “third window” (an additional pressure shunt,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3,SV</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3,ST</m:t>
            </m:r>
          </m:sub>
        </m:sSub>
      </m:oMath>
      <w:r w:rsidRPr="00932941">
        <w:t>, figure 1</w:t>
      </w:r>
      <w:r w:rsidR="00E14BC9" w:rsidRPr="00932941">
        <w:t>0</w:t>
      </w:r>
      <w:r w:rsidRPr="00932941">
        <w:t xml:space="preserve">) in the cochlea has been postulated to account for the efficiency of RW stimulation because of the relatively high impedance, as seen from the cochlea, presented by the </w:t>
      </w:r>
      <w:proofErr w:type="spellStart"/>
      <w:r w:rsidRPr="00932941">
        <w:t>ossicles</w:t>
      </w:r>
      <w:proofErr w:type="spellEnd"/>
      <w:r w:rsidRPr="00932941">
        <w:t xml:space="preserve"> </w:t>
      </w:r>
      <w:r w:rsidRPr="00932941">
        <w:fldChar w:fldCharType="begin"/>
      </w:r>
      <w:r w:rsidR="0001081F" w:rsidRPr="00932941">
        <w:instrText xml:space="preserve"> ADDIN EN.CITE &lt;EndNote&gt;&lt;Cite&gt;&lt;Author&gt;Lupo&lt;/Author&gt;&lt;Year&gt;2009&lt;/Year&gt;&lt;RecNum&gt;675&lt;/RecNum&gt;&lt;DisplayText&gt;[30]&lt;/DisplayText&gt;&lt;record&gt;&lt;rec-number&gt;675&lt;/rec-number&gt;&lt;foreign-keys&gt;&lt;key app="EN" db-id="e9w2ww05i90ddpestx35pxdeszfpzvasp0pz"&gt;675&lt;/key&gt;&lt;/foreign-keys&gt;&lt;ref-type name="Journal Article"&gt;17&lt;/ref-type&gt;&lt;contributors&gt;&lt;authors&gt;&lt;author&gt;Lupo, J.E.&lt;/author&gt;&lt;author&gt;Koka, K.&lt;/author&gt;&lt;author&gt;Holland, N.J.&lt;/author&gt;&lt;author&gt;Jenkins, H.A.&lt;/author&gt;&lt;author&gt;Tollin, D.J.&lt;/author&gt;&lt;/authors&gt;&lt;/contributors&gt;&lt;titles&gt;&lt;title&gt;Prospective electrophysiologic findings of round window stimulation in a model of experimentally induced stapes fixation&lt;/title&gt;&lt;secondary-title&gt;Otology &amp;amp; neurotology&lt;/secondary-title&gt;&lt;/titles&gt;&lt;pages&gt;1215&lt;/pages&gt;&lt;volume&gt;30&lt;/volume&gt;&lt;number&gt;8&lt;/number&gt;&lt;dates&gt;&lt;year&gt;2009&lt;/year&gt;&lt;/dates&gt;&lt;isbn&gt;1531-7129&lt;/isbn&gt;&lt;urls&gt;&lt;/urls&gt;&lt;/record&gt;&lt;/Cite&gt;&lt;/EndNote&gt;</w:instrText>
      </w:r>
      <w:r w:rsidRPr="00932941">
        <w:fldChar w:fldCharType="separate"/>
      </w:r>
      <w:r w:rsidR="0001081F" w:rsidRPr="00932941">
        <w:rPr>
          <w:noProof/>
        </w:rPr>
        <w:t>[</w:t>
      </w:r>
      <w:hyperlink w:anchor="_ENREF_30" w:tooltip="Lupo, 2009 #675" w:history="1">
        <w:r w:rsidR="00DC0CB1" w:rsidRPr="00932941">
          <w:rPr>
            <w:noProof/>
          </w:rPr>
          <w:t>30</w:t>
        </w:r>
      </w:hyperlink>
      <w:r w:rsidR="0001081F" w:rsidRPr="00932941">
        <w:rPr>
          <w:noProof/>
        </w:rPr>
        <w:t>]</w:t>
      </w:r>
      <w:r w:rsidRPr="00932941">
        <w:fldChar w:fldCharType="end"/>
      </w:r>
      <w:r w:rsidRPr="00932941">
        <w:t xml:space="preserve">. The proposed identity of the third window ranges from the vasculature of the cochlea to the cochlea and vestibular aqueducts </w:t>
      </w:r>
      <w:r w:rsidRPr="00932941">
        <w:fldChar w:fldCharType="begin">
          <w:fldData xml:space="preserve">PEVuZE5vdGU+PENpdGU+PEF1dGhvcj5MdXBvPC9BdXRob3I+PFllYXI+MjAwOTwvWWVhcj48UmVj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</w:fldData>
        </w:fldChar>
      </w:r>
      <w:r w:rsidR="0001081F" w:rsidRPr="00932941">
        <w:instrText xml:space="preserve"> ADDIN EN.CITE </w:instrText>
      </w:r>
      <w:r w:rsidR="0001081F" w:rsidRPr="00932941">
        <w:fldChar w:fldCharType="begin">
          <w:fldData xml:space="preserve">PEVuZE5vdGU+PENpdGU+PEF1dGhvcj5MdXBvPC9BdXRob3I+PFllYXI+MjAwOTwvWWVhcj48UmVj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</w:fldData>
        </w:fldChar>
      </w:r>
      <w:r w:rsidR="0001081F" w:rsidRPr="00932941">
        <w:instrText xml:space="preserve"> ADDIN EN.CITE.DATA </w:instrText>
      </w:r>
      <w:r w:rsidR="0001081F" w:rsidRPr="00932941">
        <w:fldChar w:fldCharType="end"/>
      </w:r>
      <w:r w:rsidRPr="00932941">
        <w:fldChar w:fldCharType="separate"/>
      </w:r>
      <w:r w:rsidR="0001081F" w:rsidRPr="00932941">
        <w:rPr>
          <w:noProof/>
        </w:rPr>
        <w:t>[</w:t>
      </w:r>
      <w:hyperlink w:anchor="_ENREF_17" w:tooltip="Koka, 2010 #636" w:history="1">
        <w:r w:rsidR="00DC0CB1" w:rsidRPr="00932941">
          <w:rPr>
            <w:noProof/>
          </w:rPr>
          <w:t>17</w:t>
        </w:r>
      </w:hyperlink>
      <w:r w:rsidR="0001081F" w:rsidRPr="00932941">
        <w:rPr>
          <w:noProof/>
        </w:rPr>
        <w:t xml:space="preserve">, </w:t>
      </w:r>
      <w:hyperlink w:anchor="_ENREF_30" w:tooltip="Lupo, 2009 #675" w:history="1">
        <w:r w:rsidR="00DC0CB1" w:rsidRPr="00932941">
          <w:rPr>
            <w:noProof/>
          </w:rPr>
          <w:t>30</w:t>
        </w:r>
      </w:hyperlink>
      <w:r w:rsidR="0001081F" w:rsidRPr="00932941">
        <w:rPr>
          <w:noProof/>
        </w:rPr>
        <w:t>]</w:t>
      </w:r>
      <w:r w:rsidRPr="00932941">
        <w:fldChar w:fldCharType="end"/>
      </w:r>
      <w:r w:rsidRPr="00932941">
        <w:t xml:space="preserve">. Evidence for the existence of the third window and its ability to shunt pressure is claimed from experiments in which the RW membrane is completely blocked during normal acoustic stimulation or the stapes is immobilized and the cochlea is stimulated through the RW route. Despite blockage or fixation, the air conduction thresholds are raised by between 20-50 dB depending on the study cited </w:t>
      </w:r>
      <w:r w:rsidRPr="00932941">
        <w:fldChar w:fldCharType="begin">
          <w:fldData xml:space="preserve">PEVuZE5vdGU+PENpdGU+PEF1dGhvcj5XZXZlcjwvQXV0aG9yPjxZZWFyPjE5NTA8L1llYXI+PFJl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</w:fldData>
        </w:fldChar>
      </w:r>
      <w:r w:rsidR="00DC0CB1" w:rsidRPr="00932941">
        <w:instrText xml:space="preserve"> ADDIN EN.CITE </w:instrText>
      </w:r>
      <w:r w:rsidR="00DC0CB1" w:rsidRPr="00932941">
        <w:fldChar w:fldCharType="begin">
          <w:fldData xml:space="preserve">PEVuZE5vdGU+PENpdGU+PEF1dGhvcj5XZXZlcjwvQXV0aG9yPjxZZWFyPjE5NTA8L1llYXI+PFJl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</w:fldData>
        </w:fldChar>
      </w:r>
      <w:r w:rsidR="00DC0CB1" w:rsidRPr="00932941">
        <w:instrText xml:space="preserve"> ADDIN EN.CITE.DATA </w:instrText>
      </w:r>
      <w:r w:rsidR="00DC0CB1" w:rsidRPr="00932941">
        <w:fldChar w:fldCharType="end"/>
      </w:r>
      <w:r w:rsidRPr="00932941">
        <w:fldChar w:fldCharType="separate"/>
      </w:r>
      <w:r w:rsidR="0001081F" w:rsidRPr="00932941">
        <w:rPr>
          <w:noProof/>
        </w:rPr>
        <w:t>[</w:t>
      </w:r>
      <w:hyperlink w:anchor="_ENREF_3" w:tooltip="Linder, 2003 #643" w:history="1">
        <w:r w:rsidR="00DC0CB1" w:rsidRPr="00932941">
          <w:rPr>
            <w:noProof/>
          </w:rPr>
          <w:t>3</w:t>
        </w:r>
      </w:hyperlink>
      <w:r w:rsidR="0001081F" w:rsidRPr="00932941">
        <w:rPr>
          <w:noProof/>
        </w:rPr>
        <w:t xml:space="preserve">, </w:t>
      </w:r>
      <w:hyperlink w:anchor="_ENREF_30" w:tooltip="Lupo, 2009 #675" w:history="1">
        <w:r w:rsidR="00DC0CB1" w:rsidRPr="00932941">
          <w:rPr>
            <w:noProof/>
          </w:rPr>
          <w:t>30</w:t>
        </w:r>
      </w:hyperlink>
      <w:r w:rsidR="0001081F" w:rsidRPr="00932941">
        <w:rPr>
          <w:noProof/>
        </w:rPr>
        <w:t xml:space="preserve">, </w:t>
      </w:r>
      <w:hyperlink w:anchor="_ENREF_33" w:tooltip="Wever, 1950 #868" w:history="1">
        <w:r w:rsidR="00DC0CB1" w:rsidRPr="00932941">
          <w:rPr>
            <w:noProof/>
          </w:rPr>
          <w:t>33-35</w:t>
        </w:r>
      </w:hyperlink>
      <w:r w:rsidR="0001081F" w:rsidRPr="00932941">
        <w:rPr>
          <w:noProof/>
        </w:rPr>
        <w:t>]</w:t>
      </w:r>
      <w:r w:rsidRPr="00932941">
        <w:fldChar w:fldCharType="end"/>
      </w:r>
      <w:r w:rsidRPr="00932941">
        <w:t xml:space="preserve">. However, even the comparatively low experimental value of a 20 dB rise in threshold level is significant when compared with the low thresholds achieved in the current study (figure </w:t>
      </w:r>
      <w:r w:rsidR="00CA33BD" w:rsidRPr="00932941">
        <w:t>9</w:t>
      </w:r>
      <w:r w:rsidRPr="00932941">
        <w:t>). Additionally, it is unlikely that a hypothetical third window is responsible and, indeed, required for pressure relief in our experiments. The RW impedanc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RW</m:t>
            </m:r>
          </m:sub>
        </m:sSub>
      </m:oMath>
      <w:r w:rsidRPr="00932941">
        <w:t>, figure 1</w:t>
      </w:r>
      <w:r w:rsidR="00E14BC9" w:rsidRPr="00932941">
        <w:t>0</w:t>
      </w:r>
      <w:r w:rsidR="00E84924" w:rsidRPr="00932941">
        <w:t>A</w:t>
      </w:r>
      <w:r w:rsidRPr="00932941">
        <w:t>) is much lower than any other leakage impedance in the cochlea</w:t>
      </w:r>
      <w:r w:rsidR="003F4095" w:rsidRPr="00932941">
        <w:t xml:space="preserve"> during normal acoustic stimulation</w:t>
      </w:r>
      <w:r w:rsidRPr="00932941">
        <w:t xml:space="preserve"> (e.g. see </w:t>
      </w:r>
      <w:proofErr w:type="spellStart"/>
      <w:r w:rsidRPr="00932941">
        <w:t>Stieger</w:t>
      </w:r>
      <w:proofErr w:type="spellEnd"/>
      <w:r w:rsidRPr="00932941">
        <w:t xml:space="preserve"> et al </w:t>
      </w:r>
      <w:r w:rsidRPr="00932941">
        <w:fldChar w:fldCharType="begin"/>
      </w:r>
      <w:r w:rsidR="0001081F" w:rsidRPr="00932941">
        <w:instrText xml:space="preserve"> ADDIN EN.CITE &lt;EndNote&gt;&lt;Cite ExcludeAuth="1"&gt;&lt;Author&gt;Stieger&lt;/Author&gt;&lt;Year&gt;2012&lt;/Year&gt;&lt;RecNum&gt;765&lt;/RecNum&gt;&lt;DisplayText&gt;[23]&lt;/DisplayText&gt;&lt;record&gt;&lt;rec-number&gt;765&lt;/rec-number&gt;&lt;foreign-keys&gt;&lt;key app="EN" db-id="dax2xp5efpzsafexpadxre0l0ztzrtzaarp2"&gt;765&lt;/key&gt;&lt;/foreign-keys&gt;&lt;ref-type name="Journal Article"&gt;17&lt;/ref-type&gt;&lt;contributors&gt;&lt;authors&gt;&lt;author&gt;Stieger, Christof&lt;/author&gt;&lt;author&gt;Rosowski, John J.&lt;/author&gt;&lt;author&gt;Nakajima, Hideko Heidi&lt;/author&gt;&lt;/authors&gt;&lt;/contributors&gt;&lt;titles&gt;&lt;title&gt;Comparison of forward (ear-canal) and reverse (round-window) sound stimulation of the cochlea&lt;/title&gt;&lt;secondary-title&gt;Hearing Research&lt;/secondary-title&gt;&lt;/titles&gt;&lt;periodical&gt;&lt;full-title&gt;Hearing Research&lt;/full-title&gt;&lt;abbr-1&gt;Hear. Res.&lt;/abbr-1&gt;&lt;abbr-2&gt;Hear Res&lt;/abbr-2&gt;&lt;/periodical&gt;&lt;number&gt;0&lt;/number&gt;&lt;dates&gt;&lt;year&gt;2012&lt;/year&gt;&lt;/dates&gt;&lt;isbn&gt;0378-5955&lt;/isbn&gt;&lt;urls&gt;&lt;related-urls&gt;&lt;url&gt;http://www.sciencedirect.com/science/article/pii/S0378595512002572&lt;/url&gt;&lt;/related-urls&gt;&lt;/urls&gt;&lt;electronic-resource-num&gt;http://dx.doi.org/10.1016/j.heares.2012.11.005&lt;/electronic-resource-num&gt;&lt;/record&gt;&lt;/Cite&gt;&lt;/EndNote&gt;</w:instrText>
      </w:r>
      <w:r w:rsidRPr="00932941">
        <w:fldChar w:fldCharType="separate"/>
      </w:r>
      <w:r w:rsidR="0001081F" w:rsidRPr="00932941">
        <w:rPr>
          <w:noProof/>
        </w:rPr>
        <w:t>[</w:t>
      </w:r>
      <w:hyperlink w:anchor="_ENREF_23" w:tooltip="Stieger, 2012 #765" w:history="1">
        <w:r w:rsidR="00DC0CB1" w:rsidRPr="00932941">
          <w:rPr>
            <w:noProof/>
          </w:rPr>
          <w:t>23</w:t>
        </w:r>
      </w:hyperlink>
      <w:r w:rsidR="0001081F" w:rsidRPr="00932941">
        <w:rPr>
          <w:noProof/>
        </w:rPr>
        <w:t>]</w:t>
      </w:r>
      <w:r w:rsidRPr="00932941">
        <w:fldChar w:fldCharType="end"/>
      </w:r>
      <w:r w:rsidRPr="00932941">
        <w:t>)</w:t>
      </w:r>
      <w:r w:rsidR="00D611C6" w:rsidRPr="00932941">
        <w:t xml:space="preserve">, i.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RW</m:t>
            </m:r>
          </m:sub>
        </m:sSub>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3,ST</m:t>
            </m:r>
          </m:sub>
        </m:sSub>
      </m:oMath>
      <w:r w:rsidR="00D611C6" w:rsidRPr="00932941">
        <w:t xml:space="preserve"> and pressure at point </w:t>
      </w:r>
      <m:oMath>
        <m:r>
          <w:rPr>
            <w:rFonts w:ascii="Cambria Math" w:hAnsi="Cambria Math"/>
          </w:rPr>
          <m:t>N</m:t>
        </m:r>
      </m:oMath>
      <w:r w:rsidR="00E84924" w:rsidRPr="00932941">
        <w:t xml:space="preserve"> </w:t>
      </w:r>
      <w:r w:rsidR="00D611C6" w:rsidRPr="00932941">
        <w:t xml:space="preserve">is determined mainly by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RW</m:t>
            </m:r>
          </m:sub>
        </m:sSub>
      </m:oMath>
      <w:r w:rsidR="00564F01" w:rsidRPr="00932941">
        <w:t>.</w:t>
      </w:r>
      <w:r w:rsidRPr="00932941">
        <w:t xml:space="preserve"> Moreover, the neural thresholds are highly sensitive to increases in RW impedance (e.g. see Culler et al </w:t>
      </w:r>
      <w:r w:rsidRPr="00932941">
        <w:fldChar w:fldCharType="begin"/>
      </w:r>
      <w:r w:rsidR="00677694" w:rsidRPr="00932941">
        <w:instrText xml:space="preserve"> ADDIN EN.CITE &lt;EndNote&gt;&lt;Cite ExcludeAuth="1"&gt;&lt;Author&gt;Culler&lt;/Author&gt;&lt;Year&gt;1935&lt;/Year&gt;&lt;RecNum&gt;652&lt;/RecNum&gt;&lt;DisplayText&gt;[1]&lt;/DisplayText&gt;&lt;record&gt;&lt;rec-number&gt;652&lt;/rec-number&gt;&lt;foreign-keys&gt;&lt;key app="EN" db-id="e9w2ww05i90ddpestx35pxdeszfpzvasp0pz"&gt;652&lt;/key&gt;&lt;/foreign-keys&gt;&lt;ref-type name="Journal Article"&gt;17&lt;/ref-type&gt;&lt;contributors&gt;&lt;authors&gt;&lt;author&gt;Culler, E.&lt;/author&gt;&lt;author&gt;Finch, G.&lt;/author&gt;&lt;author&gt;Girden, E.&lt;/author&gt;&lt;/authors&gt;&lt;/contributors&gt;&lt;titles&gt;&lt;title&gt;Function of the round window in hearing&lt;/title&gt;&lt;secondary-title&gt;American Journal of Physiology--Legacy Content&lt;/secondary-title&gt;&lt;/titles&gt;&lt;pages&gt;416-425&lt;/pages&gt;&lt;volume&gt;111&lt;/volume&gt;&lt;number&gt;2&lt;/number&gt;&lt;dates&gt;&lt;year&gt;1935&lt;/year&gt;&lt;/dates&gt;&lt;isbn&gt;0002-9513&lt;/isbn&gt;&lt;urls&gt;&lt;/urls&gt;&lt;/record&gt;&lt;/Cite&gt;&lt;/EndNote&gt;</w:instrText>
      </w:r>
      <w:r w:rsidRPr="00932941">
        <w:fldChar w:fldCharType="separate"/>
      </w:r>
      <w:r w:rsidR="00677694" w:rsidRPr="00932941">
        <w:rPr>
          <w:noProof/>
        </w:rPr>
        <w:t>[</w:t>
      </w:r>
      <w:hyperlink w:anchor="_ENREF_1" w:tooltip="Culler, 1935 #652" w:history="1">
        <w:r w:rsidR="00DC0CB1" w:rsidRPr="00932941">
          <w:rPr>
            <w:noProof/>
          </w:rPr>
          <w:t>1</w:t>
        </w:r>
      </w:hyperlink>
      <w:r w:rsidR="00677694" w:rsidRPr="00932941">
        <w:rPr>
          <w:noProof/>
        </w:rPr>
        <w:t>]</w:t>
      </w:r>
      <w:r w:rsidRPr="00932941">
        <w:fldChar w:fldCharType="end"/>
      </w:r>
      <w:r w:rsidRPr="00932941">
        <w:t xml:space="preserve">). In our experiments, the neural thresholds during acoustic stimulation did not change after the magnet placement (figure </w:t>
      </w:r>
      <w:r w:rsidR="00CA33BD" w:rsidRPr="00932941">
        <w:t>5</w:t>
      </w:r>
      <w:r w:rsidRPr="00932941">
        <w:t>). We took this finding to indicate that the RW impedance remained the smallest impedance in the system even after this manipulation</w:t>
      </w:r>
      <w:r w:rsidR="00340B8F" w:rsidRPr="00932941">
        <w:t xml:space="preserve"> (i.e.</w:t>
      </w:r>
      <w:r w:rsidR="00E943E7" w:rsidRPr="00932941">
        <w:t xml:space="preserve"> </w:t>
      </w:r>
      <w:r w:rsidR="00340B8F" w:rsidRPr="00932941">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RW</m:t>
            </m:r>
          </m:sub>
        </m:sSub>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3,ST</m:t>
            </m:r>
          </m:sub>
        </m:sSub>
      </m:oMath>
      <w:r w:rsidR="00340B8F" w:rsidRPr="00932941">
        <w:rPr>
          <w:b/>
        </w:rPr>
        <w:t xml:space="preserve"> </w:t>
      </w:r>
      <w:r w:rsidR="00340B8F" w:rsidRPr="00932941">
        <w:t>after the magnet placement)</w:t>
      </w:r>
      <w:r w:rsidRPr="00932941">
        <w:t xml:space="preserve"> and provided an effective pressure shunt minimising </w:t>
      </w:r>
      <w:r w:rsidR="00340B8F" w:rsidRPr="00932941">
        <w:t xml:space="preserve">the pressure at point </w:t>
      </w:r>
      <m:oMath>
        <m:r>
          <w:rPr>
            <w:rFonts w:ascii="Cambria Math" w:hAnsi="Cambria Math"/>
          </w:rPr>
          <m:t>N</m:t>
        </m:r>
      </m:oMath>
      <w:r w:rsidR="00340B8F" w:rsidRPr="00932941">
        <w:t xml:space="preserve"> (figure 10B) and </w:t>
      </w:r>
      <w:r w:rsidRPr="00932941">
        <w:t>the far-field pressure drop across the impedance of the cochlear partition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BM</m:t>
            </m:r>
          </m:sub>
        </m:sSub>
      </m:oMath>
      <w:r w:rsidRPr="00932941">
        <w:t>, figure 1</w:t>
      </w:r>
      <w:r w:rsidR="00E14BC9" w:rsidRPr="00932941">
        <w:t>0</w:t>
      </w:r>
      <w:r w:rsidRPr="00932941">
        <w:t xml:space="preserve">B). This outcome might also be expected from the direct finding that intracochlear pressure differences between the </w:t>
      </w:r>
      <w:proofErr w:type="spellStart"/>
      <w:r w:rsidRPr="00932941">
        <w:t>scala</w:t>
      </w:r>
      <w:proofErr w:type="spellEnd"/>
      <w:r w:rsidRPr="00932941">
        <w:t xml:space="preserve"> </w:t>
      </w:r>
      <w:proofErr w:type="spellStart"/>
      <w:r w:rsidRPr="00932941">
        <w:t>vestibuli</w:t>
      </w:r>
      <w:proofErr w:type="spellEnd"/>
      <w:r w:rsidRPr="00932941">
        <w:t xml:space="preserve"> and </w:t>
      </w:r>
      <w:proofErr w:type="spellStart"/>
      <w:r w:rsidRPr="00932941">
        <w:t>scala</w:t>
      </w:r>
      <w:proofErr w:type="spellEnd"/>
      <w:r w:rsidRPr="00932941">
        <w:t xml:space="preserve"> tympani remained low during RW stimulation </w:t>
      </w:r>
      <w:r w:rsidRPr="00932941">
        <w:fldChar w:fldCharType="begin"/>
      </w:r>
      <w:r w:rsidR="0001081F" w:rsidRPr="00932941">
        <w:instrText xml:space="preserve"> ADDIN EN.CITE &lt;EndNote&gt;&lt;Cite&gt;&lt;Author&gt;Stieger&lt;/Author&gt;&lt;Year&gt;2012&lt;/Year&gt;&lt;RecNum&gt;765&lt;/RecNum&gt;&lt;DisplayText&gt;[23]&lt;/DisplayText&gt;&lt;record&gt;&lt;rec-number&gt;765&lt;/rec-number&gt;&lt;foreign-keys&gt;&lt;key app="EN" db-id="dax2xp5efpzsafexpadxre0l0ztzrtzaarp2"&gt;765&lt;/key&gt;&lt;/foreign-keys&gt;&lt;ref-type name="Journal Article"&gt;17&lt;/ref-type&gt;&lt;contributors&gt;&lt;authors&gt;&lt;author&gt;Stieger, Christof&lt;/author&gt;&lt;author&gt;Rosowski, John J.&lt;/author&gt;&lt;author&gt;Nakajima, Hideko Heidi&lt;/author&gt;&lt;/authors&gt;&lt;/contributors&gt;&lt;titles&gt;&lt;title&gt;Comparison of forward (ear-canal) and reverse (round-window) sound stimulation of the cochlea&lt;/title&gt;&lt;secondary-title&gt;Hearing Research&lt;/secondary-title&gt;&lt;/titles&gt;&lt;periodical&gt;&lt;full-title&gt;Hearing Research&lt;/full-title&gt;&lt;abbr-1&gt;Hear. Res.&lt;/abbr-1&gt;&lt;abbr-2&gt;Hear Res&lt;/abbr-2&gt;&lt;/periodical&gt;&lt;number&gt;0&lt;/number&gt;&lt;dates&gt;&lt;year&gt;2012&lt;/year&gt;&lt;/dates&gt;&lt;isbn&gt;0378-5955&lt;/isbn&gt;&lt;urls&gt;&lt;related-urls&gt;&lt;url&gt;http://www.sciencedirect.com/science/article/pii/S0378595512002572&lt;/url&gt;&lt;/related-urls&gt;&lt;/urls&gt;&lt;electronic-resource-num&gt;http://dx.doi.org/10.1016/j.heares.2012.11.005&lt;/electronic-resource-num&gt;&lt;/record&gt;&lt;/Cite&gt;&lt;/EndNote&gt;</w:instrText>
      </w:r>
      <w:r w:rsidRPr="00932941">
        <w:fldChar w:fldCharType="separate"/>
      </w:r>
      <w:r w:rsidR="0001081F" w:rsidRPr="00932941">
        <w:rPr>
          <w:noProof/>
        </w:rPr>
        <w:t>[</w:t>
      </w:r>
      <w:hyperlink w:anchor="_ENREF_23" w:tooltip="Stieger, 2012 #765" w:history="1">
        <w:r w:rsidR="00DC0CB1" w:rsidRPr="00932941">
          <w:rPr>
            <w:noProof/>
          </w:rPr>
          <w:t>23</w:t>
        </w:r>
      </w:hyperlink>
      <w:r w:rsidR="0001081F" w:rsidRPr="00932941">
        <w:rPr>
          <w:noProof/>
        </w:rPr>
        <w:t>]</w:t>
      </w:r>
      <w:r w:rsidRPr="00932941">
        <w:fldChar w:fldCharType="end"/>
      </w:r>
      <w:r w:rsidRPr="00932941">
        <w:t xml:space="preserve">. </w:t>
      </w:r>
      <w:r w:rsidR="002A129F" w:rsidRPr="00932941">
        <w:t>On the basis of our findings reported here,</w:t>
      </w:r>
      <w:r w:rsidR="004273E7" w:rsidRPr="00932941">
        <w:t xml:space="preserve"> w</w:t>
      </w:r>
      <w:r w:rsidRPr="00932941">
        <w:t>e propose</w:t>
      </w:r>
      <w:r w:rsidR="00C6018D" w:rsidRPr="00932941">
        <w:t xml:space="preserve"> that the pressure shunting occurred through the area of the RW which remained exposed. </w:t>
      </w:r>
      <w:r w:rsidRPr="00932941">
        <w:t>This proposal is also supported by the findings of</w:t>
      </w:r>
      <w:r w:rsidR="002109C7" w:rsidRPr="00932941">
        <w:t xml:space="preserve"> Schraven et al</w:t>
      </w:r>
      <w:r w:rsidRPr="00932941">
        <w:t xml:space="preserve"> </w:t>
      </w:r>
      <w:r w:rsidR="00DC0CB1" w:rsidRPr="00932941">
        <w:fldChar w:fldCharType="begin"/>
      </w:r>
      <w:r w:rsidR="00DC0CB1" w:rsidRPr="00932941">
        <w:instrText xml:space="preserve"> ADDIN EN.CITE &lt;EndNote&gt;&lt;Cite&gt;&lt;Author&gt;Schraven&lt;/Author&gt;&lt;Year&gt;2012&lt;/Year&gt;&lt;RecNum&gt;12&lt;/RecNum&gt;&lt;DisplayText&gt;[32]&lt;/DisplayText&gt;&lt;record&gt;&lt;rec-number&gt;12&lt;/rec-number&gt;&lt;foreign-keys&gt;&lt;key app="EN" db-id="zfw2xps2rtd9zke9wdbvs294saaxseef9a2e" timestamp="1385461101"&gt;12&lt;/key&gt;&lt;/foreign-keys&gt;&lt;ref-type name="Journal Article"&gt;17&lt;/ref-type&gt;&lt;contributors&gt;&lt;authors&gt;&lt;author&gt;Schraven, S.P.&lt;/author&gt;&lt;author&gt;Hirt, B.&lt;/author&gt;&lt;author&gt;Goll, E.&lt;/author&gt;&lt;author&gt;Heyd, A.&lt;/author&gt;&lt;author&gt;Gummer, A.W.&lt;/author&gt;&lt;author&gt;Zenner, H.P.&lt;/author&gt;&lt;author&gt;Dalhoff, E.&lt;/author&gt;&lt;/authors&gt;&lt;/contributors&gt;&lt;titles&gt;&lt;title&gt;Conditions for Highly Efficient and Reproducible Round-Window Stimulation in Humans&lt;/title&gt;&lt;secondary-title&gt;Audiology and Neurotology&lt;/secondary-title&gt;&lt;/titles&gt;&lt;pages&gt;133-138&lt;/pages&gt;&lt;volume&gt;17&lt;/volume&gt;&lt;number&gt;2&lt;/number&gt;&lt;dates&gt;&lt;year&gt;2012&lt;/year&gt;&lt;/dates&gt;&lt;isbn&gt;1420-3030&lt;/isbn&gt;&lt;urls&gt;&lt;/urls&gt;&lt;/record&gt;&lt;/Cite&gt;&lt;/EndNote&gt;</w:instrText>
      </w:r>
      <w:r w:rsidR="00DC0CB1" w:rsidRPr="00932941">
        <w:fldChar w:fldCharType="separate"/>
      </w:r>
      <w:r w:rsidR="00DC0CB1" w:rsidRPr="00932941">
        <w:rPr>
          <w:noProof/>
        </w:rPr>
        <w:t>[</w:t>
      </w:r>
      <w:hyperlink w:anchor="_ENREF_32" w:tooltip="Schraven, 2012 #711" w:history="1">
        <w:r w:rsidR="00DC0CB1" w:rsidRPr="00932941">
          <w:rPr>
            <w:noProof/>
          </w:rPr>
          <w:t>32</w:t>
        </w:r>
      </w:hyperlink>
      <w:r w:rsidR="00DC0CB1" w:rsidRPr="00932941">
        <w:rPr>
          <w:noProof/>
        </w:rPr>
        <w:t>]</w:t>
      </w:r>
      <w:r w:rsidR="00DC0CB1" w:rsidRPr="00932941">
        <w:fldChar w:fldCharType="end"/>
      </w:r>
      <w:r w:rsidR="00DC0CB1" w:rsidRPr="00932941">
        <w:t xml:space="preserve"> </w:t>
      </w:r>
      <w:r w:rsidRPr="00932941">
        <w:t xml:space="preserve">who tested different sized actuator tips and their coupling to the RW. Schraven et al </w:t>
      </w:r>
      <w:r w:rsidRPr="00932941">
        <w:fldChar w:fldCharType="begin"/>
      </w:r>
      <w:r w:rsidR="0001081F" w:rsidRPr="00932941">
        <w:instrText xml:space="preserve"> ADDIN EN.CITE &lt;EndNote&gt;&lt;Cite ExcludeAuth="1"&gt;&lt;Author&gt;Schraven&lt;/Author&gt;&lt;Year&gt;2012&lt;/Year&gt;&lt;RecNum&gt;711&lt;/RecNum&gt;&lt;DisplayText&gt;[32]&lt;/DisplayText&gt;&lt;record&gt;&lt;rec-number&gt;711&lt;/rec-number&gt;&lt;foreign-keys&gt;&lt;key app="EN" db-id="e9w2ww05i90ddpestx35pxdeszfpzvasp0pz"&gt;711&lt;/key&gt;&lt;/foreign-keys&gt;&lt;ref-type name="Journal Article"&gt;17&lt;/ref-type&gt;&lt;contributors&gt;&lt;authors&gt;&lt;author&gt;Schraven, S.P.&lt;/author&gt;&lt;author&gt;Hirt, B.&lt;/author&gt;&lt;author&gt;Goll, E.&lt;/author&gt;&lt;author&gt;Heyd, A.&lt;/author&gt;&lt;author&gt;Gummer, A.W.&lt;/author&gt;&lt;author&gt;Zenner, H.P.&lt;/author&gt;&lt;author&gt;Dalhoff, E.&lt;/author&gt;&lt;/authors&gt;&lt;/contributors&gt;&lt;titles&gt;&lt;title&gt;Conditions for Highly Efficient and Reproducible Round-Window Stimulation in Humans&lt;/title&gt;&lt;secondary-title&gt;Audiology and Neurotology&lt;/secondary-title&gt;&lt;/titles&gt;&lt;periodical&gt;&lt;full-title&gt;Audiology and Neurotology&lt;/full-title&gt;&lt;/periodical&gt;&lt;pages&gt;133-138&lt;/pages&gt;&lt;volume&gt;17&lt;/volume&gt;&lt;number&gt;2&lt;/number&gt;&lt;dates&gt;&lt;year&gt;2012&lt;/year&gt;&lt;/dates&gt;&lt;isbn&gt;1420-3030&lt;/isbn&gt;&lt;urls&gt;&lt;/urls&gt;&lt;/record&gt;&lt;/Cite&gt;&lt;/EndNote&gt;</w:instrText>
      </w:r>
      <w:r w:rsidRPr="00932941">
        <w:fldChar w:fldCharType="separate"/>
      </w:r>
      <w:r w:rsidR="0001081F" w:rsidRPr="00932941">
        <w:rPr>
          <w:noProof/>
        </w:rPr>
        <w:t>[</w:t>
      </w:r>
      <w:hyperlink w:anchor="_ENREF_32" w:tooltip="Schraven, 2012 #711" w:history="1">
        <w:r w:rsidR="00DC0CB1" w:rsidRPr="00932941">
          <w:rPr>
            <w:noProof/>
          </w:rPr>
          <w:t>32</w:t>
        </w:r>
      </w:hyperlink>
      <w:r w:rsidR="0001081F" w:rsidRPr="00932941">
        <w:rPr>
          <w:noProof/>
        </w:rPr>
        <w:t>]</w:t>
      </w:r>
      <w:r w:rsidRPr="00932941">
        <w:fldChar w:fldCharType="end"/>
      </w:r>
      <w:r w:rsidRPr="00932941">
        <w:t xml:space="preserve"> found that stimulation by actuators with tip sizes well below the dimensions of the RW resulted in reduced </w:t>
      </w:r>
      <w:proofErr w:type="spellStart"/>
      <w:r w:rsidRPr="00932941">
        <w:t>stapedial</w:t>
      </w:r>
      <w:proofErr w:type="spellEnd"/>
      <w:r w:rsidRPr="00932941">
        <w:t xml:space="preserve"> movements compared with those tips that covered </w:t>
      </w:r>
      <w:r w:rsidR="00AD58A0" w:rsidRPr="00932941">
        <w:t>most of the RW</w:t>
      </w:r>
      <w:r w:rsidRPr="00932941">
        <w:t xml:space="preserve">. This result could be accounted for if the free exposed area of the RW acted as a pressure shunt. This does not </w:t>
      </w:r>
      <w:r w:rsidRPr="00932941">
        <w:lastRenderedPageBreak/>
        <w:t>discount other “windows” contributing to pressure relief but it is clear from results presented here that their contribution appears to be negligible in our experiments.</w:t>
      </w:r>
    </w:p>
    <w:p w:rsidR="003D5767" w:rsidRPr="00932941" w:rsidRDefault="003D5767" w:rsidP="00772194">
      <w:pPr>
        <w:pStyle w:val="BodyText2"/>
        <w:spacing w:after="200"/>
      </w:pPr>
      <w:r w:rsidRPr="00932941">
        <w:t>We found that CAP thresholds did not change after stapes impedanc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ME</m:t>
            </m:r>
          </m:sub>
        </m:sSub>
      </m:oMath>
      <w:r w:rsidRPr="00932941">
        <w:t>, figure 1</w:t>
      </w:r>
      <w:r w:rsidR="00E14BC9" w:rsidRPr="00932941">
        <w:t>0</w:t>
      </w:r>
      <w:r w:rsidRPr="00932941">
        <w:t xml:space="preserve">B) was increased (figure </w:t>
      </w:r>
      <w:r w:rsidR="00CA33BD" w:rsidRPr="00932941">
        <w:t>9</w:t>
      </w:r>
      <w:r w:rsidRPr="00932941">
        <w:t xml:space="preserve">). CAP threshold elevation was, however, observed in earlier studies using RW stimulation through a partially blocked RW </w:t>
      </w:r>
      <w:r w:rsidRPr="00932941">
        <w:fldChar w:fldCharType="begin"/>
      </w:r>
      <w:r w:rsidR="0001081F" w:rsidRPr="00932941">
        <w:instrText xml:space="preserve"> ADDIN EN.CITE &lt;EndNote&gt;&lt;Cite&gt;&lt;Author&gt;Lupo&lt;/Author&gt;&lt;Year&gt;2009&lt;/Year&gt;&lt;RecNum&gt;675&lt;/RecNum&gt;&lt;DisplayText&gt;[30]&lt;/DisplayText&gt;&lt;record&gt;&lt;rec-number&gt;675&lt;/rec-number&gt;&lt;foreign-keys&gt;&lt;key app="EN" db-id="e9w2ww05i90ddpestx35pxdeszfpzvasp0pz"&gt;675&lt;/key&gt;&lt;/foreign-keys&gt;&lt;ref-type name="Journal Article"&gt;17&lt;/ref-type&gt;&lt;contributors&gt;&lt;authors&gt;&lt;author&gt;Lupo, J.E.&lt;/author&gt;&lt;author&gt;Koka, K.&lt;/author&gt;&lt;author&gt;Holland, N.J.&lt;/author&gt;&lt;author&gt;Jenkins, H.A.&lt;/author&gt;&lt;author&gt;Tollin, D.J.&lt;/author&gt;&lt;/authors&gt;&lt;/contributors&gt;&lt;titles&gt;&lt;title&gt;Prospective electrophysiologic findings of round window stimulation in a model of experimentally induced stapes fixation&lt;/title&gt;&lt;secondary-title&gt;Otology &amp;amp; neurotology&lt;/secondary-title&gt;&lt;/titles&gt;&lt;pages&gt;1215&lt;/pages&gt;&lt;volume&gt;30&lt;/volume&gt;&lt;number&gt;8&lt;/number&gt;&lt;dates&gt;&lt;year&gt;2009&lt;/year&gt;&lt;/dates&gt;&lt;isbn&gt;1531-7129&lt;/isbn&gt;&lt;urls&gt;&lt;/urls&gt;&lt;/record&gt;&lt;/Cite&gt;&lt;/EndNote&gt;</w:instrText>
      </w:r>
      <w:r w:rsidRPr="00932941">
        <w:fldChar w:fldCharType="separate"/>
      </w:r>
      <w:r w:rsidR="0001081F" w:rsidRPr="00932941">
        <w:rPr>
          <w:noProof/>
        </w:rPr>
        <w:t>[</w:t>
      </w:r>
      <w:hyperlink w:anchor="_ENREF_30" w:tooltip="Lupo, 2009 #675" w:history="1">
        <w:r w:rsidR="00DC0CB1" w:rsidRPr="00932941">
          <w:rPr>
            <w:noProof/>
          </w:rPr>
          <w:t>30</w:t>
        </w:r>
      </w:hyperlink>
      <w:r w:rsidR="0001081F" w:rsidRPr="00932941">
        <w:rPr>
          <w:noProof/>
        </w:rPr>
        <w:t>]</w:t>
      </w:r>
      <w:r w:rsidRPr="00932941">
        <w:fldChar w:fldCharType="end"/>
      </w:r>
      <w:r w:rsidRPr="00932941">
        <w:t xml:space="preserve">. Furthermore, where we found RW stimulation through the partially occluded RW elicited stapes displacements only at high intensities below 7 kHz, under similar stimulus conditions, </w:t>
      </w:r>
      <w:proofErr w:type="spellStart"/>
      <w:r w:rsidRPr="00932941">
        <w:t>Lupo</w:t>
      </w:r>
      <w:proofErr w:type="spellEnd"/>
      <w:r w:rsidRPr="00932941">
        <w:t xml:space="preserve"> et al </w:t>
      </w:r>
      <w:r w:rsidRPr="00932941">
        <w:fldChar w:fldCharType="begin"/>
      </w:r>
      <w:r w:rsidR="0001081F" w:rsidRPr="00932941">
        <w:instrText xml:space="preserve"> ADDIN EN.CITE &lt;EndNote&gt;&lt;Cite ExcludeAuth="1"&gt;&lt;Author&gt;Lupo&lt;/Author&gt;&lt;Year&gt;2009&lt;/Year&gt;&lt;RecNum&gt;675&lt;/RecNum&gt;&lt;DisplayText&gt;[30]&lt;/DisplayText&gt;&lt;record&gt;&lt;rec-number&gt;675&lt;/rec-number&gt;&lt;foreign-keys&gt;&lt;key app="EN" db-id="e9w2ww05i90ddpestx35pxdeszfpzvasp0pz"&gt;675&lt;/key&gt;&lt;/foreign-keys&gt;&lt;ref-type name="Journal Article"&gt;17&lt;/ref-type&gt;&lt;contributors&gt;&lt;authors&gt;&lt;author&gt;Lupo, J.E.&lt;/author&gt;&lt;author&gt;Koka, K.&lt;/author&gt;&lt;author&gt;Holland, N.J.&lt;/author&gt;&lt;author&gt;Jenkins, H.A.&lt;/author&gt;&lt;author&gt;Tollin, D.J.&lt;/author&gt;&lt;/authors&gt;&lt;/contributors&gt;&lt;titles&gt;&lt;title&gt;Prospective electrophysiologic findings of round window stimulation in a model of experimentally induced stapes fixation&lt;/title&gt;&lt;secondary-title&gt;Otology &amp;amp; neurotology&lt;/secondary-title&gt;&lt;/titles&gt;&lt;pages&gt;1215&lt;/pages&gt;&lt;volume&gt;30&lt;/volume&gt;&lt;number&gt;8&lt;/number&gt;&lt;dates&gt;&lt;year&gt;2009&lt;/year&gt;&lt;/dates&gt;&lt;isbn&gt;1531-7129&lt;/isbn&gt;&lt;urls&gt;&lt;/urls&gt;&lt;/record&gt;&lt;/Cite&gt;&lt;/EndNote&gt;</w:instrText>
      </w:r>
      <w:r w:rsidRPr="00932941">
        <w:fldChar w:fldCharType="separate"/>
      </w:r>
      <w:r w:rsidR="0001081F" w:rsidRPr="00932941">
        <w:rPr>
          <w:noProof/>
        </w:rPr>
        <w:t>[</w:t>
      </w:r>
      <w:hyperlink w:anchor="_ENREF_30" w:tooltip="Lupo, 2009 #675" w:history="1">
        <w:r w:rsidR="00DC0CB1" w:rsidRPr="00932941">
          <w:rPr>
            <w:noProof/>
          </w:rPr>
          <w:t>30</w:t>
        </w:r>
      </w:hyperlink>
      <w:r w:rsidR="0001081F" w:rsidRPr="00932941">
        <w:rPr>
          <w:noProof/>
        </w:rPr>
        <w:t>]</w:t>
      </w:r>
      <w:r w:rsidRPr="00932941">
        <w:fldChar w:fldCharType="end"/>
      </w:r>
      <w:r w:rsidRPr="00932941">
        <w:t xml:space="preserve"> observed stapes movement in chinchillas across a wider frequency range of 0.25 -16 kHz. We suggest that tighter </w:t>
      </w:r>
      <w:proofErr w:type="spellStart"/>
      <w:r w:rsidRPr="00932941">
        <w:t>hydromechanical</w:t>
      </w:r>
      <w:proofErr w:type="spellEnd"/>
      <w:r w:rsidRPr="00932941">
        <w:t xml:space="preserve"> coupling between the RW transducer and the stapes, and consequent changes in the </w:t>
      </w:r>
      <w:proofErr w:type="spellStart"/>
      <w:r w:rsidRPr="00932941">
        <w:t>hydromechanical</w:t>
      </w:r>
      <w:proofErr w:type="spellEnd"/>
      <w:r w:rsidRPr="00932941">
        <w:t xml:space="preserve"> properties</w:t>
      </w:r>
      <w:r w:rsidR="009A779E" w:rsidRPr="00932941">
        <w:t xml:space="preserve"> of the cochlea</w:t>
      </w:r>
      <w:r w:rsidRPr="00932941">
        <w:t xml:space="preserve"> after stapes immobilisation, may account for elevation of the CAP thresholds after stapes fixation observed by </w:t>
      </w:r>
      <w:proofErr w:type="spellStart"/>
      <w:r w:rsidRPr="00932941">
        <w:t>Lupo</w:t>
      </w:r>
      <w:proofErr w:type="spellEnd"/>
      <w:r w:rsidRPr="00932941">
        <w:t xml:space="preserve"> et al </w:t>
      </w:r>
      <w:r w:rsidRPr="00932941">
        <w:fldChar w:fldCharType="begin"/>
      </w:r>
      <w:r w:rsidR="0001081F" w:rsidRPr="00932941">
        <w:instrText xml:space="preserve"> ADDIN EN.CITE &lt;EndNote&gt;&lt;Cite ExcludeAuth="1"&gt;&lt;Author&gt;Lupo&lt;/Author&gt;&lt;Year&gt;2009&lt;/Year&gt;&lt;RecNum&gt;675&lt;/RecNum&gt;&lt;DisplayText&gt;[30]&lt;/DisplayText&gt;&lt;record&gt;&lt;rec-number&gt;675&lt;/rec-number&gt;&lt;foreign-keys&gt;&lt;key app="EN" db-id="e9w2ww05i90ddpestx35pxdeszfpzvasp0pz"&gt;675&lt;/key&gt;&lt;/foreign-keys&gt;&lt;ref-type name="Journal Article"&gt;17&lt;/ref-type&gt;&lt;contributors&gt;&lt;authors&gt;&lt;author&gt;Lupo, J.E.&lt;/author&gt;&lt;author&gt;Koka, K.&lt;/author&gt;&lt;author&gt;Holland, N.J.&lt;/author&gt;&lt;author&gt;Jenkins, H.A.&lt;/author&gt;&lt;author&gt;Tollin, D.J.&lt;/author&gt;&lt;/authors&gt;&lt;/contributors&gt;&lt;titles&gt;&lt;title&gt;Prospective electrophysiologic findings of round window stimulation in a model of experimentally induced stapes fixation&lt;/title&gt;&lt;secondary-title&gt;Otology &amp;amp; neurotology&lt;/secondary-title&gt;&lt;/titles&gt;&lt;pages&gt;1215&lt;/pages&gt;&lt;volume&gt;30&lt;/volume&gt;&lt;number&gt;8&lt;/number&gt;&lt;dates&gt;&lt;year&gt;2009&lt;/year&gt;&lt;/dates&gt;&lt;isbn&gt;1531-7129&lt;/isbn&gt;&lt;urls&gt;&lt;/urls&gt;&lt;/record&gt;&lt;/Cite&gt;&lt;/EndNote&gt;</w:instrText>
      </w:r>
      <w:r w:rsidRPr="00932941">
        <w:fldChar w:fldCharType="separate"/>
      </w:r>
      <w:r w:rsidR="0001081F" w:rsidRPr="00932941">
        <w:rPr>
          <w:noProof/>
        </w:rPr>
        <w:t>[</w:t>
      </w:r>
      <w:hyperlink w:anchor="_ENREF_30" w:tooltip="Lupo, 2009 #675" w:history="1">
        <w:r w:rsidR="00DC0CB1" w:rsidRPr="00932941">
          <w:rPr>
            <w:noProof/>
          </w:rPr>
          <w:t>30</w:t>
        </w:r>
      </w:hyperlink>
      <w:r w:rsidR="0001081F" w:rsidRPr="00932941">
        <w:rPr>
          <w:noProof/>
        </w:rPr>
        <w:t>]</w:t>
      </w:r>
      <w:r w:rsidRPr="00932941">
        <w:fldChar w:fldCharType="end"/>
      </w:r>
      <w:r w:rsidRPr="00932941">
        <w:t xml:space="preserve">. Correspondingly, differences in transducer shape and the proportion of the RW covered, may potentially account for differences in the transducer-stapes </w:t>
      </w:r>
      <w:proofErr w:type="spellStart"/>
      <w:r w:rsidRPr="00932941">
        <w:t>hydromechanical</w:t>
      </w:r>
      <w:proofErr w:type="spellEnd"/>
      <w:r w:rsidRPr="00932941">
        <w:t xml:space="preserve"> coupling reported in this study and by </w:t>
      </w:r>
      <w:proofErr w:type="spellStart"/>
      <w:r w:rsidRPr="00932941">
        <w:t>Lupo</w:t>
      </w:r>
      <w:proofErr w:type="spellEnd"/>
      <w:r w:rsidRPr="00932941">
        <w:t xml:space="preserve"> et al </w:t>
      </w:r>
      <w:r w:rsidRPr="00932941">
        <w:fldChar w:fldCharType="begin"/>
      </w:r>
      <w:r w:rsidR="0001081F" w:rsidRPr="00932941">
        <w:instrText xml:space="preserve"> ADDIN EN.CITE &lt;EndNote&gt;&lt;Cite ExcludeAuth="1"&gt;&lt;Author&gt;Lupo&lt;/Author&gt;&lt;Year&gt;2009&lt;/Year&gt;&lt;RecNum&gt;675&lt;/RecNum&gt;&lt;DisplayText&gt;[30]&lt;/DisplayText&gt;&lt;record&gt;&lt;rec-number&gt;675&lt;/rec-number&gt;&lt;foreign-keys&gt;&lt;key app="EN" db-id="e9w2ww05i90ddpestx35pxdeszfpzvasp0pz"&gt;675&lt;/key&gt;&lt;/foreign-keys&gt;&lt;ref-type name="Journal Article"&gt;17&lt;/ref-type&gt;&lt;contributors&gt;&lt;authors&gt;&lt;author&gt;Lupo, J.E.&lt;/author&gt;&lt;author&gt;Koka, K.&lt;/author&gt;&lt;author&gt;Holland, N.J.&lt;/author&gt;&lt;author&gt;Jenkins, H.A.&lt;/author&gt;&lt;author&gt;Tollin, D.J.&lt;/author&gt;&lt;/authors&gt;&lt;/contributors&gt;&lt;titles&gt;&lt;title&gt;Prospective electrophysiologic findings of round window stimulation in a model of experimentally induced stapes fixation&lt;/title&gt;&lt;secondary-title&gt;Otology &amp;amp; neurotology&lt;/secondary-title&gt;&lt;/titles&gt;&lt;pages&gt;1215&lt;/pages&gt;&lt;volume&gt;30&lt;/volume&gt;&lt;number&gt;8&lt;/number&gt;&lt;dates&gt;&lt;year&gt;2009&lt;/year&gt;&lt;/dates&gt;&lt;isbn&gt;1531-7129&lt;/isbn&gt;&lt;urls&gt;&lt;/urls&gt;&lt;/record&gt;&lt;/Cite&gt;&lt;/EndNote&gt;</w:instrText>
      </w:r>
      <w:r w:rsidRPr="00932941">
        <w:fldChar w:fldCharType="separate"/>
      </w:r>
      <w:r w:rsidR="0001081F" w:rsidRPr="00932941">
        <w:rPr>
          <w:noProof/>
        </w:rPr>
        <w:t>[</w:t>
      </w:r>
      <w:hyperlink w:anchor="_ENREF_30" w:tooltip="Lupo, 2009 #675" w:history="1">
        <w:r w:rsidR="00DC0CB1" w:rsidRPr="00932941">
          <w:rPr>
            <w:noProof/>
          </w:rPr>
          <w:t>30</w:t>
        </w:r>
      </w:hyperlink>
      <w:r w:rsidR="0001081F" w:rsidRPr="00932941">
        <w:rPr>
          <w:noProof/>
        </w:rPr>
        <w:t>]</w:t>
      </w:r>
      <w:r w:rsidRPr="00932941">
        <w:fldChar w:fldCharType="end"/>
      </w:r>
      <w:r w:rsidRPr="00932941">
        <w:t>.</w:t>
      </w:r>
    </w:p>
    <w:p w:rsidR="003D5767" w:rsidRPr="00932941" w:rsidRDefault="003D5767" w:rsidP="00772194">
      <w:pPr>
        <w:pStyle w:val="BodyText2"/>
        <w:spacing w:after="200"/>
        <w:rPr>
          <w:lang w:val="en-US"/>
        </w:rPr>
      </w:pPr>
      <w:r w:rsidRPr="00932941">
        <w:t xml:space="preserve">Pre-tension of the RW, which can potentially increase stiffness of the exposed area of the RW, and hence the </w:t>
      </w:r>
      <w:r w:rsidR="00CA33BD" w:rsidRPr="00932941">
        <w:t>average</w:t>
      </w:r>
      <w:r w:rsidRPr="00932941">
        <w:t xml:space="preserve"> pressure within the cochlear (Eq. 1), can enhance </w:t>
      </w:r>
      <w:proofErr w:type="spellStart"/>
      <w:r w:rsidRPr="00932941">
        <w:t>stapedial</w:t>
      </w:r>
      <w:proofErr w:type="spellEnd"/>
      <w:r w:rsidRPr="00932941">
        <w:t xml:space="preserve"> movement during RW stimulation </w:t>
      </w:r>
      <w:r w:rsidRPr="00932941">
        <w:fldChar w:fldCharType="begin">
          <w:fldData xml:space="preserve">PEVuZE5vdGU+PENpdGU+PEF1dGhvcj5TY2hyYXZlbjwvQXV0aG9yPjxZZWFyPjIwMTE8L1llYXI+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</w:fldData>
        </w:fldChar>
      </w:r>
      <w:r w:rsidR="0001081F" w:rsidRPr="00932941">
        <w:instrText xml:space="preserve"> ADDIN EN.CITE </w:instrText>
      </w:r>
      <w:r w:rsidR="0001081F" w:rsidRPr="00932941">
        <w:fldChar w:fldCharType="begin">
          <w:fldData xml:space="preserve">PEVuZE5vdGU+PENpdGU+PEF1dGhvcj5TY2hyYXZlbjwvQXV0aG9yPjxZZWFyPjIwMTE8L1llYXI+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</w:fldData>
        </w:fldChar>
      </w:r>
      <w:r w:rsidR="0001081F" w:rsidRPr="00932941">
        <w:instrText xml:space="preserve"> ADDIN EN.CITE.DATA </w:instrText>
      </w:r>
      <w:r w:rsidR="0001081F" w:rsidRPr="00932941">
        <w:fldChar w:fldCharType="end"/>
      </w:r>
      <w:r w:rsidRPr="00932941">
        <w:fldChar w:fldCharType="separate"/>
      </w:r>
      <w:r w:rsidR="0001081F" w:rsidRPr="00932941">
        <w:rPr>
          <w:noProof/>
        </w:rPr>
        <w:t>[</w:t>
      </w:r>
      <w:hyperlink w:anchor="_ENREF_31" w:tooltip="Schraven, 2011 #781" w:history="1">
        <w:r w:rsidR="00DC0CB1" w:rsidRPr="00932941">
          <w:rPr>
            <w:noProof/>
          </w:rPr>
          <w:t>31</w:t>
        </w:r>
      </w:hyperlink>
      <w:r w:rsidR="0001081F" w:rsidRPr="00932941">
        <w:rPr>
          <w:noProof/>
        </w:rPr>
        <w:t xml:space="preserve">, </w:t>
      </w:r>
      <w:hyperlink w:anchor="_ENREF_36" w:tooltip="Maier, 2013 #764" w:history="1">
        <w:r w:rsidR="00DC0CB1" w:rsidRPr="00932941">
          <w:rPr>
            <w:noProof/>
          </w:rPr>
          <w:t>36</w:t>
        </w:r>
      </w:hyperlink>
      <w:r w:rsidR="0001081F" w:rsidRPr="00932941">
        <w:rPr>
          <w:noProof/>
        </w:rPr>
        <w:t>]</w:t>
      </w:r>
      <w:r w:rsidRPr="00932941">
        <w:fldChar w:fldCharType="end"/>
      </w:r>
      <w:r w:rsidRPr="00932941">
        <w:t xml:space="preserve">. It is apparent that differences in the outcomes of different studies, including ours presented here, depend on a number of factors including the choice of both the size and shape of the transducer and pre-tension of the RW. The finding by </w:t>
      </w:r>
      <w:proofErr w:type="spellStart"/>
      <w:r w:rsidRPr="00932941">
        <w:t>Stieger</w:t>
      </w:r>
      <w:proofErr w:type="spellEnd"/>
      <w:r w:rsidRPr="00932941">
        <w:t xml:space="preserve"> et al </w:t>
      </w:r>
      <w:r w:rsidRPr="00932941">
        <w:fldChar w:fldCharType="begin"/>
      </w:r>
      <w:r w:rsidR="0001081F" w:rsidRPr="00932941">
        <w:instrText xml:space="preserve"> ADDIN EN.CITE &lt;EndNote&gt;&lt;Cite ExcludeAuth="1"&gt;&lt;Author&gt;Stieger&lt;/Author&gt;&lt;Year&gt;2012&lt;/Year&gt;&lt;RecNum&gt;765&lt;/RecNum&gt;&lt;DisplayText&gt;[23]&lt;/DisplayText&gt;&lt;record&gt;&lt;rec-number&gt;765&lt;/rec-number&gt;&lt;foreign-keys&gt;&lt;key app="EN" db-id="dax2xp5efpzsafexpadxre0l0ztzrtzaarp2"&gt;765&lt;/key&gt;&lt;/foreign-keys&gt;&lt;ref-type name="Journal Article"&gt;17&lt;/ref-type&gt;&lt;contributors&gt;&lt;authors&gt;&lt;author&gt;Stieger, Christof&lt;/author&gt;&lt;author&gt;Rosowski, John J.&lt;/author&gt;&lt;author&gt;Nakajima, Hideko Heidi&lt;/author&gt;&lt;/authors&gt;&lt;/contributors&gt;&lt;titles&gt;&lt;title&gt;Comparison of forward (ear-canal) and reverse (round-window) sound stimulation of the cochlea&lt;/title&gt;&lt;secondary-title&gt;Hearing Research&lt;/secondary-title&gt;&lt;/titles&gt;&lt;periodical&gt;&lt;full-title&gt;Hearing Research&lt;/full-title&gt;&lt;abbr-1&gt;Hear. Res.&lt;/abbr-1&gt;&lt;abbr-2&gt;Hear Res&lt;/abbr-2&gt;&lt;/periodical&gt;&lt;number&gt;0&lt;/number&gt;&lt;dates&gt;&lt;year&gt;2012&lt;/year&gt;&lt;/dates&gt;&lt;isbn&gt;0378-5955&lt;/isbn&gt;&lt;urls&gt;&lt;related-urls&gt;&lt;url&gt;http://www.sciencedirect.com/science/article/pii/S0378595512002572&lt;/url&gt;&lt;/related-urls&gt;&lt;/urls&gt;&lt;electronic-resource-num&gt;http://dx.doi.org/10.1016/j.heares.2012.11.005&lt;/electronic-resource-num&gt;&lt;/record&gt;&lt;/Cite&gt;&lt;/EndNote&gt;</w:instrText>
      </w:r>
      <w:r w:rsidRPr="00932941">
        <w:fldChar w:fldCharType="separate"/>
      </w:r>
      <w:r w:rsidR="0001081F" w:rsidRPr="00932941">
        <w:rPr>
          <w:noProof/>
        </w:rPr>
        <w:t>[</w:t>
      </w:r>
      <w:hyperlink w:anchor="_ENREF_23" w:tooltip="Stieger, 2012 #765" w:history="1">
        <w:r w:rsidR="00DC0CB1" w:rsidRPr="00932941">
          <w:rPr>
            <w:noProof/>
          </w:rPr>
          <w:t>23</w:t>
        </w:r>
      </w:hyperlink>
      <w:r w:rsidR="0001081F" w:rsidRPr="00932941">
        <w:rPr>
          <w:noProof/>
        </w:rPr>
        <w:t>]</w:t>
      </w:r>
      <w:r w:rsidRPr="00932941">
        <w:fldChar w:fldCharType="end"/>
      </w:r>
      <w:r w:rsidRPr="00932941">
        <w:t xml:space="preserve"> that the stapes velocity is not a good measure of the effectiveness of reverse stimulation of the cochlea, might reflect sensitivity of the </w:t>
      </w:r>
      <w:proofErr w:type="spellStart"/>
      <w:r w:rsidRPr="00932941">
        <w:t>stapedial</w:t>
      </w:r>
      <w:proofErr w:type="spellEnd"/>
      <w:r w:rsidRPr="00932941">
        <w:t xml:space="preserve"> responses to variations in the parameters of RW stimulation mentioned above. Control of these parameters is important to ensure that mobility of the </w:t>
      </w:r>
      <w:proofErr w:type="spellStart"/>
      <w:r w:rsidRPr="00932941">
        <w:t>ossicular</w:t>
      </w:r>
      <w:proofErr w:type="spellEnd"/>
      <w:r w:rsidRPr="00932941">
        <w:t xml:space="preserve"> chain is reduced to levels that negate the need for additional intrusive procedures that might cause sensorineural hearing loss.</w:t>
      </w:r>
    </w:p>
    <w:p w:rsidR="003D5767" w:rsidRPr="00932941" w:rsidRDefault="003D5767" w:rsidP="008F7BF7">
      <w:pPr>
        <w:pStyle w:val="BodyText2"/>
        <w:spacing w:after="200"/>
      </w:pPr>
      <w:r w:rsidRPr="00932941">
        <w:rPr>
          <w:lang w:val="en-US"/>
        </w:rPr>
        <w:t>In our experiments the RW provided an effective common pathway for both cochlear stimulation and pressure relief. Therefore, we conclude that the m</w:t>
      </w:r>
      <w:r w:rsidRPr="00932941">
        <w:t xml:space="preserve">ode of cochlear excitation through the RW in this case is different from that observed during conventional, acoustical cochlear stimulation or RW stimulation, which does not allow pressure relief through the RW </w:t>
      </w:r>
      <w:r w:rsidRPr="00932941">
        <w:fldChar w:fldCharType="begin">
          <w:fldData xml:space="preserve">PEVuZE5vdGU+PENpdGU+PEF1dGhvcj5OYWthamltYTwvQXV0aG9yPjxZZWFyPjIwMTA8L1llYXI+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</w:fldData>
        </w:fldChar>
      </w:r>
      <w:r w:rsidR="0001081F" w:rsidRPr="00932941">
        <w:instrText xml:space="preserve"> ADDIN EN.CITE </w:instrText>
      </w:r>
      <w:r w:rsidR="0001081F" w:rsidRPr="00932941">
        <w:fldChar w:fldCharType="begin">
          <w:fldData xml:space="preserve">PEVuZE5vdGU+PENpdGU+PEF1dGhvcj5OYWthamltYTwvQXV0aG9yPjxZZWFyPjIwMTA8L1llYXI+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</w:fldData>
        </w:fldChar>
      </w:r>
      <w:r w:rsidR="0001081F" w:rsidRPr="00932941">
        <w:instrText xml:space="preserve"> ADDIN EN.CITE.DATA </w:instrText>
      </w:r>
      <w:r w:rsidR="0001081F" w:rsidRPr="00932941">
        <w:fldChar w:fldCharType="end"/>
      </w:r>
      <w:r w:rsidRPr="00932941">
        <w:fldChar w:fldCharType="separate"/>
      </w:r>
      <w:r w:rsidR="0001081F" w:rsidRPr="00932941">
        <w:rPr>
          <w:noProof/>
        </w:rPr>
        <w:t>[</w:t>
      </w:r>
      <w:hyperlink w:anchor="_ENREF_28" w:tooltip="Nakajima, 2010 #631" w:history="1">
        <w:r w:rsidR="00DC0CB1" w:rsidRPr="00932941">
          <w:rPr>
            <w:noProof/>
          </w:rPr>
          <w:t>28</w:t>
        </w:r>
      </w:hyperlink>
      <w:r w:rsidR="0001081F" w:rsidRPr="00932941">
        <w:rPr>
          <w:noProof/>
        </w:rPr>
        <w:t xml:space="preserve">, </w:t>
      </w:r>
      <w:hyperlink w:anchor="_ENREF_29" w:tooltip="Tringali, 2010 #671" w:history="1">
        <w:r w:rsidR="00DC0CB1" w:rsidRPr="00932941">
          <w:rPr>
            <w:noProof/>
          </w:rPr>
          <w:t>29</w:t>
        </w:r>
      </w:hyperlink>
      <w:r w:rsidR="0001081F" w:rsidRPr="00932941">
        <w:rPr>
          <w:noProof/>
        </w:rPr>
        <w:t>]</w:t>
      </w:r>
      <w:r w:rsidRPr="00932941">
        <w:fldChar w:fldCharType="end"/>
      </w:r>
      <w:r w:rsidRPr="00932941">
        <w:t xml:space="preserve">. Our results together with direct measurements of the pressure in the cochlea during RW stimulation </w:t>
      </w:r>
      <w:r w:rsidRPr="00932941">
        <w:fldChar w:fldCharType="begin"/>
      </w:r>
      <w:r w:rsidR="0001081F" w:rsidRPr="00932941">
        <w:instrText xml:space="preserve"> ADDIN EN.CITE &lt;EndNote&gt;&lt;Cite&gt;&lt;Author&gt;Stieger&lt;/Author&gt;&lt;Year&gt;2012&lt;/Year&gt;&lt;RecNum&gt;765&lt;/RecNum&gt;&lt;DisplayText&gt;[23]&lt;/DisplayText&gt;&lt;record&gt;&lt;rec-number&gt;765&lt;/rec-number&gt;&lt;foreign-keys&gt;&lt;key app="EN" db-id="dax2xp5efpzsafexpadxre0l0ztzrtzaarp2"&gt;765&lt;/key&gt;&lt;/foreign-keys&gt;&lt;ref-type name="Journal Article"&gt;17&lt;/ref-type&gt;&lt;contributors&gt;&lt;authors&gt;&lt;author&gt;Stieger, Christof&lt;/author&gt;&lt;author&gt;Rosowski, John J.&lt;/author&gt;&lt;author&gt;Nakajima, Hideko Heidi&lt;/author&gt;&lt;/authors&gt;&lt;/contributors&gt;&lt;titles&gt;&lt;title&gt;Comparison of forward (ear-canal) and reverse (round-window) sound stimulation of the cochlea&lt;/title&gt;&lt;secondary-title&gt;Hearing Research&lt;/secondary-title&gt;&lt;/titles&gt;&lt;periodical&gt;&lt;full-title&gt;Hearing Research&lt;/full-title&gt;&lt;abbr-1&gt;Hear. Res.&lt;/abbr-1&gt;&lt;abbr-2&gt;Hear Res&lt;/abbr-2&gt;&lt;/periodical&gt;&lt;number&gt;0&lt;/number&gt;&lt;dates&gt;&lt;year&gt;2012&lt;/year&gt;&lt;/dates&gt;&lt;isbn&gt;0378-5955&lt;/isbn&gt;&lt;urls&gt;&lt;related-urls&gt;&lt;url&gt;http://www.sciencedirect.com/science/article/pii/S0378595512002572&lt;/url&gt;&lt;/related-urls&gt;&lt;/urls&gt;&lt;electronic-resource-num&gt;http://dx.doi.org/10.1016/j.heares.2012.11.005&lt;/electronic-resource-num&gt;&lt;/record&gt;&lt;/Cite&gt;&lt;/EndNote&gt;</w:instrText>
      </w:r>
      <w:r w:rsidRPr="00932941">
        <w:fldChar w:fldCharType="separate"/>
      </w:r>
      <w:r w:rsidR="0001081F" w:rsidRPr="00932941">
        <w:rPr>
          <w:noProof/>
        </w:rPr>
        <w:t>[</w:t>
      </w:r>
      <w:hyperlink w:anchor="_ENREF_23" w:tooltip="Stieger, 2012 #765" w:history="1">
        <w:r w:rsidR="00DC0CB1" w:rsidRPr="00932941">
          <w:rPr>
            <w:noProof/>
          </w:rPr>
          <w:t>23</w:t>
        </w:r>
      </w:hyperlink>
      <w:r w:rsidR="0001081F" w:rsidRPr="00932941">
        <w:rPr>
          <w:noProof/>
        </w:rPr>
        <w:t>]</w:t>
      </w:r>
      <w:r w:rsidRPr="00932941">
        <w:fldChar w:fldCharType="end"/>
      </w:r>
      <w:r w:rsidRPr="00932941">
        <w:t xml:space="preserve"> using a </w:t>
      </w:r>
      <w:r w:rsidRPr="00932941">
        <w:lastRenderedPageBreak/>
        <w:t xml:space="preserve">transducer that leaves the RW partially exposed, indicate that under this condition the transducer displacement probably is not able to cause a far-field pressure difference between the cochlear </w:t>
      </w:r>
      <w:proofErr w:type="spellStart"/>
      <w:r w:rsidRPr="00932941">
        <w:t>scalae</w:t>
      </w:r>
      <w:proofErr w:type="spellEnd"/>
      <w:r w:rsidRPr="00932941">
        <w:t xml:space="preserve">, which is the normal stimulus for the cochlea </w:t>
      </w:r>
      <w:r w:rsidRPr="00932941">
        <w:fldChar w:fldCharType="begin"/>
      </w:r>
      <w:r w:rsidR="00DC0CB1" w:rsidRPr="00932941">
        <w:instrText xml:space="preserve"> ADDIN EN.CITE &lt;EndNote&gt;&lt;Cite&gt;&lt;Author&gt;Voss&lt;/Author&gt;&lt;Year&gt;1996&lt;/Year&gt;&lt;RecNum&gt;633&lt;/RecNum&gt;&lt;DisplayText&gt;[12]&lt;/DisplayText&gt;&lt;record&gt;&lt;rec-number&gt;633&lt;/rec-number&gt;&lt;foreign-keys&gt;&lt;key app="EN" db-id="papx5xdxosp2dce5e2d5fpfv9xepweta9dfx" timestamp="1383683892"&gt;633&lt;/key&gt;&lt;key app="ENWeb" db-id=""&gt;0&lt;/key&gt;&lt;/foreign-keys&gt;&lt;ref-type name="Journal Article"&gt;17&lt;/ref-type&gt;&lt;contributors&gt;&lt;authors&gt;&lt;author&gt;Voss, Susan E.&lt;/author&gt;&lt;author&gt;Rosowski, John J.&lt;/author&gt;&lt;author&gt;Peake, William T.&lt;/author&gt;&lt;/authors&gt;&lt;/contributors&gt;&lt;titles&gt;&lt;title&gt;Is the pressure difference between the oval and round windows the effective acoustic stimulus for the cochlea?&lt;/title&gt;&lt;secondary-title&gt;The Journal of the Acoustical Society of America&lt;/secondary-title&gt;&lt;/titles&gt;&lt;periodical&gt;&lt;full-title&gt;The Journal of the Acoustical Society of America&lt;/full-title&gt;&lt;/periodical&gt;&lt;pages&gt;1602-1616&lt;/pages&gt;&lt;volume&gt;100&lt;/volume&gt;&lt;number&gt;3&lt;/number&gt;&lt;keywords&gt;&lt;keyword&gt;PHYSIOLOGY&lt;/keyword&gt;&lt;keyword&gt;ACOUSTIC MEASUREMENTS&lt;/keyword&gt;&lt;keyword&gt;ELECTRIC POTENTIAL&lt;/keyword&gt;&lt;keyword&gt;HZ RANGE&lt;/keyword&gt;&lt;keyword&gt;MATHEMATICAL MODELS&lt;/keyword&gt;&lt;keyword&gt;COCHLEA&lt;/keyword&gt;&lt;keyword&gt;ANGULAR RESOLUTION&lt;/keyword&gt;&lt;/keywords&gt;&lt;dates&gt;&lt;year&gt;1996&lt;/year&gt;&lt;/dates&gt;&lt;publisher&gt;ASA&lt;/publisher&gt;&lt;urls&gt;&lt;related-urls&gt;&lt;url&gt;http://dx.doi.org/10.1121/1.416062&lt;/url&gt;&lt;/related-urls&gt;&lt;/urls&gt;&lt;/record&gt;&lt;/Cite&gt;&lt;/EndNote&gt;</w:instrText>
      </w:r>
      <w:r w:rsidRPr="00932941">
        <w:fldChar w:fldCharType="separate"/>
      </w:r>
      <w:r w:rsidR="00677694" w:rsidRPr="00932941">
        <w:rPr>
          <w:noProof/>
        </w:rPr>
        <w:t>[</w:t>
      </w:r>
      <w:hyperlink w:anchor="_ENREF_12" w:tooltip="Voss, 1996 #633" w:history="1">
        <w:r w:rsidR="00DC0CB1" w:rsidRPr="00932941">
          <w:rPr>
            <w:noProof/>
          </w:rPr>
          <w:t>12</w:t>
        </w:r>
      </w:hyperlink>
      <w:r w:rsidR="00677694" w:rsidRPr="00932941">
        <w:rPr>
          <w:noProof/>
        </w:rPr>
        <w:t>]</w:t>
      </w:r>
      <w:r w:rsidRPr="00932941">
        <w:fldChar w:fldCharType="end"/>
      </w:r>
      <w:r w:rsidRPr="00932941">
        <w:t xml:space="preserve">. Far-field pressure differences between the </w:t>
      </w:r>
      <w:proofErr w:type="spellStart"/>
      <w:r w:rsidRPr="00932941">
        <w:t>scalae</w:t>
      </w:r>
      <w:proofErr w:type="spellEnd"/>
      <w:r w:rsidRPr="00932941">
        <w:t xml:space="preserve"> are unlikely to be caused by the type of RW stimulation we employed because of the high impedance of the </w:t>
      </w:r>
      <w:proofErr w:type="spellStart"/>
      <w:r w:rsidRPr="00932941">
        <w:t>ossicular</w:t>
      </w:r>
      <w:proofErr w:type="spellEnd"/>
      <w:r w:rsidRPr="00932941">
        <w:t xml:space="preserve"> chain, as seen from the cochlea </w:t>
      </w:r>
      <w:r w:rsidRPr="00932941">
        <w:fldChar w:fldCharType="begin">
          <w:fldData xml:space="preserve">PEVuZE5vdGU+PENpdGU+PEF1dGhvcj5OYWthamltYTwvQXV0aG9yPjxZZWFyPjIwMTA8L1llYXI+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=
</w:fldData>
        </w:fldChar>
      </w:r>
      <w:r w:rsidR="0001081F" w:rsidRPr="00932941">
        <w:instrText xml:space="preserve"> ADDIN EN.CITE </w:instrText>
      </w:r>
      <w:r w:rsidR="0001081F" w:rsidRPr="00932941">
        <w:fldChar w:fldCharType="begin">
          <w:fldData xml:space="preserve">PEVuZE5vdGU+PENpdGU+PEF1dGhvcj5OYWthamltYTwvQXV0aG9yPjxZZWFyPjIwMTA8L1llYXI+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=
</w:fldData>
        </w:fldChar>
      </w:r>
      <w:r w:rsidR="0001081F" w:rsidRPr="00932941">
        <w:instrText xml:space="preserve"> ADDIN EN.CITE.DATA </w:instrText>
      </w:r>
      <w:r w:rsidR="0001081F" w:rsidRPr="00932941">
        <w:fldChar w:fldCharType="end"/>
      </w:r>
      <w:r w:rsidRPr="00932941">
        <w:fldChar w:fldCharType="separate"/>
      </w:r>
      <w:r w:rsidR="0001081F" w:rsidRPr="00932941">
        <w:rPr>
          <w:noProof/>
        </w:rPr>
        <w:t>[</w:t>
      </w:r>
      <w:hyperlink w:anchor="_ENREF_27" w:tooltip="Nakajima, 2010 #670" w:history="1">
        <w:r w:rsidR="00DC0CB1" w:rsidRPr="00932941">
          <w:rPr>
            <w:noProof/>
          </w:rPr>
          <w:t>27</w:t>
        </w:r>
      </w:hyperlink>
      <w:r w:rsidR="0001081F" w:rsidRPr="00932941">
        <w:rPr>
          <w:noProof/>
        </w:rPr>
        <w:t xml:space="preserve">, </w:t>
      </w:r>
      <w:hyperlink w:anchor="_ENREF_28" w:tooltip="Nakajima, 2010 #631" w:history="1">
        <w:r w:rsidR="00DC0CB1" w:rsidRPr="00932941">
          <w:rPr>
            <w:noProof/>
          </w:rPr>
          <w:t>28</w:t>
        </w:r>
      </w:hyperlink>
      <w:r w:rsidR="0001081F" w:rsidRPr="00932941">
        <w:rPr>
          <w:noProof/>
        </w:rPr>
        <w:t>]</w:t>
      </w:r>
      <w:r w:rsidRPr="00932941">
        <w:fldChar w:fldCharType="end"/>
      </w:r>
      <w:r w:rsidRPr="00932941">
        <w:t xml:space="preserve">, and pressure backflow around the transducer </w:t>
      </w:r>
      <w:r w:rsidRPr="00932941">
        <w:fldChar w:fldCharType="begin"/>
      </w:r>
      <w:r w:rsidR="0001081F" w:rsidRPr="00932941">
        <w:instrText xml:space="preserve"> ADDIN EN.CITE &lt;EndNote&gt;&lt;Cite&gt;&lt;Author&gt;Békésy&lt;/Author&gt;&lt;Year&gt;1960&lt;/Year&gt;&lt;RecNum&gt;121&lt;/RecNum&gt;&lt;DisplayText&gt;[11]&lt;/DisplayText&gt;&lt;record&gt;&lt;rec-number&gt;121&lt;/rec-number&gt;&lt;foreign-keys&gt;&lt;key app="EN" db-id="papx5xdxosp2dce5e2d5fpfv9xepweta9dfx" timestamp="1383681551"&gt;121&lt;/key&gt;&lt;/foreign-keys&gt;&lt;ref-type name="Book"&gt;6&lt;/ref-type&gt;&lt;contributors&gt;&lt;authors&gt;&lt;author&gt;Békésy, Georg von&lt;/author&gt;&lt;/authors&gt;&lt;/contributors&gt;&lt;titles&gt;&lt;title&gt;Experiments in hearing&lt;/title&gt;&lt;/titles&gt;&lt;dates&gt;&lt;year&gt;1960&lt;/year&gt;&lt;/dates&gt;&lt;publisher&gt;McGraw-Hill Book Company&lt;/publisher&gt;&lt;isbn&gt;0-88318-630-6&lt;/isbn&gt;&lt;urls&gt;&lt;/urls&gt;&lt;/record&gt;&lt;/Cite&gt;&lt;/EndNote&gt;</w:instrText>
      </w:r>
      <w:r w:rsidRPr="00932941">
        <w:fldChar w:fldCharType="separate"/>
      </w:r>
      <w:r w:rsidR="00677694" w:rsidRPr="00932941">
        <w:rPr>
          <w:noProof/>
        </w:rPr>
        <w:t>[</w:t>
      </w:r>
      <w:hyperlink w:anchor="_ENREF_11" w:tooltip="Békésy, 1960 #121" w:history="1">
        <w:r w:rsidR="00DC0CB1" w:rsidRPr="00932941">
          <w:rPr>
            <w:noProof/>
          </w:rPr>
          <w:t>11</w:t>
        </w:r>
      </w:hyperlink>
      <w:r w:rsidR="00677694" w:rsidRPr="00932941">
        <w:rPr>
          <w:noProof/>
        </w:rPr>
        <w:t>]</w:t>
      </w:r>
      <w:r w:rsidRPr="00932941">
        <w:fldChar w:fldCharType="end"/>
      </w:r>
      <w:r w:rsidRPr="00932941">
        <w:t xml:space="preserve">. We propose, instead, that during RW stimulation through the partially occluded RW, the BM is stimulated via the near-field complex pressure generated in the vicinity of the RW (figure </w:t>
      </w:r>
      <w:r w:rsidR="00DC6FFD" w:rsidRPr="00932941">
        <w:t>4</w:t>
      </w:r>
      <w:r w:rsidRPr="00932941">
        <w:t xml:space="preserve">), </w:t>
      </w:r>
      <w:r w:rsidR="00CE4353" w:rsidRPr="00932941">
        <w:t xml:space="preserve">i.e. a fluid-jet flow, </w:t>
      </w:r>
      <w:r w:rsidRPr="00932941">
        <w:t xml:space="preserve">which, however, results in the generation of conventional travelling waves along the cochlear partition. </w:t>
      </w:r>
      <w:r w:rsidR="00AA758E" w:rsidRPr="00932941">
        <w:t>In this sense, the cochlear excitation due to the RW stimulation in our experiments is similar to excitation due to rocking</w:t>
      </w:r>
      <w:r w:rsidR="00B16A37" w:rsidRPr="00932941">
        <w:t xml:space="preserve"> movement of the stapes, which creates only local pressure gradients/fluid motion in the cochlea</w:t>
      </w:r>
      <w:r w:rsidR="00DC0CB1" w:rsidRPr="00932941">
        <w:t xml:space="preserve"> </w:t>
      </w:r>
      <w:r w:rsidR="00DC0CB1" w:rsidRPr="00932941">
        <w:fldChar w:fldCharType="begin"/>
      </w:r>
      <w:r w:rsidR="00DC0CB1" w:rsidRPr="00932941">
        <w:instrText xml:space="preserve"> ADDIN EN.CITE &lt;EndNote&gt;&lt;Cite&gt;&lt;Author&gt;Pozrikidis&lt;/Author&gt;&lt;Year&gt;2008&lt;/Year&gt;&lt;RecNum&gt;1438&lt;/RecNum&gt;&lt;DisplayText&gt;[37, 38]&lt;/DisplayText&gt;&lt;record&gt;&lt;rec-number&gt;1438&lt;/rec-number&gt;&lt;foreign-keys&gt;&lt;key app="EN" db-id="papx5xdxosp2dce5e2d5fpfv9xepweta9dfx" timestamp="1385461468"&gt;1438&lt;/key&gt;&lt;/foreign-keys&gt;&lt;ref-type name="Journal Article"&gt;17&lt;/ref-type&gt;&lt;contributors&gt;&lt;authors&gt;&lt;author&gt;Pozrikidis, C&lt;/author&gt;&lt;/authors&gt;&lt;/contributors&gt;&lt;titles&gt;&lt;title&gt;Boundary-integral modeling of cochlear hydrodynamics&lt;/title&gt;&lt;secondary-title&gt;Journal of Fluids and Structures&lt;/secondary-title&gt;&lt;/titles&gt;&lt;periodical&gt;&lt;full-title&gt;Journal of Fluids and Structures&lt;/full-title&gt;&lt;/periodical&gt;&lt;pages&gt;336-365&lt;/pages&gt;&lt;volume&gt;24&lt;/volume&gt;&lt;number&gt;3&lt;/number&gt;&lt;dates&gt;&lt;year&gt;2008&lt;/year&gt;&lt;/dates&gt;&lt;isbn&gt;0889-9746&lt;/isbn&gt;&lt;urls&gt;&lt;/urls&gt;&lt;/record&gt;&lt;/Cite&gt;&lt;Cite&gt;&lt;Author&gt;Edom&lt;/Author&gt;&lt;Year&gt;2013&lt;/Year&gt;&lt;RecNum&gt;1439&lt;/RecNum&gt;&lt;record&gt;&lt;rec-number&gt;1439&lt;/rec-number&gt;&lt;foreign-keys&gt;&lt;key app="EN" db-id="papx5xdxosp2dce5e2d5fpfv9xepweta9dfx" timestamp="1385461586"&gt;1439&lt;/key&gt;&lt;/foreign-keys&gt;&lt;ref-type name="Journal Article"&gt;17&lt;/ref-type&gt;&lt;contributors&gt;&lt;authors&gt;&lt;author&gt;Edom, Elisabeth&lt;/author&gt;&lt;author&gt;Obrist, Dominik&lt;/author&gt;&lt;author&gt;Henniger, Rolf&lt;/author&gt;&lt;author&gt;Kleiser, Leonhard&lt;/author&gt;&lt;author&gt;Sim, Jae Hoon&lt;/author&gt;&lt;author&gt;Huber, Alexander M&lt;/author&gt;&lt;/authors&gt;&lt;/contributors&gt;&lt;titles&gt;&lt;title&gt;The effect of rocking stapes motions on the cochlear fluid flow and on the basilar membrane motion&lt;/title&gt;&lt;secondary-title&gt;The Journal of the Acoustical Society of America&lt;/secondary-title&gt;&lt;/titles&gt;&lt;periodical&gt;&lt;full-title&gt;The Journal of the Acoustical Society of America&lt;/full-title&gt;&lt;/periodical&gt;&lt;pages&gt;3749-3758&lt;/pages&gt;&lt;volume&gt;134&lt;/volume&gt;&lt;number&gt;5&lt;/number&gt;&lt;dates&gt;&lt;year&gt;2013&lt;/year&gt;&lt;/dates&gt;&lt;isbn&gt;0001-4966&lt;/isbn&gt;&lt;urls&gt;&lt;/urls&gt;&lt;/record&gt;&lt;/Cite&gt;&lt;/EndNote&gt;</w:instrText>
      </w:r>
      <w:r w:rsidR="00DC0CB1" w:rsidRPr="00932941">
        <w:fldChar w:fldCharType="separate"/>
      </w:r>
      <w:r w:rsidR="00DC0CB1" w:rsidRPr="00932941">
        <w:rPr>
          <w:noProof/>
        </w:rPr>
        <w:t>[</w:t>
      </w:r>
      <w:hyperlink w:anchor="_ENREF_37" w:tooltip="Pozrikidis, 2008 #1438" w:history="1">
        <w:r w:rsidR="00DC0CB1" w:rsidRPr="00932941">
          <w:rPr>
            <w:noProof/>
          </w:rPr>
          <w:t>37</w:t>
        </w:r>
      </w:hyperlink>
      <w:r w:rsidR="00DC0CB1" w:rsidRPr="00932941">
        <w:rPr>
          <w:noProof/>
        </w:rPr>
        <w:t xml:space="preserve">, </w:t>
      </w:r>
      <w:hyperlink w:anchor="_ENREF_38" w:tooltip="Edom, 2013 #1439" w:history="1">
        <w:r w:rsidR="00DC0CB1" w:rsidRPr="00932941">
          <w:rPr>
            <w:noProof/>
          </w:rPr>
          <w:t>38</w:t>
        </w:r>
      </w:hyperlink>
      <w:r w:rsidR="00DC0CB1" w:rsidRPr="00932941">
        <w:rPr>
          <w:noProof/>
        </w:rPr>
        <w:t>]</w:t>
      </w:r>
      <w:r w:rsidR="00DC0CB1" w:rsidRPr="00932941">
        <w:fldChar w:fldCharType="end"/>
      </w:r>
      <w:r w:rsidR="00DC0CB1" w:rsidRPr="00932941">
        <w:t xml:space="preserve"> </w:t>
      </w:r>
      <w:r w:rsidR="00B16A37" w:rsidRPr="00932941">
        <w:t>resulting, nevertheless, in generation of the travelling wave</w:t>
      </w:r>
      <w:r w:rsidR="004F4FAE" w:rsidRPr="00932941">
        <w:t>s</w:t>
      </w:r>
      <w:r w:rsidR="00B16A37" w:rsidRPr="00932941">
        <w:t xml:space="preserve"> and neural excitation </w:t>
      </w:r>
      <w:r w:rsidR="00DC0CB1" w:rsidRPr="00932941">
        <w:fldChar w:fldCharType="begin">
          <w:fldData xml:space="preserve">PEVuZE5vdGU+PENpdGU+PEF1dGhvcj5IdWJlcjwvQXV0aG9yPjxZZWFyPjIwMDg8L1llYXI+PFJl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</w:fldData>
        </w:fldChar>
      </w:r>
      <w:r w:rsidR="00DC0CB1" w:rsidRPr="00932941">
        <w:instrText xml:space="preserve"> ADDIN EN.CITE </w:instrText>
      </w:r>
      <w:r w:rsidR="00DC0CB1" w:rsidRPr="00932941">
        <w:fldChar w:fldCharType="begin">
          <w:fldData xml:space="preserve">PEVuZE5vdGU+PENpdGU+PEF1dGhvcj5IdWJlcjwvQXV0aG9yPjxZZWFyPjIwMDg8L1llYXI+PFJl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</w:fldData>
        </w:fldChar>
      </w:r>
      <w:r w:rsidR="00DC0CB1" w:rsidRPr="00932941">
        <w:instrText xml:space="preserve"> ADDIN EN.CITE.DATA </w:instrText>
      </w:r>
      <w:r w:rsidR="00DC0CB1" w:rsidRPr="00932941">
        <w:fldChar w:fldCharType="end"/>
      </w:r>
      <w:r w:rsidR="00DC0CB1" w:rsidRPr="00932941">
        <w:fldChar w:fldCharType="separate"/>
      </w:r>
      <w:r w:rsidR="00DC0CB1" w:rsidRPr="00932941">
        <w:rPr>
          <w:noProof/>
        </w:rPr>
        <w:t>[</w:t>
      </w:r>
      <w:hyperlink w:anchor="_ENREF_39" w:tooltip="Huber, 2008 #1440" w:history="1">
        <w:r w:rsidR="00DC0CB1" w:rsidRPr="00932941">
          <w:rPr>
            <w:noProof/>
          </w:rPr>
          <w:t>39</w:t>
        </w:r>
      </w:hyperlink>
      <w:r w:rsidR="00DC0CB1" w:rsidRPr="00932941">
        <w:rPr>
          <w:noProof/>
        </w:rPr>
        <w:t xml:space="preserve">, </w:t>
      </w:r>
      <w:hyperlink w:anchor="_ENREF_40" w:tooltip="Eiber, 2012 #1077" w:history="1">
        <w:r w:rsidR="00DC0CB1" w:rsidRPr="00932941">
          <w:rPr>
            <w:noProof/>
          </w:rPr>
          <w:t>40</w:t>
        </w:r>
      </w:hyperlink>
      <w:r w:rsidR="00DC0CB1" w:rsidRPr="00932941">
        <w:rPr>
          <w:noProof/>
        </w:rPr>
        <w:t>]</w:t>
      </w:r>
      <w:r w:rsidR="00DC0CB1" w:rsidRPr="00932941">
        <w:fldChar w:fldCharType="end"/>
      </w:r>
      <w:r w:rsidR="00DC0CB1" w:rsidRPr="00932941">
        <w:t xml:space="preserve">. </w:t>
      </w:r>
      <w:r w:rsidR="00B16A37" w:rsidRPr="00932941">
        <w:t>In our experiments, t</w:t>
      </w:r>
      <w:r w:rsidR="00106590" w:rsidRPr="00932941">
        <w:t>h</w:t>
      </w:r>
      <w:r w:rsidR="006D55A4" w:rsidRPr="00932941">
        <w:t>e</w:t>
      </w:r>
      <w:r w:rsidR="00106590" w:rsidRPr="00932941">
        <w:t xml:space="preserve"> near-field pressure is proportional to the acceleration of the transducer which allows effective cochlear stimulation even at extremely small RW displacements at high frequencies. This conclusion should be taken into account during</w:t>
      </w:r>
      <w:r w:rsidR="00D96DBF" w:rsidRPr="00932941">
        <w:t xml:space="preserve"> the</w:t>
      </w:r>
      <w:r w:rsidR="00106590" w:rsidRPr="00932941">
        <w:t xml:space="preserve"> design of hearing-aid devices which stimulate the cochlea through the partially occluded RW. </w:t>
      </w:r>
      <w:r w:rsidRPr="00932941">
        <w:t xml:space="preserve">The near-field pressure variations will be limited to the vicinity of the RW membrane (figure </w:t>
      </w:r>
      <w:r w:rsidR="00DC6FFD" w:rsidRPr="00932941">
        <w:t>4</w:t>
      </w:r>
      <w:r w:rsidRPr="00932941">
        <w:t xml:space="preserve">), but the close spatial relationship between the RW and the BM </w:t>
      </w:r>
      <w:r w:rsidRPr="00932941">
        <w:fldChar w:fldCharType="begin"/>
      </w:r>
      <w:r w:rsidR="0001081F" w:rsidRPr="00932941">
        <w:instrText xml:space="preserve"> ADDIN EN.CITE &lt;EndNote&gt;&lt;Cite&gt;&lt;Author&gt;Poznyakovskiy&lt;/Author&gt;&lt;Year&gt;2008&lt;/Year&gt;&lt;RecNum&gt;769&lt;/RecNum&gt;&lt;DisplayText&gt;[21]&lt;/DisplayText&gt;&lt;record&gt;&lt;rec-number&gt;769&lt;/rec-number&gt;&lt;foreign-keys&gt;&lt;key app="EN" db-id="papx5xdxosp2dce5e2d5fpfv9xepweta9dfx" timestamp="1383684425"&gt;769&lt;/key&gt;&lt;key app="ENWeb" db-id=""&gt;0&lt;/key&gt;&lt;/foreign-keys&gt;&lt;ref-type name="Journal Article"&gt;17&lt;/ref-type&gt;&lt;contributors&gt;&lt;authors&gt;&lt;author&gt;Poznyakovskiy, Anton A.&lt;/author&gt;&lt;author&gt;Zahnert, Thomas&lt;/author&gt;&lt;author&gt;Kalaidzidis, Yannis&lt;/author&gt;&lt;author&gt;Schmidt, Rolf&lt;/author&gt;&lt;author&gt;Fischer, Björn&lt;/author&gt;&lt;author&gt;Baumgart, Johannes&lt;/author&gt;&lt;author&gt;Yarin, Yury M.&lt;/author&gt;&lt;/authors&gt;&lt;/contributors&gt;&lt;titles&gt;&lt;title&gt;The creation of geometric three-dimensional models of the inner ear based on micro computer tomography data&lt;/title&gt;&lt;secondary-title&gt;Hearing Research&lt;/secondary-title&gt;&lt;/titles&gt;&lt;periodical&gt;&lt;full-title&gt;Hearing Research&lt;/full-title&gt;&lt;abbr-1&gt;Hear. Res.&lt;/abbr-1&gt;&lt;abbr-2&gt;Hear Res&lt;/abbr-2&gt;&lt;/periodical&gt;&lt;pages&gt;95-104&lt;/pages&gt;&lt;volume&gt;243&lt;/volume&gt;&lt;number&gt;1–2&lt;/number&gt;&lt;keywords&gt;&lt;keyword&gt;Cochlea&lt;/keyword&gt;&lt;keyword&gt;Image reconstruction&lt;/keyword&gt;&lt;keyword&gt;Anisotropic diffusion&lt;/keyword&gt;&lt;keyword&gt;Active contours&lt;/keyword&gt;&lt;keyword&gt;3-D visualization&lt;/keyword&gt;&lt;/keywords&gt;&lt;dates&gt;&lt;year&gt;2008&lt;/year&gt;&lt;/dates&gt;&lt;isbn&gt;0378-5955&lt;/isbn&gt;&lt;urls&gt;&lt;related-urls&gt;&lt;url&gt;http://www.sciencedirect.com/science/article/pii/S0378595508001263&lt;/url&gt;&lt;/related-urls&gt;&lt;/urls&gt;&lt;electronic-resource-num&gt;10.1016/j.heares.2008.06.008&lt;/electronic-resource-num&gt;&lt;/record&gt;&lt;/Cite&gt;&lt;/EndNote&gt;</w:instrText>
      </w:r>
      <w:r w:rsidRPr="00932941">
        <w:fldChar w:fldCharType="separate"/>
      </w:r>
      <w:r w:rsidR="0001081F" w:rsidRPr="00932941">
        <w:rPr>
          <w:noProof/>
        </w:rPr>
        <w:t>[</w:t>
      </w:r>
      <w:hyperlink w:anchor="_ENREF_21" w:tooltip="Poznyakovskiy, 2008 #769" w:history="1">
        <w:r w:rsidR="00DC0CB1" w:rsidRPr="00932941">
          <w:rPr>
            <w:noProof/>
          </w:rPr>
          <w:t>21</w:t>
        </w:r>
      </w:hyperlink>
      <w:r w:rsidR="0001081F" w:rsidRPr="00932941">
        <w:rPr>
          <w:noProof/>
        </w:rPr>
        <w:t>]</w:t>
      </w:r>
      <w:r w:rsidRPr="00932941">
        <w:fldChar w:fldCharType="end"/>
      </w:r>
      <w:r w:rsidRPr="00932941">
        <w:t xml:space="preserve"> make excitation of the BM by these localised near-field pressure variations possible. Once the BM is stimulated in the vicinity of the RW, a conventional travelling wave is generated along the cochlear partition, which is supported by our CAP recordings. This conclusion is based on our finding that the 12-25 kHz</w:t>
      </w:r>
      <w:r w:rsidRPr="00932941" w:rsidDel="00D91058">
        <w:t xml:space="preserve"> </w:t>
      </w:r>
      <w:r w:rsidRPr="00932941">
        <w:t xml:space="preserve">region of the cochlea, which is most sensitive to RW magnet stimulation (figure </w:t>
      </w:r>
      <w:r w:rsidR="00DC6FFD" w:rsidRPr="00932941">
        <w:t>7E,F</w:t>
      </w:r>
      <w:r w:rsidRPr="00932941">
        <w:t xml:space="preserve">), is located in the middle of the basal turn of the cochlea and this region is not adjacent to, or cannot be observed through the RW. Indeed, the CAP latency for low-level acoustic stimulation, which depends on the travelling wave delay (e.g. see Goldstein et al </w:t>
      </w:r>
      <w:r w:rsidRPr="00932941">
        <w:fldChar w:fldCharType="begin"/>
      </w:r>
      <w:r w:rsidR="0001081F" w:rsidRPr="00932941">
        <w:instrText xml:space="preserve"> ADDIN EN.CITE &lt;EndNote&gt;&lt;Cite ExcludeAuth="1"&gt;&lt;Author&gt;Goldstein&lt;/Author&gt;&lt;Year&gt;1971&lt;/Year&gt;&lt;RecNum&gt;767&lt;/RecNum&gt;&lt;DisplayText&gt;[24]&lt;/DisplayText&gt;&lt;record&gt;&lt;rec-number&gt;767&lt;/rec-number&gt;&lt;foreign-keys&gt;&lt;key app="EN" db-id="dax2xp5efpzsafexpadxre0l0ztzrtzaarp2"&gt;767&lt;/key&gt;&lt;/foreign-keys&gt;&lt;ref-type name="Journal Article"&gt;17&lt;/ref-type&gt;&lt;contributors&gt;&lt;authors&gt;&lt;author&gt;Goldstein, Julius L&lt;/author&gt;&lt;author&gt;Baer, Thomas&lt;/author&gt;&lt;author&gt;Kiang, Nelson YS&lt;/author&gt;&lt;/authors&gt;&lt;/contributors&gt;&lt;titles&gt;&lt;title&gt;A theoretical treatment of latency, group delay, and tuning characteristics for auditory-nerve responses to clicks and tones&lt;/title&gt;&lt;secondary-title&gt;The Physiology of the Auditory System&lt;/secondary-title&gt;&lt;/titles&gt;&lt;periodical&gt;&lt;full-title&gt;The Physiology of the Auditory System&lt;/full-title&gt;&lt;/periodical&gt;&lt;pages&gt;133-141&lt;/pages&gt;&lt;dates&gt;&lt;year&gt;1971&lt;/year&gt;&lt;/dates&gt;&lt;urls&gt;&lt;/urls&gt;&lt;/record&gt;&lt;/Cite&gt;&lt;/EndNote&gt;</w:instrText>
      </w:r>
      <w:r w:rsidRPr="00932941">
        <w:fldChar w:fldCharType="separate"/>
      </w:r>
      <w:r w:rsidR="0001081F" w:rsidRPr="00932941">
        <w:rPr>
          <w:noProof/>
        </w:rPr>
        <w:t>[</w:t>
      </w:r>
      <w:hyperlink w:anchor="_ENREF_24" w:tooltip="Goldstein, 1971 #767" w:history="1">
        <w:r w:rsidR="00DC0CB1" w:rsidRPr="00932941">
          <w:rPr>
            <w:noProof/>
          </w:rPr>
          <w:t>24</w:t>
        </w:r>
      </w:hyperlink>
      <w:r w:rsidR="0001081F" w:rsidRPr="00932941">
        <w:rPr>
          <w:noProof/>
        </w:rPr>
        <w:t>]</w:t>
      </w:r>
      <w:r w:rsidRPr="00932941">
        <w:fldChar w:fldCharType="end"/>
      </w:r>
      <w:r w:rsidRPr="00932941">
        <w:t xml:space="preserve">), is similar for both acoustic and RW stimulation (figure </w:t>
      </w:r>
      <w:r w:rsidR="00DC6FFD" w:rsidRPr="00932941">
        <w:t>8</w:t>
      </w:r>
      <w:r w:rsidRPr="00932941">
        <w:t xml:space="preserve">). Furthermore, CAP threshold tuning curves derived through acoustic (figures </w:t>
      </w:r>
      <w:r w:rsidR="00DC6FFD" w:rsidRPr="00932941">
        <w:t>5</w:t>
      </w:r>
      <w:r w:rsidRPr="00932941">
        <w:t xml:space="preserve"> and </w:t>
      </w:r>
      <w:r w:rsidR="00DC6FFD" w:rsidRPr="00932941">
        <w:t>7C</w:t>
      </w:r>
      <w:r w:rsidRPr="00932941">
        <w:t xml:space="preserve">) and RW magnet (figure </w:t>
      </w:r>
      <w:r w:rsidR="00DC6FFD" w:rsidRPr="00932941">
        <w:t>7E</w:t>
      </w:r>
      <w:proofErr w:type="gramStart"/>
      <w:r w:rsidR="00DC6FFD" w:rsidRPr="00932941">
        <w:t>,F</w:t>
      </w:r>
      <w:proofErr w:type="gramEnd"/>
      <w:r w:rsidRPr="00932941">
        <w:t xml:space="preserve">) stimulations have similar maxima in sensitivity between 12-25 kHz. </w:t>
      </w:r>
    </w:p>
    <w:p w:rsidR="003D5767" w:rsidRPr="00932941" w:rsidRDefault="003D5767" w:rsidP="00407E56">
      <w:pPr>
        <w:spacing w:after="200"/>
        <w:rPr>
          <w:bCs/>
        </w:rPr>
      </w:pPr>
      <w:r w:rsidRPr="00932941">
        <w:t>It should be noted that</w:t>
      </w:r>
      <w:r w:rsidRPr="00932941">
        <w:rPr>
          <w:bCs/>
        </w:rPr>
        <w:t xml:space="preserve"> it is not essential for the excitation that the motion of the magnet is strictly piston-like. It is likely that the magnet underwent some rocking </w:t>
      </w:r>
      <w:r w:rsidRPr="00932941">
        <w:rPr>
          <w:bCs/>
        </w:rPr>
        <w:lastRenderedPageBreak/>
        <w:t xml:space="preserve">motion in our experiments. This possibility, however, does not affect our conclusion about the mode of cochlear excitation and, in terms of the model (figure </w:t>
      </w:r>
      <w:r w:rsidR="00BB5C7D" w:rsidRPr="00932941">
        <w:rPr>
          <w:bCs/>
        </w:rPr>
        <w:t>2</w:t>
      </w:r>
      <w:r w:rsidR="00E14BC9" w:rsidRPr="00932941">
        <w:rPr>
          <w:bCs/>
        </w:rPr>
        <w:t>B</w:t>
      </w:r>
      <w:r w:rsidRPr="00932941">
        <w:rPr>
          <w:bCs/>
        </w:rPr>
        <w:t xml:space="preserve">), simply corresponds to a different ratio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Pr="00932941">
        <w:t xml:space="preserve"> which should still provide effective stimulation. </w:t>
      </w:r>
    </w:p>
    <w:p w:rsidR="003D5767" w:rsidRPr="00932941" w:rsidRDefault="003D5767" w:rsidP="00407E56">
      <w:pPr>
        <w:pStyle w:val="BodyText2"/>
        <w:spacing w:after="200"/>
      </w:pPr>
      <w:r w:rsidRPr="00932941">
        <w:t xml:space="preserve">Our investigation of the mechanisms underlying cochlea stimulation through the RW using a transducer that partially covers the RW membrane has important significance for future clinical use of such devices. RW stimulation does not even require mobility of the </w:t>
      </w:r>
      <w:proofErr w:type="spellStart"/>
      <w:r w:rsidRPr="00932941">
        <w:t>ossicular</w:t>
      </w:r>
      <w:proofErr w:type="spellEnd"/>
      <w:r w:rsidRPr="00932941">
        <w:t xml:space="preserve"> chain, as demonstrated in this study, to provide input to the cochlea that is similar to that obtained acoustically in a ‘normal’ ear. RW stimulation does, however, involve a novel mechanism of generating travelling waves along the cochlear partition, which we believe has not previously been considered. Travelling waves are initiated as a consequence of near-field pressure in the immediate vicinity of the RW, rather than far-field pressure differences between the </w:t>
      </w:r>
      <w:proofErr w:type="spellStart"/>
      <w:r w:rsidRPr="00932941">
        <w:t>scalae</w:t>
      </w:r>
      <w:proofErr w:type="spellEnd"/>
      <w:r w:rsidRPr="00932941">
        <w:t xml:space="preserve"> vestibule and tympani.  </w:t>
      </w:r>
    </w:p>
    <w:p w:rsidR="003D5767" w:rsidRPr="00932941" w:rsidRDefault="003D5767" w:rsidP="00407E56">
      <w:pPr>
        <w:pStyle w:val="BodyText2"/>
        <w:spacing w:after="200"/>
        <w:rPr>
          <w:b/>
        </w:rPr>
      </w:pPr>
      <w:r w:rsidRPr="00932941">
        <w:rPr>
          <w:b/>
        </w:rPr>
        <w:t>ACKNOWLEDGMENTS</w:t>
      </w:r>
    </w:p>
    <w:p w:rsidR="003D5767" w:rsidRPr="00932941" w:rsidRDefault="003D5767" w:rsidP="00407E56">
      <w:pPr>
        <w:pStyle w:val="BodyText2"/>
        <w:spacing w:after="200"/>
      </w:pPr>
      <w:r w:rsidRPr="00932941">
        <w:t>This work was supported by the Medical Research Council. We thank J. Hartley for technical assistance.</w:t>
      </w:r>
    </w:p>
    <w:p w:rsidR="003D5767" w:rsidRPr="00932941" w:rsidRDefault="003D5767" w:rsidP="00C44CAB">
      <w:pPr>
        <w:pStyle w:val="BodyText2"/>
        <w:spacing w:after="0" w:line="240" w:lineRule="auto"/>
        <w:ind w:left="720" w:hanging="720"/>
        <w:rPr>
          <w:b/>
          <w:caps/>
        </w:rPr>
      </w:pPr>
      <w:r w:rsidRPr="00932941">
        <w:rPr>
          <w:b/>
          <w:caps/>
        </w:rPr>
        <w:t>References</w:t>
      </w:r>
    </w:p>
    <w:p w:rsidR="0001081F" w:rsidRPr="00932941" w:rsidRDefault="0001081F" w:rsidP="00C44CAB">
      <w:pPr>
        <w:pStyle w:val="BodyText2"/>
        <w:spacing w:after="0" w:line="240" w:lineRule="auto"/>
        <w:ind w:left="720" w:hanging="720"/>
        <w:rPr>
          <w:b/>
          <w:caps/>
        </w:rPr>
      </w:pPr>
    </w:p>
    <w:p w:rsidR="00DC0CB1" w:rsidRPr="00932941" w:rsidRDefault="0001081F" w:rsidP="00DC0CB1">
      <w:pPr>
        <w:pStyle w:val="EndNoteBibliography"/>
      </w:pPr>
      <w:r w:rsidRPr="00932941">
        <w:fldChar w:fldCharType="begin"/>
      </w:r>
      <w:r w:rsidRPr="00932941">
        <w:instrText xml:space="preserve"> ADDIN EN.REFLIST </w:instrText>
      </w:r>
      <w:r w:rsidRPr="00932941">
        <w:fldChar w:fldCharType="separate"/>
      </w:r>
      <w:bookmarkStart w:id="1" w:name="_ENREF_1"/>
      <w:r w:rsidR="00DC0CB1" w:rsidRPr="00932941">
        <w:t>1.</w:t>
      </w:r>
      <w:r w:rsidR="00DC0CB1" w:rsidRPr="00932941">
        <w:tab/>
        <w:t xml:space="preserve">Culler E, Finch G, Girden E. </w:t>
      </w:r>
      <w:r w:rsidR="00D75A75" w:rsidRPr="00932941">
        <w:t xml:space="preserve">1935 </w:t>
      </w:r>
      <w:r w:rsidR="00DC0CB1" w:rsidRPr="00932941">
        <w:t xml:space="preserve">Function of the round window in hearing. </w:t>
      </w:r>
      <w:r w:rsidR="00D75A75" w:rsidRPr="00932941">
        <w:rPr>
          <w:i/>
        </w:rPr>
        <w:t>Am. J. Physiol.</w:t>
      </w:r>
      <w:r w:rsidR="00DC0CB1" w:rsidRPr="00932941">
        <w:t xml:space="preserve"> </w:t>
      </w:r>
      <w:r w:rsidR="00DC0CB1" w:rsidRPr="00932941">
        <w:rPr>
          <w:b/>
        </w:rPr>
        <w:t>111</w:t>
      </w:r>
      <w:r w:rsidR="00D75A75" w:rsidRPr="00932941">
        <w:rPr>
          <w:b/>
        </w:rPr>
        <w:t xml:space="preserve">, </w:t>
      </w:r>
      <w:r w:rsidR="00DC0CB1" w:rsidRPr="00932941">
        <w:t>416-</w:t>
      </w:r>
      <w:r w:rsidR="00D75A75" w:rsidRPr="00932941">
        <w:t>4</w:t>
      </w:r>
      <w:r w:rsidR="00DC0CB1" w:rsidRPr="00932941">
        <w:t>25.</w:t>
      </w:r>
      <w:bookmarkEnd w:id="1"/>
    </w:p>
    <w:p w:rsidR="00DC0CB1" w:rsidRPr="00932941" w:rsidRDefault="00DC0CB1" w:rsidP="00DC0CB1">
      <w:pPr>
        <w:pStyle w:val="EndNoteBibliography"/>
      </w:pPr>
      <w:bookmarkStart w:id="2" w:name="_ENREF_2"/>
      <w:r w:rsidRPr="00932941">
        <w:t>2.</w:t>
      </w:r>
      <w:r w:rsidRPr="00932941">
        <w:tab/>
        <w:t xml:space="preserve">Martin C, Tringali S, Bertholon P, Pouget JF, Prades JM. </w:t>
      </w:r>
      <w:r w:rsidR="00FD379D" w:rsidRPr="00932941">
        <w:t xml:space="preserve">2002 </w:t>
      </w:r>
      <w:r w:rsidRPr="00932941">
        <w:t xml:space="preserve">Isolated congenital round window absence. </w:t>
      </w:r>
      <w:r w:rsidR="00FD379D" w:rsidRPr="00932941">
        <w:rPr>
          <w:i/>
        </w:rPr>
        <w:t>Ann. Otol. Rhinol. Laryngol</w:t>
      </w:r>
      <w:r w:rsidRPr="00932941">
        <w:t xml:space="preserve">. </w:t>
      </w:r>
      <w:r w:rsidRPr="00932941">
        <w:rPr>
          <w:b/>
        </w:rPr>
        <w:t>111</w:t>
      </w:r>
      <w:r w:rsidR="00FD379D" w:rsidRPr="00932941">
        <w:rPr>
          <w:b/>
        </w:rPr>
        <w:t xml:space="preserve">, </w:t>
      </w:r>
      <w:r w:rsidRPr="00932941">
        <w:t>799-801.</w:t>
      </w:r>
      <w:bookmarkEnd w:id="2"/>
    </w:p>
    <w:p w:rsidR="00DC0CB1" w:rsidRPr="00932941" w:rsidRDefault="00DC0CB1" w:rsidP="00DC0CB1">
      <w:pPr>
        <w:pStyle w:val="EndNoteBibliography"/>
      </w:pPr>
      <w:bookmarkStart w:id="3" w:name="_ENREF_3"/>
      <w:r w:rsidRPr="00932941">
        <w:t>3.</w:t>
      </w:r>
      <w:r w:rsidRPr="00932941">
        <w:tab/>
        <w:t xml:space="preserve">Linder TE, Ma F, Huber A. </w:t>
      </w:r>
      <w:r w:rsidR="00FD379D" w:rsidRPr="00932941">
        <w:t xml:space="preserve">2003 </w:t>
      </w:r>
      <w:r w:rsidRPr="00932941">
        <w:t xml:space="preserve">Round Window Atresia and its Effect on Sound Transmission. </w:t>
      </w:r>
      <w:r w:rsidRPr="00932941">
        <w:rPr>
          <w:i/>
        </w:rPr>
        <w:t>Otol Neurotol</w:t>
      </w:r>
      <w:r w:rsidRPr="00932941">
        <w:t xml:space="preserve">. </w:t>
      </w:r>
      <w:r w:rsidRPr="00932941">
        <w:rPr>
          <w:b/>
        </w:rPr>
        <w:t>24</w:t>
      </w:r>
      <w:r w:rsidR="00FD379D" w:rsidRPr="00932941">
        <w:rPr>
          <w:b/>
        </w:rPr>
        <w:t xml:space="preserve">, </w:t>
      </w:r>
      <w:r w:rsidRPr="00932941">
        <w:t>259-</w:t>
      </w:r>
      <w:r w:rsidR="00FD379D" w:rsidRPr="00932941">
        <w:t>2</w:t>
      </w:r>
      <w:r w:rsidRPr="00932941">
        <w:t>63.</w:t>
      </w:r>
      <w:bookmarkEnd w:id="3"/>
    </w:p>
    <w:p w:rsidR="00DC0CB1" w:rsidRPr="00932941" w:rsidRDefault="00DC0CB1" w:rsidP="00DC0CB1">
      <w:pPr>
        <w:pStyle w:val="EndNoteBibliography"/>
      </w:pPr>
      <w:bookmarkStart w:id="4" w:name="_ENREF_4"/>
      <w:r w:rsidRPr="00932941">
        <w:t>4.</w:t>
      </w:r>
      <w:r w:rsidRPr="00932941">
        <w:tab/>
        <w:t xml:space="preserve">Borrmann A, Arnold W. </w:t>
      </w:r>
      <w:r w:rsidR="003F30DA" w:rsidRPr="00932941">
        <w:t xml:space="preserve">2007 </w:t>
      </w:r>
      <w:r w:rsidRPr="00932941">
        <w:t xml:space="preserve">Non-syndromal round window atresia: an autosomal dominant genetic disorder with variable penetrance? </w:t>
      </w:r>
      <w:r w:rsidR="003F30DA" w:rsidRPr="00932941">
        <w:rPr>
          <w:i/>
        </w:rPr>
        <w:t>Eur. Arch. Otorhinolaryngol.</w:t>
      </w:r>
      <w:r w:rsidRPr="00932941">
        <w:t xml:space="preserve"> </w:t>
      </w:r>
      <w:r w:rsidRPr="00932941">
        <w:rPr>
          <w:b/>
        </w:rPr>
        <w:t>264</w:t>
      </w:r>
      <w:r w:rsidR="003F30DA" w:rsidRPr="00932941">
        <w:rPr>
          <w:b/>
        </w:rPr>
        <w:t xml:space="preserve">, </w:t>
      </w:r>
      <w:r w:rsidRPr="00932941">
        <w:t>1103-</w:t>
      </w:r>
      <w:r w:rsidR="003F30DA" w:rsidRPr="00932941">
        <w:t>110</w:t>
      </w:r>
      <w:r w:rsidRPr="00932941">
        <w:t>8.</w:t>
      </w:r>
      <w:bookmarkEnd w:id="4"/>
    </w:p>
    <w:p w:rsidR="00F135B6" w:rsidRPr="00932941" w:rsidRDefault="00DC0CB1" w:rsidP="00F135B6">
      <w:pPr>
        <w:pStyle w:val="EndNoteBibliography"/>
      </w:pPr>
      <w:bookmarkStart w:id="5" w:name="_ENREF_5"/>
      <w:r w:rsidRPr="00932941">
        <w:t>5.</w:t>
      </w:r>
      <w:r w:rsidRPr="00932941">
        <w:tab/>
      </w:r>
      <w:bookmarkStart w:id="6" w:name="_ENREF_6"/>
      <w:bookmarkEnd w:id="5"/>
      <w:r w:rsidR="00F135B6" w:rsidRPr="00932941">
        <w:t xml:space="preserve">Roland PS, Wright CG. 2006 Surgical aspects of cochlear implantation: mechanisms of insertional trauma. </w:t>
      </w:r>
      <w:r w:rsidR="00F135B6" w:rsidRPr="00932941">
        <w:rPr>
          <w:i/>
        </w:rPr>
        <w:t xml:space="preserve">Adv. Otorhinolaryngol. </w:t>
      </w:r>
      <w:r w:rsidR="00F135B6" w:rsidRPr="00932941">
        <w:rPr>
          <w:b/>
        </w:rPr>
        <w:t>64,</w:t>
      </w:r>
      <w:r w:rsidR="00F135B6" w:rsidRPr="00932941">
        <w:t xml:space="preserve"> 11-30. </w:t>
      </w:r>
    </w:p>
    <w:p w:rsidR="00DC0CB1" w:rsidRPr="00932941" w:rsidRDefault="00DC0CB1" w:rsidP="00F135B6">
      <w:pPr>
        <w:pStyle w:val="EndNoteBibliography"/>
      </w:pPr>
      <w:r w:rsidRPr="00932941">
        <w:t>6.</w:t>
      </w:r>
      <w:r w:rsidRPr="00932941">
        <w:tab/>
        <w:t xml:space="preserve">Goodhill V. </w:t>
      </w:r>
      <w:r w:rsidR="00487E4E" w:rsidRPr="00932941">
        <w:t xml:space="preserve">1971 </w:t>
      </w:r>
      <w:r w:rsidRPr="00932941">
        <w:t xml:space="preserve">Sudden deafness and round window rupture. </w:t>
      </w:r>
      <w:r w:rsidRPr="00932941">
        <w:rPr>
          <w:i/>
        </w:rPr>
        <w:t>Laryngoscope</w:t>
      </w:r>
      <w:r w:rsidRPr="00932941">
        <w:t xml:space="preserve"> </w:t>
      </w:r>
      <w:r w:rsidRPr="00932941">
        <w:rPr>
          <w:b/>
        </w:rPr>
        <w:t>81</w:t>
      </w:r>
      <w:r w:rsidR="00487E4E" w:rsidRPr="00932941">
        <w:rPr>
          <w:b/>
        </w:rPr>
        <w:t xml:space="preserve">, </w:t>
      </w:r>
      <w:r w:rsidRPr="00932941">
        <w:t>1462-</w:t>
      </w:r>
      <w:r w:rsidR="00487E4E" w:rsidRPr="00932941">
        <w:t>14</w:t>
      </w:r>
      <w:r w:rsidRPr="00932941">
        <w:t>74.</w:t>
      </w:r>
      <w:bookmarkEnd w:id="6"/>
    </w:p>
    <w:p w:rsidR="00DC0CB1" w:rsidRPr="00932941" w:rsidRDefault="00DC0CB1" w:rsidP="00DC0CB1">
      <w:pPr>
        <w:pStyle w:val="EndNoteBibliography"/>
      </w:pPr>
      <w:bookmarkStart w:id="7" w:name="_ENREF_7"/>
      <w:r w:rsidRPr="00932941">
        <w:t>7.</w:t>
      </w:r>
      <w:r w:rsidRPr="00932941">
        <w:tab/>
        <w:t xml:space="preserve">Mertens J. </w:t>
      </w:r>
      <w:r w:rsidR="00487E4E" w:rsidRPr="00932941">
        <w:t xml:space="preserve">1991 </w:t>
      </w:r>
      <w:r w:rsidRPr="00932941">
        <w:t xml:space="preserve">The reaction of the guinea pig cochlea to perforations of the round window membrane with and without perilymph aspiration. </w:t>
      </w:r>
      <w:r w:rsidRPr="00932941">
        <w:rPr>
          <w:i/>
        </w:rPr>
        <w:t>Eur Arch Otorhinolaryngol</w:t>
      </w:r>
      <w:r w:rsidRPr="00932941">
        <w:t xml:space="preserve">. </w:t>
      </w:r>
      <w:r w:rsidRPr="00932941">
        <w:rPr>
          <w:b/>
        </w:rPr>
        <w:t>248</w:t>
      </w:r>
      <w:r w:rsidR="00487E4E" w:rsidRPr="00932941">
        <w:rPr>
          <w:b/>
        </w:rPr>
        <w:t xml:space="preserve">, </w:t>
      </w:r>
      <w:r w:rsidRPr="00932941">
        <w:t>395-</w:t>
      </w:r>
      <w:r w:rsidR="00487E4E" w:rsidRPr="00932941">
        <w:t>39</w:t>
      </w:r>
      <w:r w:rsidRPr="00932941">
        <w:t>9.</w:t>
      </w:r>
      <w:bookmarkEnd w:id="7"/>
    </w:p>
    <w:p w:rsidR="00DC0CB1" w:rsidRPr="00932941" w:rsidRDefault="00DC0CB1" w:rsidP="00DC0CB1">
      <w:pPr>
        <w:pStyle w:val="EndNoteBibliography"/>
      </w:pPr>
      <w:bookmarkStart w:id="8" w:name="_ENREF_8"/>
      <w:r w:rsidRPr="00932941">
        <w:t>8.</w:t>
      </w:r>
      <w:r w:rsidRPr="00932941">
        <w:tab/>
        <w:t xml:space="preserve">Rozsasi A, Sigg O, Keck T. </w:t>
      </w:r>
      <w:r w:rsidR="00487E4E" w:rsidRPr="00932941">
        <w:t>2003 Persistent inner ear injury after d</w:t>
      </w:r>
      <w:r w:rsidRPr="00932941">
        <w:t xml:space="preserve">iving. </w:t>
      </w:r>
      <w:r w:rsidRPr="00932941">
        <w:rPr>
          <w:i/>
        </w:rPr>
        <w:t>Otol</w:t>
      </w:r>
      <w:r w:rsidR="00487E4E" w:rsidRPr="00932941">
        <w:rPr>
          <w:i/>
        </w:rPr>
        <w:t>.</w:t>
      </w:r>
      <w:r w:rsidRPr="00932941">
        <w:rPr>
          <w:i/>
        </w:rPr>
        <w:t xml:space="preserve"> Neurotol</w:t>
      </w:r>
      <w:r w:rsidRPr="00932941">
        <w:t xml:space="preserve">. </w:t>
      </w:r>
      <w:r w:rsidRPr="00932941">
        <w:rPr>
          <w:b/>
        </w:rPr>
        <w:t>24</w:t>
      </w:r>
      <w:r w:rsidR="00487E4E" w:rsidRPr="00932941">
        <w:rPr>
          <w:b/>
        </w:rPr>
        <w:t xml:space="preserve">, </w:t>
      </w:r>
      <w:r w:rsidRPr="00932941">
        <w:t>195-200.</w:t>
      </w:r>
      <w:bookmarkEnd w:id="8"/>
    </w:p>
    <w:p w:rsidR="00DC0CB1" w:rsidRPr="00932941" w:rsidRDefault="00DC0CB1" w:rsidP="00DC0CB1">
      <w:pPr>
        <w:pStyle w:val="EndNoteBibliography"/>
      </w:pPr>
      <w:bookmarkStart w:id="9" w:name="_ENREF_9"/>
      <w:r w:rsidRPr="00932941">
        <w:t>9.</w:t>
      </w:r>
      <w:r w:rsidRPr="00932941">
        <w:tab/>
        <w:t xml:space="preserve">Gedlicka C, Formanek M, Ehrenberger K. </w:t>
      </w:r>
      <w:r w:rsidR="00487E4E" w:rsidRPr="00932941">
        <w:t xml:space="preserve">2009 </w:t>
      </w:r>
      <w:r w:rsidRPr="00932941">
        <w:t xml:space="preserve">Analysis of 60 patients after tympanotomy and sealing of the round window membrane after acute unilateral sensorineural hearing loss. </w:t>
      </w:r>
      <w:r w:rsidRPr="00932941">
        <w:rPr>
          <w:i/>
        </w:rPr>
        <w:t>Am J Otolaryngol</w:t>
      </w:r>
      <w:r w:rsidRPr="00932941">
        <w:t xml:space="preserve">. </w:t>
      </w:r>
      <w:r w:rsidRPr="00932941">
        <w:rPr>
          <w:b/>
        </w:rPr>
        <w:t>30</w:t>
      </w:r>
      <w:r w:rsidR="00487E4E" w:rsidRPr="00932941">
        <w:rPr>
          <w:b/>
        </w:rPr>
        <w:t>,</w:t>
      </w:r>
      <w:r w:rsidRPr="00932941">
        <w:t>157-</w:t>
      </w:r>
      <w:r w:rsidR="00487E4E" w:rsidRPr="00932941">
        <w:t>1</w:t>
      </w:r>
      <w:r w:rsidRPr="00932941">
        <w:t>61.</w:t>
      </w:r>
      <w:bookmarkEnd w:id="9"/>
    </w:p>
    <w:p w:rsidR="00DC0CB1" w:rsidRPr="00932941" w:rsidRDefault="00DC0CB1" w:rsidP="00DC0CB1">
      <w:pPr>
        <w:pStyle w:val="EndNoteBibliography"/>
      </w:pPr>
      <w:bookmarkStart w:id="10" w:name="_ENREF_10"/>
      <w:r w:rsidRPr="00932941">
        <w:lastRenderedPageBreak/>
        <w:t>10.</w:t>
      </w:r>
      <w:r w:rsidRPr="00932941">
        <w:tab/>
        <w:t xml:space="preserve">Wever EG, Lawrence M, Békésy Gv. </w:t>
      </w:r>
      <w:r w:rsidR="00565EE0" w:rsidRPr="00932941">
        <w:t xml:space="preserve">1954 </w:t>
      </w:r>
      <w:r w:rsidRPr="00932941">
        <w:t xml:space="preserve">A note on recent developments in auditory theory. </w:t>
      </w:r>
      <w:r w:rsidRPr="00932941">
        <w:rPr>
          <w:i/>
        </w:rPr>
        <w:t>Proc</w:t>
      </w:r>
      <w:r w:rsidR="00565EE0" w:rsidRPr="00932941">
        <w:rPr>
          <w:i/>
        </w:rPr>
        <w:t>.</w:t>
      </w:r>
      <w:r w:rsidRPr="00932941">
        <w:rPr>
          <w:i/>
        </w:rPr>
        <w:t xml:space="preserve"> Natl</w:t>
      </w:r>
      <w:r w:rsidR="00565EE0" w:rsidRPr="00932941">
        <w:rPr>
          <w:i/>
        </w:rPr>
        <w:t>.</w:t>
      </w:r>
      <w:r w:rsidRPr="00932941">
        <w:rPr>
          <w:i/>
        </w:rPr>
        <w:t xml:space="preserve"> Acad</w:t>
      </w:r>
      <w:r w:rsidR="00565EE0" w:rsidRPr="00932941">
        <w:rPr>
          <w:i/>
        </w:rPr>
        <w:t>.</w:t>
      </w:r>
      <w:r w:rsidRPr="00932941">
        <w:rPr>
          <w:i/>
        </w:rPr>
        <w:t xml:space="preserve"> Sci</w:t>
      </w:r>
      <w:r w:rsidR="00565EE0" w:rsidRPr="00932941">
        <w:rPr>
          <w:i/>
        </w:rPr>
        <w:t>.</w:t>
      </w:r>
      <w:r w:rsidRPr="00932941">
        <w:rPr>
          <w:i/>
        </w:rPr>
        <w:t xml:space="preserve"> USA</w:t>
      </w:r>
      <w:r w:rsidRPr="00932941">
        <w:t xml:space="preserve"> </w:t>
      </w:r>
      <w:r w:rsidRPr="00932941">
        <w:rPr>
          <w:b/>
        </w:rPr>
        <w:t>40</w:t>
      </w:r>
      <w:r w:rsidR="00565EE0" w:rsidRPr="00932941">
        <w:rPr>
          <w:b/>
        </w:rPr>
        <w:t xml:space="preserve">, </w:t>
      </w:r>
      <w:r w:rsidRPr="00932941">
        <w:t>508-</w:t>
      </w:r>
      <w:r w:rsidR="00565EE0" w:rsidRPr="00932941">
        <w:t>5</w:t>
      </w:r>
      <w:r w:rsidRPr="00932941">
        <w:t>12.</w:t>
      </w:r>
      <w:bookmarkEnd w:id="10"/>
    </w:p>
    <w:p w:rsidR="00DC0CB1" w:rsidRPr="00932941" w:rsidRDefault="00DC0CB1" w:rsidP="00DC0CB1">
      <w:pPr>
        <w:pStyle w:val="EndNoteBibliography"/>
      </w:pPr>
      <w:bookmarkStart w:id="11" w:name="_ENREF_11"/>
      <w:r w:rsidRPr="00932941">
        <w:t>11.</w:t>
      </w:r>
      <w:r w:rsidRPr="00932941">
        <w:tab/>
        <w:t>Békésy Gv.</w:t>
      </w:r>
      <w:r w:rsidR="000D4EA4" w:rsidRPr="00932941">
        <w:t xml:space="preserve"> 1960</w:t>
      </w:r>
      <w:r w:rsidRPr="00932941">
        <w:t xml:space="preserve"> </w:t>
      </w:r>
      <w:r w:rsidRPr="00932941">
        <w:rPr>
          <w:i/>
        </w:rPr>
        <w:t>Experiments in hearing</w:t>
      </w:r>
      <w:r w:rsidR="000D4EA4" w:rsidRPr="00932941">
        <w:t>.</w:t>
      </w:r>
      <w:r w:rsidRPr="00932941">
        <w:t xml:space="preserve"> McGraw-Hill Book Company.</w:t>
      </w:r>
      <w:bookmarkEnd w:id="11"/>
    </w:p>
    <w:p w:rsidR="00DC0CB1" w:rsidRPr="00932941" w:rsidRDefault="00DC0CB1" w:rsidP="00565EE0">
      <w:pPr>
        <w:pStyle w:val="EndNoteBibliography"/>
      </w:pPr>
      <w:bookmarkStart w:id="12" w:name="_ENREF_12"/>
      <w:r w:rsidRPr="00932941">
        <w:t>12.</w:t>
      </w:r>
      <w:r w:rsidRPr="00932941">
        <w:tab/>
        <w:t xml:space="preserve">Voss SE, Rosowski JJ, Peake WT. </w:t>
      </w:r>
      <w:r w:rsidR="00565EE0" w:rsidRPr="00932941">
        <w:t xml:space="preserve">1996 </w:t>
      </w:r>
      <w:r w:rsidRPr="00932941">
        <w:t xml:space="preserve">Is the pressure difference between the oval and round windows the effective acoustic stimulus for the cochlea? </w:t>
      </w:r>
      <w:r w:rsidR="00565EE0" w:rsidRPr="00932941">
        <w:rPr>
          <w:i/>
        </w:rPr>
        <w:t>J. Acoust. Soc. Am</w:t>
      </w:r>
      <w:r w:rsidRPr="00932941">
        <w:t xml:space="preserve">. </w:t>
      </w:r>
      <w:r w:rsidRPr="00932941">
        <w:rPr>
          <w:b/>
        </w:rPr>
        <w:t>100</w:t>
      </w:r>
      <w:r w:rsidR="00565EE0" w:rsidRPr="00932941">
        <w:rPr>
          <w:b/>
        </w:rPr>
        <w:t>,</w:t>
      </w:r>
      <w:r w:rsidRPr="00932941">
        <w:t>1602-</w:t>
      </w:r>
      <w:r w:rsidR="00565EE0" w:rsidRPr="00932941">
        <w:t>16</w:t>
      </w:r>
      <w:r w:rsidRPr="00932941">
        <w:t>16.</w:t>
      </w:r>
      <w:bookmarkEnd w:id="12"/>
    </w:p>
    <w:p w:rsidR="00D8416B" w:rsidRPr="00932941" w:rsidRDefault="00DC0CB1" w:rsidP="00D8416B">
      <w:pPr>
        <w:pStyle w:val="EndNoteBibliography"/>
      </w:pPr>
      <w:bookmarkStart w:id="13" w:name="_ENREF_13"/>
      <w:r w:rsidRPr="00932941">
        <w:t>13.</w:t>
      </w:r>
      <w:r w:rsidRPr="00932941">
        <w:tab/>
      </w:r>
      <w:bookmarkEnd w:id="13"/>
      <w:r w:rsidR="00D8416B" w:rsidRPr="00932941">
        <w:t>Spindel JH, Lambert PR, Ruth RA. 1995 The round window electromagnetic</w:t>
      </w:r>
    </w:p>
    <w:p w:rsidR="00DC0CB1" w:rsidRPr="00932941" w:rsidRDefault="00D8416B" w:rsidP="00D8416B">
      <w:pPr>
        <w:pStyle w:val="EndNoteBibliography"/>
      </w:pPr>
      <w:r w:rsidRPr="00932941">
        <w:t xml:space="preserve">implantable hearing aid approach. </w:t>
      </w:r>
      <w:r w:rsidRPr="00932941">
        <w:rPr>
          <w:i/>
        </w:rPr>
        <w:t>Otolaryngol. Clin. North. Am.</w:t>
      </w:r>
      <w:r w:rsidRPr="00932941">
        <w:t xml:space="preserve"> </w:t>
      </w:r>
      <w:r w:rsidRPr="00932941">
        <w:rPr>
          <w:b/>
        </w:rPr>
        <w:t>28</w:t>
      </w:r>
      <w:r w:rsidR="0056432D" w:rsidRPr="00932941">
        <w:rPr>
          <w:b/>
        </w:rPr>
        <w:t>,</w:t>
      </w:r>
      <w:r w:rsidR="0056432D" w:rsidRPr="00932941">
        <w:t xml:space="preserve"> </w:t>
      </w:r>
      <w:r w:rsidRPr="00932941">
        <w:t>189</w:t>
      </w:r>
      <w:r w:rsidR="0088727E" w:rsidRPr="00932941">
        <w:t>-205</w:t>
      </w:r>
      <w:r w:rsidRPr="00932941">
        <w:t>.</w:t>
      </w:r>
    </w:p>
    <w:p w:rsidR="00DC0CB1" w:rsidRPr="00932941" w:rsidRDefault="00DC0CB1" w:rsidP="00DC0CB1">
      <w:pPr>
        <w:pStyle w:val="EndNoteBibliography"/>
      </w:pPr>
      <w:bookmarkStart w:id="14" w:name="_ENREF_14"/>
      <w:r w:rsidRPr="00932941">
        <w:t>14.</w:t>
      </w:r>
      <w:r w:rsidRPr="00932941">
        <w:tab/>
        <w:t>Colletti V, Soli SD, Carner M, Colletti L.</w:t>
      </w:r>
      <w:r w:rsidR="00217B20" w:rsidRPr="00932941">
        <w:t xml:space="preserve"> 2006</w:t>
      </w:r>
      <w:r w:rsidRPr="00932941">
        <w:t xml:space="preserve"> Treatment of mixed hearing losses via implantation of a vibratory transducer on the round window. </w:t>
      </w:r>
      <w:r w:rsidRPr="00932941">
        <w:rPr>
          <w:i/>
        </w:rPr>
        <w:t>Int</w:t>
      </w:r>
      <w:r w:rsidR="00217B20" w:rsidRPr="00932941">
        <w:rPr>
          <w:i/>
        </w:rPr>
        <w:t>.</w:t>
      </w:r>
      <w:r w:rsidRPr="00932941">
        <w:rPr>
          <w:i/>
        </w:rPr>
        <w:t xml:space="preserve"> J</w:t>
      </w:r>
      <w:r w:rsidR="00217B20" w:rsidRPr="00932941">
        <w:rPr>
          <w:i/>
        </w:rPr>
        <w:t>.</w:t>
      </w:r>
      <w:r w:rsidRPr="00932941">
        <w:rPr>
          <w:i/>
        </w:rPr>
        <w:t xml:space="preserve"> Audiol</w:t>
      </w:r>
      <w:r w:rsidRPr="00932941">
        <w:t xml:space="preserve">. </w:t>
      </w:r>
      <w:r w:rsidRPr="00932941">
        <w:rPr>
          <w:b/>
        </w:rPr>
        <w:t>45</w:t>
      </w:r>
      <w:r w:rsidR="00217B20" w:rsidRPr="00932941">
        <w:rPr>
          <w:b/>
        </w:rPr>
        <w:t xml:space="preserve">, </w:t>
      </w:r>
      <w:r w:rsidRPr="00932941">
        <w:t>600-</w:t>
      </w:r>
      <w:r w:rsidR="00217B20" w:rsidRPr="00932941">
        <w:t>60</w:t>
      </w:r>
      <w:r w:rsidRPr="00932941">
        <w:t>8.</w:t>
      </w:r>
      <w:bookmarkEnd w:id="14"/>
    </w:p>
    <w:p w:rsidR="00DC0CB1" w:rsidRPr="00932941" w:rsidRDefault="00DC0CB1" w:rsidP="00DC0CB1">
      <w:pPr>
        <w:pStyle w:val="EndNoteBibliography"/>
      </w:pPr>
      <w:bookmarkStart w:id="15" w:name="_ENREF_15"/>
      <w:r w:rsidRPr="00932941">
        <w:t>15.</w:t>
      </w:r>
      <w:r w:rsidRPr="00932941">
        <w:tab/>
        <w:t xml:space="preserve">Kiefer J, Arnold W, Staudenmaier R. </w:t>
      </w:r>
      <w:r w:rsidR="002A1BD8" w:rsidRPr="00932941">
        <w:t xml:space="preserve">2006 </w:t>
      </w:r>
      <w:r w:rsidRPr="00932941">
        <w:t xml:space="preserve">Round </w:t>
      </w:r>
      <w:r w:rsidR="00C7325F" w:rsidRPr="00932941">
        <w:t>w</w:t>
      </w:r>
      <w:r w:rsidRPr="00932941">
        <w:t xml:space="preserve">indow </w:t>
      </w:r>
      <w:r w:rsidR="00C7325F" w:rsidRPr="00932941">
        <w:t>stimulation with an i</w:t>
      </w:r>
      <w:r w:rsidRPr="00932941">
        <w:t>mp</w:t>
      </w:r>
      <w:r w:rsidR="00C7325F" w:rsidRPr="00932941">
        <w:t>lantable hearing aid (Soundbridge®) combined with autogenous reconstruction of the auricle – a new a</w:t>
      </w:r>
      <w:r w:rsidRPr="00932941">
        <w:t xml:space="preserve">pproach. </w:t>
      </w:r>
      <w:r w:rsidRPr="00932941">
        <w:rPr>
          <w:i/>
        </w:rPr>
        <w:t>ORL</w:t>
      </w:r>
      <w:r w:rsidRPr="00932941">
        <w:t xml:space="preserve"> </w:t>
      </w:r>
      <w:r w:rsidRPr="00932941">
        <w:rPr>
          <w:b/>
        </w:rPr>
        <w:t>68</w:t>
      </w:r>
      <w:r w:rsidR="002A1BD8" w:rsidRPr="00932941">
        <w:rPr>
          <w:b/>
        </w:rPr>
        <w:t xml:space="preserve">, </w:t>
      </w:r>
      <w:r w:rsidRPr="00932941">
        <w:t>378-</w:t>
      </w:r>
      <w:r w:rsidR="002A1BD8" w:rsidRPr="00932941">
        <w:t>3</w:t>
      </w:r>
      <w:r w:rsidRPr="00932941">
        <w:t>85.</w:t>
      </w:r>
      <w:bookmarkEnd w:id="15"/>
    </w:p>
    <w:p w:rsidR="00DC0CB1" w:rsidRPr="00932941" w:rsidRDefault="00DC0CB1" w:rsidP="00DC0CB1">
      <w:pPr>
        <w:pStyle w:val="EndNoteBibliography"/>
      </w:pPr>
      <w:bookmarkStart w:id="16" w:name="_ENREF_16"/>
      <w:r w:rsidRPr="00932941">
        <w:t>16.</w:t>
      </w:r>
      <w:r w:rsidRPr="00932941">
        <w:tab/>
        <w:t xml:space="preserve">Wollenberg B, Beltrame M, Schönweiler R, Gehrking E, Nitsch S, Steffen A, Frenzel H. </w:t>
      </w:r>
      <w:r w:rsidR="00AD5D23" w:rsidRPr="00932941">
        <w:t xml:space="preserve">2007 </w:t>
      </w:r>
      <w:r w:rsidRPr="00932941">
        <w:t>Integration of the active middle ear implant Vibrant Soundbridge in total auricular reconstruction</w:t>
      </w:r>
      <w:r w:rsidR="00C9545B" w:rsidRPr="00932941">
        <w:t>.</w:t>
      </w:r>
      <w:r w:rsidRPr="00932941">
        <w:t xml:space="preserve"> </w:t>
      </w:r>
      <w:r w:rsidRPr="00932941">
        <w:rPr>
          <w:i/>
        </w:rPr>
        <w:t>HNO</w:t>
      </w:r>
      <w:r w:rsidRPr="00932941">
        <w:t xml:space="preserve"> </w:t>
      </w:r>
      <w:r w:rsidRPr="00932941">
        <w:rPr>
          <w:b/>
        </w:rPr>
        <w:t>55</w:t>
      </w:r>
      <w:r w:rsidR="00AD5D23" w:rsidRPr="00932941">
        <w:rPr>
          <w:b/>
        </w:rPr>
        <w:t xml:space="preserve">, </w:t>
      </w:r>
      <w:r w:rsidRPr="00932941">
        <w:t>349</w:t>
      </w:r>
      <w:r w:rsidR="00C9545B" w:rsidRPr="00932941">
        <w:t>-356</w:t>
      </w:r>
      <w:r w:rsidRPr="00932941">
        <w:t>.</w:t>
      </w:r>
      <w:bookmarkEnd w:id="16"/>
    </w:p>
    <w:p w:rsidR="00DC0CB1" w:rsidRPr="00932941" w:rsidRDefault="00DC0CB1" w:rsidP="00DC0CB1">
      <w:pPr>
        <w:pStyle w:val="EndNoteBibliography"/>
      </w:pPr>
      <w:bookmarkStart w:id="17" w:name="_ENREF_17"/>
      <w:r w:rsidRPr="00932941">
        <w:t>17.</w:t>
      </w:r>
      <w:r w:rsidRPr="00932941">
        <w:tab/>
        <w:t>Koka K, Holland NJ, Lupo JE, Jenkins HA, Tollin DJ.</w:t>
      </w:r>
      <w:r w:rsidR="00435C19" w:rsidRPr="00932941">
        <w:t xml:space="preserve"> 2010 </w:t>
      </w:r>
      <w:r w:rsidRPr="00932941">
        <w:t xml:space="preserve">Electrocochleographic and mechanical assessment of round window stimulation with an active middle ear prosthesis. </w:t>
      </w:r>
      <w:r w:rsidRPr="00932941">
        <w:rPr>
          <w:i/>
        </w:rPr>
        <w:t>Hear</w:t>
      </w:r>
      <w:r w:rsidR="00435C19" w:rsidRPr="00932941">
        <w:rPr>
          <w:i/>
        </w:rPr>
        <w:t>.</w:t>
      </w:r>
      <w:r w:rsidRPr="00932941">
        <w:rPr>
          <w:i/>
        </w:rPr>
        <w:t xml:space="preserve"> Res</w:t>
      </w:r>
      <w:r w:rsidRPr="00932941">
        <w:t xml:space="preserve">. </w:t>
      </w:r>
      <w:r w:rsidRPr="00932941">
        <w:rPr>
          <w:b/>
        </w:rPr>
        <w:t>263</w:t>
      </w:r>
      <w:r w:rsidR="00435C19" w:rsidRPr="00932941">
        <w:rPr>
          <w:b/>
        </w:rPr>
        <w:t xml:space="preserve">, </w:t>
      </w:r>
      <w:r w:rsidRPr="00932941">
        <w:t>128-</w:t>
      </w:r>
      <w:r w:rsidR="00435C19" w:rsidRPr="00932941">
        <w:t>1</w:t>
      </w:r>
      <w:r w:rsidRPr="00932941">
        <w:t>37.</w:t>
      </w:r>
      <w:bookmarkEnd w:id="17"/>
    </w:p>
    <w:p w:rsidR="00DC0CB1" w:rsidRPr="00932941" w:rsidRDefault="00DC0CB1" w:rsidP="00DC0CB1">
      <w:pPr>
        <w:pStyle w:val="EndNoteBibliography"/>
      </w:pPr>
      <w:bookmarkStart w:id="18" w:name="_ENREF_18"/>
      <w:r w:rsidRPr="00932941">
        <w:t>18.</w:t>
      </w:r>
      <w:r w:rsidRPr="00932941">
        <w:tab/>
        <w:t>Ghiz AF, Salt AN, DeMott JE, Henson MM, Henson Jr OW, Gewalt SL.</w:t>
      </w:r>
      <w:r w:rsidR="006018CF" w:rsidRPr="00932941">
        <w:t xml:space="preserve"> 2001 </w:t>
      </w:r>
      <w:r w:rsidRPr="00932941">
        <w:t xml:space="preserve">Quantitative anatomy of the round window and cochlear aqueduct in guinea pigs. </w:t>
      </w:r>
      <w:r w:rsidRPr="00932941">
        <w:rPr>
          <w:i/>
        </w:rPr>
        <w:t>Hear</w:t>
      </w:r>
      <w:r w:rsidR="006018CF" w:rsidRPr="00932941">
        <w:rPr>
          <w:i/>
        </w:rPr>
        <w:t>.</w:t>
      </w:r>
      <w:r w:rsidRPr="00932941">
        <w:rPr>
          <w:i/>
        </w:rPr>
        <w:t xml:space="preserve"> Res</w:t>
      </w:r>
      <w:r w:rsidRPr="00932941">
        <w:t xml:space="preserve">. </w:t>
      </w:r>
      <w:r w:rsidRPr="00932941">
        <w:rPr>
          <w:b/>
        </w:rPr>
        <w:t>162</w:t>
      </w:r>
      <w:r w:rsidR="006018CF" w:rsidRPr="00932941">
        <w:rPr>
          <w:b/>
        </w:rPr>
        <w:t xml:space="preserve">, </w:t>
      </w:r>
      <w:r w:rsidRPr="00932941">
        <w:t>105-</w:t>
      </w:r>
      <w:r w:rsidR="006018CF" w:rsidRPr="00932941">
        <w:t>1</w:t>
      </w:r>
      <w:r w:rsidRPr="00932941">
        <w:t>12.</w:t>
      </w:r>
      <w:bookmarkEnd w:id="18"/>
    </w:p>
    <w:p w:rsidR="00DC0CB1" w:rsidRPr="00932941" w:rsidRDefault="00DC0CB1" w:rsidP="00DC0CB1">
      <w:pPr>
        <w:pStyle w:val="EndNoteBibliography"/>
      </w:pPr>
      <w:bookmarkStart w:id="19" w:name="_ENREF_19"/>
      <w:r w:rsidRPr="00932941">
        <w:t>19.</w:t>
      </w:r>
      <w:r w:rsidRPr="00932941">
        <w:tab/>
        <w:t>Lukashkin AN, Bashtanov ME, Russell IJ.</w:t>
      </w:r>
      <w:r w:rsidR="002572C0" w:rsidRPr="00932941">
        <w:t xml:space="preserve"> 2005</w:t>
      </w:r>
      <w:r w:rsidRPr="00932941">
        <w:t xml:space="preserve"> A self-mixing laser-diode interferometer for measuring basilar membrane vibrations without opening the cochlea. </w:t>
      </w:r>
      <w:r w:rsidRPr="00932941">
        <w:rPr>
          <w:i/>
        </w:rPr>
        <w:t>J</w:t>
      </w:r>
      <w:r w:rsidR="002572C0" w:rsidRPr="00932941">
        <w:rPr>
          <w:i/>
        </w:rPr>
        <w:t>.</w:t>
      </w:r>
      <w:r w:rsidRPr="00932941">
        <w:rPr>
          <w:i/>
        </w:rPr>
        <w:t xml:space="preserve"> Neurosci</w:t>
      </w:r>
      <w:r w:rsidR="002572C0" w:rsidRPr="00932941">
        <w:rPr>
          <w:i/>
        </w:rPr>
        <w:t>.</w:t>
      </w:r>
      <w:r w:rsidRPr="00932941">
        <w:rPr>
          <w:i/>
        </w:rPr>
        <w:t xml:space="preserve"> Methods</w:t>
      </w:r>
      <w:r w:rsidRPr="00932941">
        <w:t xml:space="preserve">. </w:t>
      </w:r>
      <w:r w:rsidRPr="00932941">
        <w:rPr>
          <w:b/>
        </w:rPr>
        <w:t>148</w:t>
      </w:r>
      <w:r w:rsidR="002572C0" w:rsidRPr="00932941">
        <w:rPr>
          <w:b/>
        </w:rPr>
        <w:t xml:space="preserve">, </w:t>
      </w:r>
      <w:r w:rsidRPr="00932941">
        <w:t>122-</w:t>
      </w:r>
      <w:r w:rsidR="002572C0" w:rsidRPr="00932941">
        <w:t>12</w:t>
      </w:r>
      <w:r w:rsidRPr="00932941">
        <w:t>9.</w:t>
      </w:r>
      <w:bookmarkEnd w:id="19"/>
    </w:p>
    <w:p w:rsidR="00DC0CB1" w:rsidRPr="00932941" w:rsidRDefault="00DC0CB1" w:rsidP="00DC0CB1">
      <w:pPr>
        <w:pStyle w:val="EndNoteBibliography"/>
      </w:pPr>
      <w:bookmarkStart w:id="20" w:name="_ENREF_20"/>
      <w:r w:rsidRPr="00932941">
        <w:t>20.</w:t>
      </w:r>
      <w:r w:rsidRPr="00932941">
        <w:tab/>
        <w:t>K</w:t>
      </w:r>
      <w:r w:rsidR="0091635F" w:rsidRPr="00932941">
        <w:t xml:space="preserve">insler L, Frey A, Coppens A, </w:t>
      </w:r>
      <w:r w:rsidRPr="00932941">
        <w:t>Sanders</w:t>
      </w:r>
      <w:r w:rsidR="0091635F" w:rsidRPr="00932941">
        <w:t xml:space="preserve"> JV.</w:t>
      </w:r>
      <w:r w:rsidRPr="00932941">
        <w:t xml:space="preserve"> </w:t>
      </w:r>
      <w:r w:rsidR="0091635F" w:rsidRPr="00932941">
        <w:t xml:space="preserve">1982 </w:t>
      </w:r>
      <w:r w:rsidRPr="00932941">
        <w:rPr>
          <w:i/>
        </w:rPr>
        <w:t xml:space="preserve">Fundamentals of acoustics. </w:t>
      </w:r>
      <w:r w:rsidR="00DF014D" w:rsidRPr="00932941">
        <w:t xml:space="preserve"> New York: </w:t>
      </w:r>
      <w:r w:rsidRPr="00932941">
        <w:t>John Wiley &amp; Sons</w:t>
      </w:r>
      <w:r w:rsidR="00DF014D" w:rsidRPr="00932941">
        <w:t>,</w:t>
      </w:r>
      <w:r w:rsidRPr="00932941">
        <w:t xml:space="preserve"> Inc.</w:t>
      </w:r>
      <w:bookmarkEnd w:id="20"/>
    </w:p>
    <w:p w:rsidR="00DC0CB1" w:rsidRPr="00932941" w:rsidRDefault="00DC0CB1" w:rsidP="00DC0CB1">
      <w:pPr>
        <w:pStyle w:val="EndNoteBibliography"/>
      </w:pPr>
      <w:bookmarkStart w:id="21" w:name="_ENREF_21"/>
      <w:r w:rsidRPr="00932941">
        <w:t>21.</w:t>
      </w:r>
      <w:r w:rsidRPr="00932941">
        <w:tab/>
        <w:t>Poznyakovskiy AA, Zahnert T, Kalaidzidis Y, Schmidt R, Fischer B, Baumgart J, Yarin YM.</w:t>
      </w:r>
      <w:r w:rsidR="00DE0674" w:rsidRPr="00932941">
        <w:t xml:space="preserve"> 2008</w:t>
      </w:r>
      <w:r w:rsidRPr="00932941">
        <w:t xml:space="preserve"> The creation of geometric three-dimensional models of the inner ear based on micro computer tomography data. </w:t>
      </w:r>
      <w:r w:rsidRPr="00932941">
        <w:rPr>
          <w:i/>
        </w:rPr>
        <w:t>Hear</w:t>
      </w:r>
      <w:r w:rsidR="00DE0674" w:rsidRPr="00932941">
        <w:rPr>
          <w:i/>
        </w:rPr>
        <w:t>.</w:t>
      </w:r>
      <w:r w:rsidRPr="00932941">
        <w:rPr>
          <w:i/>
        </w:rPr>
        <w:t xml:space="preserve"> Res</w:t>
      </w:r>
      <w:r w:rsidRPr="00932941">
        <w:t xml:space="preserve">. </w:t>
      </w:r>
      <w:r w:rsidRPr="00932941">
        <w:rPr>
          <w:b/>
        </w:rPr>
        <w:t>243</w:t>
      </w:r>
      <w:r w:rsidR="00DE0674" w:rsidRPr="00932941">
        <w:rPr>
          <w:b/>
        </w:rPr>
        <w:t xml:space="preserve">, </w:t>
      </w:r>
      <w:r w:rsidRPr="00932941">
        <w:t>95-104.</w:t>
      </w:r>
      <w:bookmarkEnd w:id="21"/>
    </w:p>
    <w:p w:rsidR="00DC0CB1" w:rsidRPr="00932941" w:rsidRDefault="00DC0CB1" w:rsidP="00DC0CB1">
      <w:pPr>
        <w:pStyle w:val="EndNoteBibliography"/>
      </w:pPr>
      <w:bookmarkStart w:id="22" w:name="_ENREF_22"/>
      <w:r w:rsidRPr="00932941">
        <w:t>22.</w:t>
      </w:r>
      <w:r w:rsidRPr="00932941">
        <w:tab/>
        <w:t xml:space="preserve">Peterson LC, Bogert BP. </w:t>
      </w:r>
      <w:r w:rsidR="00B3004B" w:rsidRPr="00932941">
        <w:t>1950 A dynamical theory of the c</w:t>
      </w:r>
      <w:r w:rsidRPr="00932941">
        <w:t xml:space="preserve">ochlea. </w:t>
      </w:r>
      <w:r w:rsidR="00B3004B" w:rsidRPr="00932941">
        <w:rPr>
          <w:i/>
        </w:rPr>
        <w:t>J. Acoust. Soc. Am.</w:t>
      </w:r>
      <w:r w:rsidRPr="00932941">
        <w:t xml:space="preserve"> </w:t>
      </w:r>
      <w:r w:rsidRPr="00932941">
        <w:rPr>
          <w:b/>
        </w:rPr>
        <w:t>22</w:t>
      </w:r>
      <w:r w:rsidR="00B3004B" w:rsidRPr="00932941">
        <w:rPr>
          <w:b/>
        </w:rPr>
        <w:t xml:space="preserve">, </w:t>
      </w:r>
      <w:r w:rsidRPr="00932941">
        <w:t>369-</w:t>
      </w:r>
      <w:r w:rsidR="00B3004B" w:rsidRPr="00932941">
        <w:t>3</w:t>
      </w:r>
      <w:r w:rsidRPr="00932941">
        <w:t>81.</w:t>
      </w:r>
      <w:bookmarkEnd w:id="22"/>
    </w:p>
    <w:p w:rsidR="00DC0CB1" w:rsidRPr="00932941" w:rsidRDefault="00DC0CB1" w:rsidP="00DC0CB1">
      <w:pPr>
        <w:pStyle w:val="EndNoteBibliography"/>
      </w:pPr>
      <w:bookmarkStart w:id="23" w:name="_ENREF_23"/>
      <w:r w:rsidRPr="00932941">
        <w:t>23.</w:t>
      </w:r>
      <w:r w:rsidRPr="00932941">
        <w:tab/>
        <w:t xml:space="preserve">Stieger C, Rosowski JJ, Nakajima HH. </w:t>
      </w:r>
      <w:r w:rsidR="004E313B" w:rsidRPr="00932941">
        <w:t>201</w:t>
      </w:r>
      <w:r w:rsidR="00D07ED7" w:rsidRPr="00932941">
        <w:t>3</w:t>
      </w:r>
      <w:r w:rsidR="004E313B" w:rsidRPr="00932941">
        <w:t xml:space="preserve"> </w:t>
      </w:r>
      <w:r w:rsidRPr="00932941">
        <w:t xml:space="preserve">Comparison of forward (ear-canal) and reverse (round-window) sound stimulation of the cochlea. </w:t>
      </w:r>
      <w:r w:rsidRPr="00932941">
        <w:rPr>
          <w:i/>
        </w:rPr>
        <w:t>Hear</w:t>
      </w:r>
      <w:r w:rsidR="004E313B" w:rsidRPr="00932941">
        <w:rPr>
          <w:i/>
        </w:rPr>
        <w:t>.</w:t>
      </w:r>
      <w:r w:rsidRPr="00932941">
        <w:rPr>
          <w:i/>
        </w:rPr>
        <w:t xml:space="preserve"> Res</w:t>
      </w:r>
      <w:r w:rsidRPr="00932941">
        <w:t xml:space="preserve">. </w:t>
      </w:r>
      <w:r w:rsidR="00D07ED7" w:rsidRPr="00932941">
        <w:rPr>
          <w:b/>
        </w:rPr>
        <w:t>301,</w:t>
      </w:r>
      <w:r w:rsidR="00D07ED7" w:rsidRPr="00932941">
        <w:t xml:space="preserve"> 105-114</w:t>
      </w:r>
      <w:r w:rsidRPr="00932941">
        <w:t>.</w:t>
      </w:r>
      <w:bookmarkEnd w:id="23"/>
    </w:p>
    <w:p w:rsidR="00DC0CB1" w:rsidRPr="00932941" w:rsidRDefault="00DC0CB1" w:rsidP="00DC0CB1">
      <w:pPr>
        <w:pStyle w:val="EndNoteBibliography"/>
      </w:pPr>
      <w:bookmarkStart w:id="24" w:name="_ENREF_24"/>
      <w:r w:rsidRPr="00932941">
        <w:t>24.</w:t>
      </w:r>
      <w:r w:rsidRPr="00932941">
        <w:tab/>
        <w:t>Goldstein JL, Baer T, Kiang NY.</w:t>
      </w:r>
      <w:r w:rsidR="00743B3B" w:rsidRPr="00932941">
        <w:t xml:space="preserve"> 1971</w:t>
      </w:r>
      <w:r w:rsidRPr="00932941">
        <w:t xml:space="preserve"> A theoretical treatment of latency, group delay, and tuning characteristics for auditory-nerve responses to clicks and tones. </w:t>
      </w:r>
      <w:r w:rsidR="00E60730" w:rsidRPr="00932941">
        <w:t>In</w:t>
      </w:r>
      <w:r w:rsidRPr="00932941">
        <w:rPr>
          <w:i/>
        </w:rPr>
        <w:t xml:space="preserve"> Physiology of the Auditory System</w:t>
      </w:r>
      <w:r w:rsidR="00E60730" w:rsidRPr="00932941">
        <w:rPr>
          <w:i/>
        </w:rPr>
        <w:t xml:space="preserve"> </w:t>
      </w:r>
      <w:r w:rsidR="00E60730" w:rsidRPr="00932941">
        <w:t xml:space="preserve">(ed. M. B. Sachs), pp. </w:t>
      </w:r>
      <w:r w:rsidRPr="00932941">
        <w:t>133-</w:t>
      </w:r>
      <w:r w:rsidR="00743B3B" w:rsidRPr="00932941">
        <w:t>1</w:t>
      </w:r>
      <w:r w:rsidRPr="00932941">
        <w:t>41.</w:t>
      </w:r>
      <w:bookmarkEnd w:id="24"/>
      <w:r w:rsidR="00E60730" w:rsidRPr="00932941">
        <w:t xml:space="preserve"> Baltimore: National Educational Consultants.</w:t>
      </w:r>
    </w:p>
    <w:p w:rsidR="00DC0CB1" w:rsidRPr="00932941" w:rsidRDefault="00DC0CB1" w:rsidP="00DC0CB1">
      <w:pPr>
        <w:pStyle w:val="EndNoteBibliography"/>
      </w:pPr>
      <w:bookmarkStart w:id="25" w:name="_ENREF_25"/>
      <w:r w:rsidRPr="00932941">
        <w:t>25.</w:t>
      </w:r>
      <w:r w:rsidRPr="00932941">
        <w:tab/>
        <w:t>Zennaro O, Dumon T, Erre J</w:t>
      </w:r>
      <w:r w:rsidR="00071A63" w:rsidRPr="00932941">
        <w:t>-</w:t>
      </w:r>
      <w:r w:rsidRPr="00932941">
        <w:t>P, Guillaume A, Aran J</w:t>
      </w:r>
      <w:r w:rsidR="00071A63" w:rsidRPr="00932941">
        <w:t>-</w:t>
      </w:r>
      <w:r w:rsidRPr="00932941">
        <w:t xml:space="preserve">M. </w:t>
      </w:r>
      <w:r w:rsidR="00071A63" w:rsidRPr="00932941">
        <w:t xml:space="preserve">1992 </w:t>
      </w:r>
      <w:r w:rsidRPr="00932941">
        <w:t xml:space="preserve">Piezo-electric middle ear implant hearing aid experimental model in guinea-pig. </w:t>
      </w:r>
      <w:r w:rsidR="00071A63" w:rsidRPr="00932941">
        <w:t xml:space="preserve">In </w:t>
      </w:r>
      <w:r w:rsidR="00071A63" w:rsidRPr="00932941">
        <w:rPr>
          <w:i/>
        </w:rPr>
        <w:t>Engineering in Medicine and Biology Society, 1992 14th Annual International Conference of the IEEE,</w:t>
      </w:r>
      <w:r w:rsidR="00071A63" w:rsidRPr="00932941">
        <w:t xml:space="preserve"> pp.1316-1317</w:t>
      </w:r>
      <w:r w:rsidRPr="00932941">
        <w:t>.</w:t>
      </w:r>
      <w:bookmarkEnd w:id="25"/>
    </w:p>
    <w:p w:rsidR="00DC0CB1" w:rsidRPr="00932941" w:rsidRDefault="00DC0CB1" w:rsidP="00DC0CB1">
      <w:pPr>
        <w:pStyle w:val="EndNoteBibliography"/>
      </w:pPr>
      <w:bookmarkStart w:id="26" w:name="_ENREF_26"/>
      <w:r w:rsidRPr="00932941">
        <w:t>26.</w:t>
      </w:r>
      <w:r w:rsidRPr="00932941">
        <w:tab/>
        <w:t xml:space="preserve">Lupo JE, Koka K, Jenkins HA, Tollin DJ. </w:t>
      </w:r>
      <w:r w:rsidR="002951AA" w:rsidRPr="00932941">
        <w:t xml:space="preserve">2012 </w:t>
      </w:r>
      <w:r w:rsidRPr="00932941">
        <w:t xml:space="preserve">Third-window vibroplasty with an active middle ear implant: assessment of physiologic responses in a model of stapes fixation in Chinchilla lanigera. </w:t>
      </w:r>
      <w:r w:rsidRPr="00932941">
        <w:rPr>
          <w:i/>
        </w:rPr>
        <w:t>Otol</w:t>
      </w:r>
      <w:r w:rsidR="002951AA" w:rsidRPr="00932941">
        <w:rPr>
          <w:i/>
        </w:rPr>
        <w:t>.</w:t>
      </w:r>
      <w:r w:rsidRPr="00932941">
        <w:rPr>
          <w:i/>
        </w:rPr>
        <w:t xml:space="preserve"> Neurotol</w:t>
      </w:r>
      <w:r w:rsidRPr="00932941">
        <w:t xml:space="preserve">. </w:t>
      </w:r>
      <w:r w:rsidRPr="00932941">
        <w:rPr>
          <w:b/>
        </w:rPr>
        <w:t>33</w:t>
      </w:r>
      <w:r w:rsidR="002951AA" w:rsidRPr="00932941">
        <w:rPr>
          <w:b/>
        </w:rPr>
        <w:t xml:space="preserve">, </w:t>
      </w:r>
      <w:r w:rsidRPr="00932941">
        <w:t>425-</w:t>
      </w:r>
      <w:r w:rsidR="002951AA" w:rsidRPr="00932941">
        <w:t>4</w:t>
      </w:r>
      <w:r w:rsidRPr="00932941">
        <w:t>31.</w:t>
      </w:r>
      <w:bookmarkEnd w:id="26"/>
    </w:p>
    <w:p w:rsidR="00DC0CB1" w:rsidRPr="00932941" w:rsidRDefault="00DC0CB1" w:rsidP="00DC0CB1">
      <w:pPr>
        <w:pStyle w:val="EndNoteBibliography"/>
      </w:pPr>
      <w:bookmarkStart w:id="27" w:name="_ENREF_27"/>
      <w:r w:rsidRPr="00932941">
        <w:t>27.</w:t>
      </w:r>
      <w:r w:rsidRPr="00932941">
        <w:tab/>
        <w:t>Nakajima HH, Dong W, Olson ES, Rosowski JJ, Ravicz ME, Merchant SN.</w:t>
      </w:r>
      <w:r w:rsidR="009F63F1" w:rsidRPr="00932941">
        <w:t xml:space="preserve"> 2010</w:t>
      </w:r>
      <w:r w:rsidRPr="00932941">
        <w:t xml:space="preserve"> Evaluation of round window stimulation using the floating mass transducer by </w:t>
      </w:r>
      <w:r w:rsidRPr="00932941">
        <w:lastRenderedPageBreak/>
        <w:t xml:space="preserve">intracochlear sound pressure measurements in human temporal bones. </w:t>
      </w:r>
      <w:r w:rsidRPr="00932941">
        <w:rPr>
          <w:i/>
        </w:rPr>
        <w:t>Otol</w:t>
      </w:r>
      <w:r w:rsidR="009F63F1" w:rsidRPr="00932941">
        <w:rPr>
          <w:i/>
        </w:rPr>
        <w:t>. N</w:t>
      </w:r>
      <w:r w:rsidRPr="00932941">
        <w:rPr>
          <w:i/>
        </w:rPr>
        <w:t>eurotol</w:t>
      </w:r>
      <w:r w:rsidR="009F63F1" w:rsidRPr="00932941">
        <w:rPr>
          <w:i/>
        </w:rPr>
        <w:t xml:space="preserve">. </w:t>
      </w:r>
      <w:r w:rsidRPr="00932941">
        <w:rPr>
          <w:b/>
        </w:rPr>
        <w:t>31</w:t>
      </w:r>
      <w:r w:rsidR="009F63F1" w:rsidRPr="00932941">
        <w:rPr>
          <w:b/>
        </w:rPr>
        <w:t xml:space="preserve">, </w:t>
      </w:r>
      <w:r w:rsidRPr="00932941">
        <w:t>506</w:t>
      </w:r>
      <w:r w:rsidR="009F63F1" w:rsidRPr="00932941">
        <w:t>-</w:t>
      </w:r>
      <w:r w:rsidR="001B7F97" w:rsidRPr="00932941">
        <w:t>511</w:t>
      </w:r>
      <w:r w:rsidRPr="00932941">
        <w:t>.</w:t>
      </w:r>
      <w:bookmarkEnd w:id="27"/>
    </w:p>
    <w:p w:rsidR="00DC0CB1" w:rsidRPr="00932941" w:rsidRDefault="00DC0CB1" w:rsidP="00DC0CB1">
      <w:pPr>
        <w:pStyle w:val="EndNoteBibliography"/>
      </w:pPr>
      <w:bookmarkStart w:id="28" w:name="_ENREF_28"/>
      <w:r w:rsidRPr="00932941">
        <w:t>28.</w:t>
      </w:r>
      <w:r w:rsidRPr="00932941">
        <w:tab/>
        <w:t xml:space="preserve">Nakajima HH, Merchant SN, Rosowski JJ. </w:t>
      </w:r>
      <w:r w:rsidR="001B7F97" w:rsidRPr="00932941">
        <w:t xml:space="preserve">2010 </w:t>
      </w:r>
      <w:r w:rsidRPr="00932941">
        <w:t xml:space="preserve">Performance considerations of prosthetic actuators for round-window stimulation. </w:t>
      </w:r>
      <w:r w:rsidRPr="00932941">
        <w:rPr>
          <w:i/>
        </w:rPr>
        <w:t>Hear</w:t>
      </w:r>
      <w:r w:rsidR="001B7F97" w:rsidRPr="00932941">
        <w:rPr>
          <w:i/>
        </w:rPr>
        <w:t>.</w:t>
      </w:r>
      <w:r w:rsidRPr="00932941">
        <w:rPr>
          <w:i/>
        </w:rPr>
        <w:t xml:space="preserve"> Res</w:t>
      </w:r>
      <w:r w:rsidRPr="00932941">
        <w:t xml:space="preserve">. </w:t>
      </w:r>
      <w:r w:rsidRPr="00932941">
        <w:rPr>
          <w:b/>
        </w:rPr>
        <w:t>263</w:t>
      </w:r>
      <w:r w:rsidR="001B7F97" w:rsidRPr="00932941">
        <w:rPr>
          <w:b/>
        </w:rPr>
        <w:t xml:space="preserve">, </w:t>
      </w:r>
      <w:r w:rsidRPr="00932941">
        <w:t>114-</w:t>
      </w:r>
      <w:r w:rsidR="001B7F97" w:rsidRPr="00932941">
        <w:t>11</w:t>
      </w:r>
      <w:r w:rsidRPr="00932941">
        <w:t>9.</w:t>
      </w:r>
      <w:bookmarkEnd w:id="28"/>
    </w:p>
    <w:p w:rsidR="00DC0CB1" w:rsidRPr="00932941" w:rsidRDefault="00DC0CB1" w:rsidP="00DC0CB1">
      <w:pPr>
        <w:pStyle w:val="EndNoteBibliography"/>
      </w:pPr>
      <w:bookmarkStart w:id="29" w:name="_ENREF_29"/>
      <w:r w:rsidRPr="00932941">
        <w:t>29.</w:t>
      </w:r>
      <w:r w:rsidRPr="00932941">
        <w:tab/>
        <w:t xml:space="preserve">Tringali S, Koka K, Deveze A, Holland NJ, Jenkins HA, Tollin DJ. </w:t>
      </w:r>
      <w:r w:rsidR="00CE039F" w:rsidRPr="00932941">
        <w:t xml:space="preserve">2010 </w:t>
      </w:r>
      <w:r w:rsidRPr="00932941">
        <w:t xml:space="preserve">Round window membrane implantation with an active middle ear implant: a study of the effects on the performance of round window exposure and transducer tip diameter in human cadaveric temporal bones. </w:t>
      </w:r>
      <w:r w:rsidR="00CE039F" w:rsidRPr="00932941">
        <w:rPr>
          <w:i/>
        </w:rPr>
        <w:t>Audiol. Neurotol</w:t>
      </w:r>
      <w:r w:rsidRPr="00932941">
        <w:t xml:space="preserve">. </w:t>
      </w:r>
      <w:r w:rsidRPr="00932941">
        <w:rPr>
          <w:b/>
        </w:rPr>
        <w:t>15</w:t>
      </w:r>
      <w:r w:rsidR="00CE039F" w:rsidRPr="00932941">
        <w:rPr>
          <w:b/>
        </w:rPr>
        <w:t xml:space="preserve">, </w:t>
      </w:r>
      <w:r w:rsidRPr="00932941">
        <w:t>291-302.</w:t>
      </w:r>
      <w:bookmarkEnd w:id="29"/>
    </w:p>
    <w:p w:rsidR="00DC0CB1" w:rsidRPr="00932941" w:rsidRDefault="00DC0CB1" w:rsidP="00DC0CB1">
      <w:pPr>
        <w:pStyle w:val="EndNoteBibliography"/>
      </w:pPr>
      <w:bookmarkStart w:id="30" w:name="_ENREF_30"/>
      <w:r w:rsidRPr="00932941">
        <w:t>30.</w:t>
      </w:r>
      <w:r w:rsidRPr="00932941">
        <w:tab/>
        <w:t xml:space="preserve">Lupo JE, Koka K, Holland NJ, Jenkins HA, Tollin DJ. </w:t>
      </w:r>
      <w:r w:rsidR="001E37AD" w:rsidRPr="00932941">
        <w:t xml:space="preserve">2009 </w:t>
      </w:r>
      <w:r w:rsidRPr="00932941">
        <w:t xml:space="preserve">Prospective electrophysiologic findings of round window stimulation in a model of experimentally induced stapes fixation. </w:t>
      </w:r>
      <w:r w:rsidRPr="00932941">
        <w:rPr>
          <w:i/>
        </w:rPr>
        <w:t>Otol</w:t>
      </w:r>
      <w:r w:rsidR="001E37AD" w:rsidRPr="00932941">
        <w:rPr>
          <w:i/>
        </w:rPr>
        <w:t>. N</w:t>
      </w:r>
      <w:r w:rsidRPr="00932941">
        <w:rPr>
          <w:i/>
        </w:rPr>
        <w:t>eurotol</w:t>
      </w:r>
      <w:r w:rsidR="001E37AD" w:rsidRPr="00932941">
        <w:rPr>
          <w:i/>
        </w:rPr>
        <w:t>.</w:t>
      </w:r>
      <w:r w:rsidR="001E37AD" w:rsidRPr="00932941">
        <w:t xml:space="preserve"> </w:t>
      </w:r>
      <w:r w:rsidRPr="00932941">
        <w:rPr>
          <w:b/>
        </w:rPr>
        <w:t>30</w:t>
      </w:r>
      <w:r w:rsidR="001E37AD" w:rsidRPr="00932941">
        <w:rPr>
          <w:b/>
        </w:rPr>
        <w:t xml:space="preserve">, </w:t>
      </w:r>
      <w:r w:rsidRPr="00932941">
        <w:t>1215</w:t>
      </w:r>
      <w:r w:rsidR="00B551C9" w:rsidRPr="00932941">
        <w:t>-1224</w:t>
      </w:r>
      <w:r w:rsidRPr="00932941">
        <w:t>.</w:t>
      </w:r>
      <w:bookmarkEnd w:id="30"/>
    </w:p>
    <w:p w:rsidR="00DC0CB1" w:rsidRPr="00932941" w:rsidRDefault="00DC0CB1" w:rsidP="00DC0CB1">
      <w:pPr>
        <w:pStyle w:val="EndNoteBibliography"/>
      </w:pPr>
      <w:bookmarkStart w:id="31" w:name="_ENREF_31"/>
      <w:r w:rsidRPr="00932941">
        <w:t>31.</w:t>
      </w:r>
      <w:r w:rsidRPr="00932941">
        <w:tab/>
        <w:t xml:space="preserve">Schraven SP, Hirt B, Gummer AW, Zenner H-P, Dalhoff E. </w:t>
      </w:r>
      <w:r w:rsidR="00B551C9" w:rsidRPr="00932941">
        <w:t xml:space="preserve">2011 </w:t>
      </w:r>
      <w:r w:rsidRPr="00932941">
        <w:t xml:space="preserve">Controlled round-window stimulation in human temporal bones yielding reproducible and functionally relevant stapedial responses. </w:t>
      </w:r>
      <w:r w:rsidRPr="00932941">
        <w:rPr>
          <w:i/>
        </w:rPr>
        <w:t>Hear</w:t>
      </w:r>
      <w:r w:rsidR="00B551C9" w:rsidRPr="00932941">
        <w:rPr>
          <w:i/>
        </w:rPr>
        <w:t>.</w:t>
      </w:r>
      <w:r w:rsidRPr="00932941">
        <w:rPr>
          <w:i/>
        </w:rPr>
        <w:t xml:space="preserve"> Res</w:t>
      </w:r>
      <w:r w:rsidRPr="00932941">
        <w:t xml:space="preserve">. </w:t>
      </w:r>
      <w:r w:rsidRPr="00932941">
        <w:rPr>
          <w:b/>
        </w:rPr>
        <w:t>282</w:t>
      </w:r>
      <w:r w:rsidR="00B551C9" w:rsidRPr="00932941">
        <w:rPr>
          <w:b/>
        </w:rPr>
        <w:t xml:space="preserve">, </w:t>
      </w:r>
      <w:r w:rsidRPr="00932941">
        <w:t>272-</w:t>
      </w:r>
      <w:r w:rsidR="00B551C9" w:rsidRPr="00932941">
        <w:t>2</w:t>
      </w:r>
      <w:r w:rsidRPr="00932941">
        <w:t>82.</w:t>
      </w:r>
      <w:bookmarkEnd w:id="31"/>
    </w:p>
    <w:p w:rsidR="00DC0CB1" w:rsidRPr="00932941" w:rsidRDefault="00DC0CB1" w:rsidP="00DC0CB1">
      <w:pPr>
        <w:pStyle w:val="EndNoteBibliography"/>
      </w:pPr>
      <w:bookmarkStart w:id="32" w:name="_ENREF_32"/>
      <w:r w:rsidRPr="00932941">
        <w:t>32.</w:t>
      </w:r>
      <w:r w:rsidRPr="00932941">
        <w:tab/>
        <w:t xml:space="preserve">Schraven SP, Hirt B, Goll E, Heyd A, Gummer AW, Zenner HP, Dalhoff E. </w:t>
      </w:r>
      <w:r w:rsidR="001F3833" w:rsidRPr="00932941">
        <w:t xml:space="preserve">2012 </w:t>
      </w:r>
      <w:r w:rsidRPr="00932941">
        <w:t xml:space="preserve">Conditions for </w:t>
      </w:r>
      <w:r w:rsidR="001F3833" w:rsidRPr="00932941">
        <w:t>highly efficient and reproducible round-window stimulation in h</w:t>
      </w:r>
      <w:r w:rsidRPr="00932941">
        <w:t xml:space="preserve">umans. </w:t>
      </w:r>
      <w:r w:rsidRPr="00932941">
        <w:rPr>
          <w:i/>
        </w:rPr>
        <w:t>Audiol</w:t>
      </w:r>
      <w:r w:rsidR="001F3833" w:rsidRPr="00932941">
        <w:rPr>
          <w:i/>
        </w:rPr>
        <w:t xml:space="preserve">. </w:t>
      </w:r>
      <w:r w:rsidRPr="00932941">
        <w:rPr>
          <w:i/>
        </w:rPr>
        <w:t>Neurotol</w:t>
      </w:r>
      <w:r w:rsidRPr="00932941">
        <w:t xml:space="preserve">. </w:t>
      </w:r>
      <w:r w:rsidRPr="00932941">
        <w:rPr>
          <w:b/>
        </w:rPr>
        <w:t>17</w:t>
      </w:r>
      <w:r w:rsidR="001F3833" w:rsidRPr="00932941">
        <w:rPr>
          <w:b/>
        </w:rPr>
        <w:t xml:space="preserve">, </w:t>
      </w:r>
      <w:r w:rsidRPr="00932941">
        <w:t>133-</w:t>
      </w:r>
      <w:r w:rsidR="001F3833" w:rsidRPr="00932941">
        <w:t>13</w:t>
      </w:r>
      <w:r w:rsidRPr="00932941">
        <w:t>8.</w:t>
      </w:r>
      <w:bookmarkEnd w:id="32"/>
    </w:p>
    <w:p w:rsidR="00DC0CB1" w:rsidRPr="00932941" w:rsidRDefault="00DC0CB1" w:rsidP="00DC0CB1">
      <w:pPr>
        <w:pStyle w:val="EndNoteBibliography"/>
      </w:pPr>
      <w:bookmarkStart w:id="33" w:name="_ENREF_33"/>
      <w:r w:rsidRPr="00932941">
        <w:t>33.</w:t>
      </w:r>
      <w:r w:rsidRPr="00932941">
        <w:tab/>
        <w:t xml:space="preserve">Wever EG, Lawrence M. </w:t>
      </w:r>
      <w:r w:rsidR="003B3494" w:rsidRPr="00932941">
        <w:t xml:space="preserve">1950 </w:t>
      </w:r>
      <w:r w:rsidRPr="00932941">
        <w:t xml:space="preserve">The acoustic pathways to the cochlea. </w:t>
      </w:r>
      <w:r w:rsidR="00B3004B" w:rsidRPr="00932941">
        <w:rPr>
          <w:i/>
        </w:rPr>
        <w:t>J. Acoust. Soc. Am.</w:t>
      </w:r>
      <w:r w:rsidRPr="00932941">
        <w:t xml:space="preserve"> </w:t>
      </w:r>
      <w:r w:rsidRPr="00932941">
        <w:rPr>
          <w:b/>
        </w:rPr>
        <w:t>22</w:t>
      </w:r>
      <w:r w:rsidR="003B3494" w:rsidRPr="00932941">
        <w:rPr>
          <w:b/>
        </w:rPr>
        <w:t xml:space="preserve">, </w:t>
      </w:r>
      <w:r w:rsidRPr="00932941">
        <w:t>460-</w:t>
      </w:r>
      <w:r w:rsidR="003B3494" w:rsidRPr="00932941">
        <w:t>46</w:t>
      </w:r>
      <w:r w:rsidRPr="00932941">
        <w:t>7.</w:t>
      </w:r>
      <w:bookmarkEnd w:id="33"/>
    </w:p>
    <w:p w:rsidR="00DC0CB1" w:rsidRPr="00932941" w:rsidRDefault="00DC0CB1" w:rsidP="00DC0CB1">
      <w:pPr>
        <w:pStyle w:val="EndNoteBibliography"/>
      </w:pPr>
      <w:bookmarkStart w:id="34" w:name="_ENREF_34"/>
      <w:r w:rsidRPr="00932941">
        <w:t>34.</w:t>
      </w:r>
      <w:r w:rsidRPr="00932941">
        <w:tab/>
        <w:t xml:space="preserve">Tonndorf J, Tabor J. </w:t>
      </w:r>
      <w:r w:rsidR="00B41814" w:rsidRPr="00932941">
        <w:t xml:space="preserve">1962 </w:t>
      </w:r>
      <w:r w:rsidRPr="00932941">
        <w:t xml:space="preserve">Closure of the cochlear windows: its effect upon air-and bone-conduction. </w:t>
      </w:r>
      <w:r w:rsidR="00B41814" w:rsidRPr="00932941">
        <w:rPr>
          <w:i/>
        </w:rPr>
        <w:t>Ann. Otol. Rhinol. Laryngol</w:t>
      </w:r>
      <w:r w:rsidRPr="00932941">
        <w:t xml:space="preserve">. </w:t>
      </w:r>
      <w:r w:rsidRPr="00932941">
        <w:rPr>
          <w:b/>
        </w:rPr>
        <w:t>71</w:t>
      </w:r>
      <w:r w:rsidR="00B41814" w:rsidRPr="00932941">
        <w:rPr>
          <w:b/>
        </w:rPr>
        <w:t xml:space="preserve">, </w:t>
      </w:r>
      <w:r w:rsidRPr="00932941">
        <w:t>5</w:t>
      </w:r>
      <w:r w:rsidR="00B41814" w:rsidRPr="00932941">
        <w:t>-29</w:t>
      </w:r>
      <w:r w:rsidRPr="00932941">
        <w:t>.</w:t>
      </w:r>
      <w:bookmarkEnd w:id="34"/>
    </w:p>
    <w:p w:rsidR="00DC0CB1" w:rsidRPr="00932941" w:rsidRDefault="00DC0CB1" w:rsidP="00DC0CB1">
      <w:pPr>
        <w:pStyle w:val="EndNoteBibliography"/>
      </w:pPr>
      <w:bookmarkStart w:id="35" w:name="_ENREF_35"/>
      <w:r w:rsidRPr="00932941">
        <w:t>35.</w:t>
      </w:r>
      <w:r w:rsidRPr="00932941">
        <w:tab/>
        <w:t xml:space="preserve">de Alarcon A, Jahrsdoerfer RA, Kesser BW. </w:t>
      </w:r>
      <w:r w:rsidR="002929B0" w:rsidRPr="00932941">
        <w:t xml:space="preserve">2008 </w:t>
      </w:r>
      <w:r w:rsidRPr="00932941">
        <w:t xml:space="preserve">Congenital absence of the oval window: diagnosis, surgery, and audiometric outcomes. </w:t>
      </w:r>
      <w:r w:rsidRPr="00932941">
        <w:rPr>
          <w:i/>
        </w:rPr>
        <w:t>Otol</w:t>
      </w:r>
      <w:r w:rsidR="002929B0" w:rsidRPr="00932941">
        <w:rPr>
          <w:i/>
        </w:rPr>
        <w:t>. N</w:t>
      </w:r>
      <w:r w:rsidRPr="00932941">
        <w:rPr>
          <w:i/>
        </w:rPr>
        <w:t>eurotol</w:t>
      </w:r>
      <w:r w:rsidRPr="00932941">
        <w:t xml:space="preserve">. </w:t>
      </w:r>
      <w:r w:rsidRPr="00932941">
        <w:rPr>
          <w:b/>
        </w:rPr>
        <w:t>29</w:t>
      </w:r>
      <w:r w:rsidR="002929B0" w:rsidRPr="00932941">
        <w:rPr>
          <w:b/>
        </w:rPr>
        <w:t xml:space="preserve">, </w:t>
      </w:r>
      <w:r w:rsidRPr="00932941">
        <w:t>23</w:t>
      </w:r>
      <w:r w:rsidR="002929B0" w:rsidRPr="00932941">
        <w:t>-28</w:t>
      </w:r>
      <w:r w:rsidRPr="00932941">
        <w:t>.</w:t>
      </w:r>
      <w:bookmarkEnd w:id="35"/>
    </w:p>
    <w:p w:rsidR="00DC0CB1" w:rsidRPr="00932941" w:rsidRDefault="00DC0CB1" w:rsidP="00DC0CB1">
      <w:pPr>
        <w:pStyle w:val="EndNoteBibliography"/>
      </w:pPr>
      <w:bookmarkStart w:id="36" w:name="_ENREF_36"/>
      <w:r w:rsidRPr="00932941">
        <w:t>36.</w:t>
      </w:r>
      <w:r w:rsidRPr="00932941">
        <w:tab/>
        <w:t xml:space="preserve">Maier H, Salcher R, Schwab B, Lenarz T. </w:t>
      </w:r>
      <w:r w:rsidR="00433170" w:rsidRPr="00932941">
        <w:t xml:space="preserve">2013 </w:t>
      </w:r>
      <w:r w:rsidRPr="00932941">
        <w:t xml:space="preserve">The effect of static force on round window stimulation with the direct acoustic cochlea stimulator. </w:t>
      </w:r>
      <w:r w:rsidRPr="00932941">
        <w:rPr>
          <w:i/>
        </w:rPr>
        <w:t>Hear</w:t>
      </w:r>
      <w:r w:rsidR="00433170" w:rsidRPr="00932941">
        <w:rPr>
          <w:i/>
        </w:rPr>
        <w:t xml:space="preserve">. </w:t>
      </w:r>
      <w:r w:rsidRPr="00932941">
        <w:rPr>
          <w:i/>
        </w:rPr>
        <w:t>Res</w:t>
      </w:r>
      <w:r w:rsidR="00433170" w:rsidRPr="00932941">
        <w:rPr>
          <w:i/>
        </w:rPr>
        <w:t xml:space="preserve">. </w:t>
      </w:r>
      <w:r w:rsidRPr="00932941">
        <w:rPr>
          <w:b/>
        </w:rPr>
        <w:t>301</w:t>
      </w:r>
      <w:r w:rsidR="00433170" w:rsidRPr="00932941">
        <w:rPr>
          <w:b/>
        </w:rPr>
        <w:t xml:space="preserve">, </w:t>
      </w:r>
      <w:r w:rsidRPr="00932941">
        <w:t>115-</w:t>
      </w:r>
      <w:r w:rsidR="00433170" w:rsidRPr="00932941">
        <w:t>1</w:t>
      </w:r>
      <w:r w:rsidRPr="00932941">
        <w:t>24.</w:t>
      </w:r>
      <w:bookmarkEnd w:id="36"/>
    </w:p>
    <w:p w:rsidR="00DC0CB1" w:rsidRPr="00932941" w:rsidRDefault="00DC0CB1" w:rsidP="00DC0CB1">
      <w:pPr>
        <w:pStyle w:val="EndNoteBibliography"/>
      </w:pPr>
      <w:bookmarkStart w:id="37" w:name="_ENREF_37"/>
      <w:r w:rsidRPr="00932941">
        <w:t>37.</w:t>
      </w:r>
      <w:r w:rsidRPr="00932941">
        <w:tab/>
        <w:t xml:space="preserve">Pozrikidis C. </w:t>
      </w:r>
      <w:r w:rsidR="00181118" w:rsidRPr="00932941">
        <w:t xml:space="preserve">2008 </w:t>
      </w:r>
      <w:r w:rsidRPr="00932941">
        <w:t xml:space="preserve">Boundary-integral modeling of cochlear hydrodynamics. </w:t>
      </w:r>
      <w:r w:rsidR="00181118" w:rsidRPr="00932941">
        <w:rPr>
          <w:i/>
        </w:rPr>
        <w:t>J. Fluids Struct.</w:t>
      </w:r>
      <w:r w:rsidRPr="00932941">
        <w:t xml:space="preserve"> </w:t>
      </w:r>
      <w:r w:rsidRPr="00932941">
        <w:rPr>
          <w:b/>
        </w:rPr>
        <w:t>24</w:t>
      </w:r>
      <w:r w:rsidR="00181118" w:rsidRPr="00932941">
        <w:rPr>
          <w:b/>
        </w:rPr>
        <w:t xml:space="preserve">, </w:t>
      </w:r>
      <w:r w:rsidRPr="00932941">
        <w:t>336-</w:t>
      </w:r>
      <w:r w:rsidR="00181118" w:rsidRPr="00932941">
        <w:t>3</w:t>
      </w:r>
      <w:r w:rsidRPr="00932941">
        <w:t>65.</w:t>
      </w:r>
      <w:bookmarkEnd w:id="37"/>
    </w:p>
    <w:p w:rsidR="00DC0CB1" w:rsidRPr="00932941" w:rsidRDefault="00DC0CB1" w:rsidP="00DC0CB1">
      <w:pPr>
        <w:pStyle w:val="EndNoteBibliography"/>
      </w:pPr>
      <w:bookmarkStart w:id="38" w:name="_ENREF_38"/>
      <w:r w:rsidRPr="00932941">
        <w:t>38.</w:t>
      </w:r>
      <w:r w:rsidRPr="00932941">
        <w:tab/>
        <w:t xml:space="preserve">Edom E, Obrist D, Henniger R, Kleiser L, Sim JH, Huber AM. </w:t>
      </w:r>
      <w:r w:rsidR="00070934" w:rsidRPr="00932941">
        <w:t xml:space="preserve">2013 </w:t>
      </w:r>
      <w:r w:rsidRPr="00932941">
        <w:t xml:space="preserve">The effect of rocking stapes motions on the cochlear fluid flow and on the basilar membrane motion. </w:t>
      </w:r>
      <w:r w:rsidR="00B3004B" w:rsidRPr="00932941">
        <w:rPr>
          <w:i/>
        </w:rPr>
        <w:t>J. Acoust. Soc. Am.</w:t>
      </w:r>
      <w:r w:rsidRPr="00932941">
        <w:t xml:space="preserve"> </w:t>
      </w:r>
      <w:r w:rsidRPr="00932941">
        <w:rPr>
          <w:b/>
        </w:rPr>
        <w:t>134</w:t>
      </w:r>
      <w:r w:rsidR="00070934" w:rsidRPr="00932941">
        <w:rPr>
          <w:b/>
        </w:rPr>
        <w:t xml:space="preserve">, </w:t>
      </w:r>
      <w:r w:rsidRPr="00932941">
        <w:t>3749-</w:t>
      </w:r>
      <w:r w:rsidR="00070934" w:rsidRPr="00932941">
        <w:t>37</w:t>
      </w:r>
      <w:r w:rsidRPr="00932941">
        <w:t>58.</w:t>
      </w:r>
      <w:bookmarkEnd w:id="38"/>
    </w:p>
    <w:p w:rsidR="00DC0CB1" w:rsidRPr="00932941" w:rsidRDefault="00DC0CB1" w:rsidP="00DC0CB1">
      <w:pPr>
        <w:pStyle w:val="EndNoteBibliography"/>
      </w:pPr>
      <w:bookmarkStart w:id="39" w:name="_ENREF_39"/>
      <w:r w:rsidRPr="00932941">
        <w:t>39.</w:t>
      </w:r>
      <w:r w:rsidRPr="00932941">
        <w:tab/>
        <w:t xml:space="preserve">Huber AM, Sequeira D, Breuninger C, Eiber A. </w:t>
      </w:r>
      <w:r w:rsidR="00070934" w:rsidRPr="00932941">
        <w:t xml:space="preserve">2008 </w:t>
      </w:r>
      <w:r w:rsidRPr="00932941">
        <w:t xml:space="preserve">The effects of complex stapes motion on the response of the cochlea. </w:t>
      </w:r>
      <w:r w:rsidRPr="00932941">
        <w:rPr>
          <w:i/>
        </w:rPr>
        <w:t>Otol</w:t>
      </w:r>
      <w:r w:rsidR="00070934" w:rsidRPr="00932941">
        <w:rPr>
          <w:i/>
        </w:rPr>
        <w:t>.</w:t>
      </w:r>
      <w:r w:rsidRPr="00932941">
        <w:rPr>
          <w:i/>
        </w:rPr>
        <w:t xml:space="preserve"> Neurotol</w:t>
      </w:r>
      <w:r w:rsidRPr="00932941">
        <w:t xml:space="preserve">. </w:t>
      </w:r>
      <w:r w:rsidRPr="00932941">
        <w:rPr>
          <w:b/>
        </w:rPr>
        <w:t>29</w:t>
      </w:r>
      <w:r w:rsidR="00070934" w:rsidRPr="00932941">
        <w:rPr>
          <w:b/>
        </w:rPr>
        <w:t xml:space="preserve">, </w:t>
      </w:r>
      <w:r w:rsidRPr="00932941">
        <w:t>1187-</w:t>
      </w:r>
      <w:r w:rsidR="00070934" w:rsidRPr="00932941">
        <w:t>11</w:t>
      </w:r>
      <w:r w:rsidRPr="00932941">
        <w:t>92.</w:t>
      </w:r>
      <w:bookmarkEnd w:id="39"/>
    </w:p>
    <w:p w:rsidR="00DC0CB1" w:rsidRPr="00932941" w:rsidRDefault="00DC0CB1" w:rsidP="00DC0CB1">
      <w:pPr>
        <w:pStyle w:val="EndNoteBibliography"/>
      </w:pPr>
      <w:bookmarkStart w:id="40" w:name="_ENREF_40"/>
      <w:r w:rsidRPr="00932941">
        <w:t>40.</w:t>
      </w:r>
      <w:r w:rsidRPr="00932941">
        <w:tab/>
        <w:t>Eiber A, Huber AM, Lauxmann M, Chatzimichalis M, Sequeira D, Sim JH.</w:t>
      </w:r>
      <w:r w:rsidR="00070934" w:rsidRPr="00932941">
        <w:t xml:space="preserve"> 2012</w:t>
      </w:r>
      <w:r w:rsidRPr="00932941">
        <w:t xml:space="preserve"> Contribution of complex stapes motion to cochlea activation. </w:t>
      </w:r>
      <w:r w:rsidRPr="00932941">
        <w:rPr>
          <w:i/>
        </w:rPr>
        <w:t>Hear</w:t>
      </w:r>
      <w:r w:rsidR="00070934" w:rsidRPr="00932941">
        <w:rPr>
          <w:i/>
        </w:rPr>
        <w:t>.</w:t>
      </w:r>
      <w:r w:rsidRPr="00932941">
        <w:rPr>
          <w:i/>
        </w:rPr>
        <w:t xml:space="preserve"> Res</w:t>
      </w:r>
      <w:r w:rsidRPr="00932941">
        <w:t xml:space="preserve">. </w:t>
      </w:r>
      <w:r w:rsidRPr="00932941">
        <w:rPr>
          <w:b/>
        </w:rPr>
        <w:t>284</w:t>
      </w:r>
      <w:r w:rsidR="00070934" w:rsidRPr="00932941">
        <w:rPr>
          <w:b/>
        </w:rPr>
        <w:t xml:space="preserve">, </w:t>
      </w:r>
      <w:r w:rsidRPr="00932941">
        <w:t>82-92.</w:t>
      </w:r>
      <w:bookmarkEnd w:id="40"/>
    </w:p>
    <w:p w:rsidR="0001081F" w:rsidRPr="00932941" w:rsidRDefault="0001081F" w:rsidP="00C44CAB">
      <w:pPr>
        <w:pStyle w:val="BodyText2"/>
        <w:spacing w:after="200"/>
        <w:rPr>
          <w:b/>
          <w:caps/>
        </w:rPr>
      </w:pPr>
      <w:r w:rsidRPr="00932941">
        <w:fldChar w:fldCharType="end"/>
      </w:r>
    </w:p>
    <w:p w:rsidR="003D5767" w:rsidRPr="00932941" w:rsidRDefault="0001081F" w:rsidP="0001081F">
      <w:pPr>
        <w:spacing w:line="240" w:lineRule="auto"/>
        <w:rPr>
          <w:b/>
          <w:caps/>
        </w:rPr>
      </w:pPr>
      <w:r w:rsidRPr="00932941">
        <w:rPr>
          <w:b/>
          <w:caps/>
        </w:rPr>
        <w:br w:type="page"/>
      </w:r>
    </w:p>
    <w:p w:rsidR="003D5767" w:rsidRPr="00932941" w:rsidRDefault="003D5767" w:rsidP="00407E56">
      <w:pPr>
        <w:pStyle w:val="Heading2"/>
        <w:spacing w:after="200"/>
        <w:rPr>
          <w:rFonts w:ascii="Times New Roman" w:hAnsi="Times New Roman"/>
          <w:i w:val="0"/>
          <w:caps/>
          <w:sz w:val="24"/>
          <w:szCs w:val="24"/>
        </w:rPr>
      </w:pPr>
      <w:r w:rsidRPr="00932941">
        <w:rPr>
          <w:rFonts w:ascii="Times New Roman" w:hAnsi="Times New Roman"/>
          <w:i w:val="0"/>
          <w:caps/>
          <w:sz w:val="24"/>
          <w:szCs w:val="24"/>
        </w:rPr>
        <w:lastRenderedPageBreak/>
        <w:t>Figure legends</w:t>
      </w:r>
    </w:p>
    <w:p w:rsidR="003D5767" w:rsidRPr="00932941" w:rsidRDefault="003D5767" w:rsidP="00407E56">
      <w:pPr>
        <w:pStyle w:val="BodyText2"/>
        <w:spacing w:after="200"/>
      </w:pPr>
      <w:proofErr w:type="gramStart"/>
      <w:r w:rsidRPr="00932941">
        <w:rPr>
          <w:b/>
        </w:rPr>
        <w:t>Figure 1.</w:t>
      </w:r>
      <w:proofErr w:type="gramEnd"/>
      <w:r w:rsidRPr="00932941">
        <w:t xml:space="preserve"> </w:t>
      </w:r>
      <w:proofErr w:type="gramStart"/>
      <w:r w:rsidRPr="00932941">
        <w:t>Schematic view of the cochlea (CH) through a lateral opening in the temporal bone.</w:t>
      </w:r>
      <w:proofErr w:type="gramEnd"/>
      <w:r w:rsidRPr="00932941">
        <w:t xml:space="preserve"> M indicates a neodymium iron boron disk magnet (diameter 0.6mm, thickness 0.2mm) placed on the surface of the round window (RW). C labels a miniature coil situated above the magnet. S denotes a Teflon-coated silver wire used for recording of activity of the auditory nerve. IS indicates </w:t>
      </w:r>
      <w:proofErr w:type="spellStart"/>
      <w:r w:rsidRPr="00932941">
        <w:t>incudostapedial</w:t>
      </w:r>
      <w:proofErr w:type="spellEnd"/>
      <w:r w:rsidRPr="00932941">
        <w:t xml:space="preserve"> joint.</w:t>
      </w:r>
    </w:p>
    <w:p w:rsidR="00C60A63" w:rsidRPr="00932941" w:rsidRDefault="00C60A63" w:rsidP="00C60A63">
      <w:pPr>
        <w:pStyle w:val="BodyText2"/>
        <w:spacing w:after="200"/>
      </w:pPr>
      <w:proofErr w:type="gramStart"/>
      <w:r w:rsidRPr="00932941">
        <w:rPr>
          <w:b/>
        </w:rPr>
        <w:t>Figure 2.</w:t>
      </w:r>
      <w:proofErr w:type="gramEnd"/>
      <w:r w:rsidRPr="00932941">
        <w:t xml:space="preserve"> Pressure distribution during cochlear stimulation through partially occluded RW. </w:t>
      </w:r>
      <w:proofErr w:type="gramStart"/>
      <w:r w:rsidRPr="00932941">
        <w:rPr>
          <w:b/>
        </w:rPr>
        <w:t>A</w:t>
      </w:r>
      <w:r w:rsidRPr="00932941">
        <w:t xml:space="preserve"> Pressure distribution in presence of a mobile stapes.</w:t>
      </w:r>
      <w:proofErr w:type="gramEnd"/>
      <w:r w:rsidRPr="00932941">
        <w:t xml:space="preserve"> The effect of the mean internal pressure on an imperfectly fixed stapes is to generate a small volume velocity</w:t>
      </w:r>
      <w:proofErr w:type="gramStart"/>
      <w:r w:rsidRPr="00932941">
        <w:t xml:space="preserve">, </w:t>
      </w:r>
      <w:proofErr w:type="gramEnd"/>
      <m:oMath>
        <m:r>
          <w:rPr>
            <w:rFonts w:ascii="Cambria Math" w:hAnsi="Cambria Math"/>
          </w:rPr>
          <m:t xml:space="preserve">-αq </m:t>
        </m:r>
      </m:oMath>
      <w:r w:rsidRPr="00932941">
        <w:t xml:space="preserve">, where </w:t>
      </w:r>
      <m:oMath>
        <m:r>
          <w:rPr>
            <w:rFonts w:ascii="Cambria Math" w:hAnsi="Cambria Math"/>
          </w:rPr>
          <m:t>α&lt;1</m:t>
        </m:r>
      </m:oMath>
      <w:r w:rsidRPr="00932941">
        <w:t xml:space="preserve">. In this case, the freely moving area of the RW generates a volume velocity of </w:t>
      </w:r>
      <m:oMath>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q</m:t>
        </m:r>
      </m:oMath>
      <w:r w:rsidRPr="00932941">
        <w:t xml:space="preserve"> and these two components cancel the volume velocity</w:t>
      </w:r>
      <w:proofErr w:type="gramStart"/>
      <w:r w:rsidRPr="00932941">
        <w:t xml:space="preserve">, </w:t>
      </w:r>
      <w:proofErr w:type="gramEnd"/>
      <m:oMath>
        <m:r>
          <w:rPr>
            <w:rFonts w:ascii="Cambria Math" w:hAnsi="Cambria Math"/>
          </w:rPr>
          <m:t>q</m:t>
        </m:r>
      </m:oMath>
      <w:r w:rsidRPr="00932941">
        <w:t xml:space="preserve">, of the driving piston on the RW. Then the internal pressure is the sum of that due to a fixed oval window and that due to two pistons with volume velocities </w:t>
      </w:r>
      <m:oMath>
        <m:r>
          <w:rPr>
            <w:rFonts w:ascii="Cambria Math" w:hAnsi="Cambria Math"/>
          </w:rPr>
          <m:t>+αq</m:t>
        </m:r>
      </m:oMath>
      <w:r w:rsidRPr="00932941">
        <w:t xml:space="preserve"> and </w:t>
      </w:r>
      <m:oMath>
        <m:r>
          <w:rPr>
            <w:rFonts w:ascii="Cambria Math" w:hAnsi="Cambria Math"/>
          </w:rPr>
          <m:t>-αq</m:t>
        </m:r>
      </m:oMath>
      <w:r w:rsidRPr="00932941">
        <w:t xml:space="preserve"> on either side of the volume. </w:t>
      </w:r>
      <w:r w:rsidRPr="00932941">
        <w:rPr>
          <w:b/>
        </w:rPr>
        <w:t>B</w:t>
      </w:r>
      <w:r w:rsidRPr="00932941">
        <w:t xml:space="preserve"> Sketch of cancelling piston sources.</w:t>
      </w:r>
    </w:p>
    <w:p w:rsidR="007903F2" w:rsidRPr="00932941" w:rsidRDefault="007903F2" w:rsidP="007903F2">
      <w:pPr>
        <w:spacing w:after="200"/>
      </w:pPr>
      <w:proofErr w:type="gramStart"/>
      <w:r w:rsidRPr="00932941">
        <w:rPr>
          <w:b/>
        </w:rPr>
        <w:t>Figure 3.</w:t>
      </w:r>
      <w:proofErr w:type="gramEnd"/>
      <w:r w:rsidRPr="00932941">
        <w:t xml:space="preserve"> Dependence of the ratio of the two linear velocities</w:t>
      </w:r>
      <w:proofErr w:type="gramStart"/>
      <w:r w:rsidRPr="00932941">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Pr="00932941">
        <w:t xml:space="preserve">, on the ratio of inner piston to outer piston radii,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Pr="00932941">
        <w:t>.</w:t>
      </w:r>
    </w:p>
    <w:p w:rsidR="00C60A63" w:rsidRPr="00932941" w:rsidRDefault="007903F2" w:rsidP="007903F2">
      <w:pPr>
        <w:pStyle w:val="BodyText2"/>
        <w:spacing w:after="200"/>
      </w:pPr>
      <w:proofErr w:type="gramStart"/>
      <w:r w:rsidRPr="00932941">
        <w:rPr>
          <w:b/>
        </w:rPr>
        <w:t>Figure 4.</w:t>
      </w:r>
      <w:proofErr w:type="gramEnd"/>
      <w:r w:rsidRPr="00932941">
        <w:t xml:space="preserve"> The modulus of the total near-field pressure</w:t>
      </w:r>
      <w:proofErr w:type="gramStart"/>
      <w:r w:rsidRPr="00932941">
        <w:t xml:space="preserve">, </w:t>
      </w:r>
      <w:proofErr w:type="gramEnd"/>
      <m:oMath>
        <m:r>
          <w:rPr>
            <w:rFonts w:ascii="Cambria Math" w:hAnsi="Cambria Math"/>
          </w:rPr>
          <m:t>|</m:t>
        </m:r>
        <m:sSub>
          <m:sSubPr>
            <m:ctrlPr>
              <w:rPr>
                <w:rFonts w:ascii="Cambria Math" w:hAnsi="Cambria Math"/>
                <w:i/>
                <w:lang w:eastAsia="en-US"/>
              </w:rPr>
            </m:ctrlPr>
          </m:sSubPr>
          <m:e>
            <m:r>
              <w:rPr>
                <w:rFonts w:ascii="Cambria Math" w:hAnsi="Cambria Math"/>
              </w:rPr>
              <m:t>P</m:t>
            </m:r>
          </m:e>
          <m:sub>
            <m:r>
              <w:rPr>
                <w:rFonts w:ascii="Cambria Math" w:hAnsi="Cambria Math"/>
              </w:rPr>
              <m:t>N</m:t>
            </m:r>
          </m:sub>
        </m:sSub>
        <m:r>
          <w:rPr>
            <w:rFonts w:ascii="Cambria Math" w:hAnsi="Cambria Math"/>
          </w:rPr>
          <m:t>|</m:t>
        </m:r>
      </m:oMath>
      <w:r w:rsidRPr="00932941">
        <w:t xml:space="preserve">, as a function of the distance from the piston for different  ratio of inner piston to outer piston radii,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Pr="00932941">
        <w:t>. The inner piston velocity</w:t>
      </w:r>
      <w:proofErr w:type="gramStart"/>
      <w:r w:rsidRPr="00932941">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1</m:t>
            </m:r>
          </m:sub>
        </m:sSub>
      </m:oMath>
      <w:r w:rsidRPr="00932941">
        <w:t>, is 1 mm/s, the fluid density is 10</w:t>
      </w:r>
      <w:r w:rsidRPr="00932941">
        <w:rPr>
          <w:vertAlign w:val="superscript"/>
        </w:rPr>
        <w:t>3</w:t>
      </w:r>
      <w:r w:rsidRPr="00932941">
        <w:t xml:space="preserve"> kg/m</w:t>
      </w:r>
      <w:r w:rsidRPr="00932941">
        <w:rPr>
          <w:vertAlign w:val="superscript"/>
        </w:rPr>
        <w:t>3</w:t>
      </w:r>
      <w:r w:rsidRPr="00932941">
        <w:t>, the frequency of stimulation is 15 kHz.</w:t>
      </w:r>
      <w:r w:rsidR="00932BFE" w:rsidRPr="00932941">
        <w:t xml:space="preserve"> Cartoons along the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00932BFE" w:rsidRPr="00932941">
        <w:t xml:space="preserve"> axis show position of the magnet (grey area) on the RW for different relative probe sizes.</w:t>
      </w:r>
    </w:p>
    <w:p w:rsidR="003D5767" w:rsidRPr="00932941" w:rsidRDefault="003D5767" w:rsidP="00407E56">
      <w:pPr>
        <w:pStyle w:val="BodyText2"/>
        <w:spacing w:after="200"/>
      </w:pPr>
      <w:proofErr w:type="gramStart"/>
      <w:r w:rsidRPr="00932941">
        <w:rPr>
          <w:b/>
        </w:rPr>
        <w:t xml:space="preserve">Figure </w:t>
      </w:r>
      <w:r w:rsidR="004C73D4" w:rsidRPr="00932941">
        <w:rPr>
          <w:b/>
        </w:rPr>
        <w:t>5</w:t>
      </w:r>
      <w:r w:rsidRPr="00932941">
        <w:rPr>
          <w:b/>
        </w:rPr>
        <w:t>.</w:t>
      </w:r>
      <w:proofErr w:type="gramEnd"/>
      <w:r w:rsidRPr="00932941">
        <w:t xml:space="preserve"> Thresholds of acoustic stimulation (dB SPL) vs frequency (kHz) for N1 peak of the CAP of the auditory nerve measured before (open symbols) and 2.5 hours after (solid symbols) placement of the magnet on the RW.</w:t>
      </w:r>
    </w:p>
    <w:p w:rsidR="003D5767" w:rsidRPr="00932941" w:rsidRDefault="003D5767" w:rsidP="00407E56">
      <w:pPr>
        <w:pStyle w:val="BodyText2"/>
        <w:spacing w:after="200"/>
      </w:pPr>
      <w:proofErr w:type="gramStart"/>
      <w:r w:rsidRPr="00932941">
        <w:rPr>
          <w:b/>
        </w:rPr>
        <w:t xml:space="preserve">Figure </w:t>
      </w:r>
      <w:r w:rsidR="006338EF" w:rsidRPr="00932941">
        <w:rPr>
          <w:b/>
        </w:rPr>
        <w:t>6</w:t>
      </w:r>
      <w:r w:rsidRPr="00932941">
        <w:rPr>
          <w:b/>
        </w:rPr>
        <w:t>.</w:t>
      </w:r>
      <w:proofErr w:type="gramEnd"/>
      <w:r w:rsidRPr="00932941">
        <w:t xml:space="preserve"> Displacement of the RW magnet as a function of voltage applied to the coil for three different stimulus frequencies (5, 10 and 20 kHz) measured </w:t>
      </w:r>
      <w:r w:rsidRPr="00932941">
        <w:rPr>
          <w:i/>
        </w:rPr>
        <w:t xml:space="preserve">in situ </w:t>
      </w:r>
      <w:r w:rsidRPr="00932941">
        <w:t>on the RW of a single preparation. The data at each frequency are pooled and normalized from measurements at different gains of the signal conditioning amplifier.</w:t>
      </w:r>
    </w:p>
    <w:p w:rsidR="003D5767" w:rsidRPr="00932941" w:rsidRDefault="003D5767" w:rsidP="00407E56">
      <w:pPr>
        <w:pStyle w:val="BodyText2"/>
        <w:spacing w:after="200"/>
      </w:pPr>
      <w:proofErr w:type="gramStart"/>
      <w:r w:rsidRPr="00932941">
        <w:rPr>
          <w:b/>
        </w:rPr>
        <w:t xml:space="preserve">Figure </w:t>
      </w:r>
      <w:r w:rsidR="00022A6C" w:rsidRPr="00932941">
        <w:rPr>
          <w:b/>
        </w:rPr>
        <w:t>7</w:t>
      </w:r>
      <w:r w:rsidRPr="00932941">
        <w:rPr>
          <w:b/>
        </w:rPr>
        <w:t>.</w:t>
      </w:r>
      <w:proofErr w:type="gramEnd"/>
      <w:r w:rsidRPr="00932941">
        <w:t xml:space="preserve"> </w:t>
      </w:r>
      <w:proofErr w:type="gramStart"/>
      <w:r w:rsidRPr="00932941">
        <w:t>Magnet displacement and neural thresholds as a function of the stimulation frequency in three representative preparations.</w:t>
      </w:r>
      <w:proofErr w:type="gramEnd"/>
      <w:r w:rsidRPr="00932941">
        <w:t xml:space="preserve"> </w:t>
      </w:r>
      <w:r w:rsidRPr="00932941">
        <w:rPr>
          <w:b/>
        </w:rPr>
        <w:t>A</w:t>
      </w:r>
      <w:r w:rsidRPr="00932941">
        <w:t xml:space="preserve"> Frequency dependence of the </w:t>
      </w:r>
      <w:r w:rsidRPr="00932941">
        <w:lastRenderedPageBreak/>
        <w:t xml:space="preserve">magnet displacement at constant voltage (10 V) applied to the coil. </w:t>
      </w:r>
      <w:r w:rsidR="00BB5C7D" w:rsidRPr="00932941">
        <w:rPr>
          <w:b/>
        </w:rPr>
        <w:t>B</w:t>
      </w:r>
      <w:r w:rsidR="00BB5C7D" w:rsidRPr="00932941">
        <w:t xml:space="preserve"> Frequency dependence of the magnet acceleration at constant voltage (10 V) applied to the coil calculated from data at panel A. </w:t>
      </w:r>
      <w:r w:rsidR="00BB5C7D" w:rsidRPr="00932941">
        <w:rPr>
          <w:b/>
        </w:rPr>
        <w:t>C</w:t>
      </w:r>
      <w:r w:rsidRPr="00932941">
        <w:t xml:space="preserve"> CAP thresholds during acoustic stimulation.</w:t>
      </w:r>
      <w:r w:rsidR="00511878" w:rsidRPr="00932941">
        <w:t xml:space="preserve"> Note </w:t>
      </w:r>
      <w:r w:rsidR="00161393" w:rsidRPr="00932941">
        <w:t xml:space="preserve">a </w:t>
      </w:r>
      <w:r w:rsidR="00511878" w:rsidRPr="00932941">
        <w:t>shorter frequency range than in figure</w:t>
      </w:r>
      <w:r w:rsidR="007A0D91" w:rsidRPr="00932941">
        <w:t xml:space="preserve"> </w:t>
      </w:r>
      <w:r w:rsidR="00511878" w:rsidRPr="00932941">
        <w:t>2.</w:t>
      </w:r>
      <w:r w:rsidRPr="00932941">
        <w:t xml:space="preserve"> </w:t>
      </w:r>
      <w:r w:rsidR="00BB5C7D" w:rsidRPr="00932941">
        <w:rPr>
          <w:b/>
        </w:rPr>
        <w:t>D</w:t>
      </w:r>
      <w:r w:rsidRPr="00932941">
        <w:t xml:space="preserve"> Dependence of the coil voltage to generate threshold CAP during the RW stimulation. </w:t>
      </w:r>
      <w:proofErr w:type="gramStart"/>
      <w:r w:rsidR="00BB5C7D" w:rsidRPr="00932941">
        <w:rPr>
          <w:b/>
        </w:rPr>
        <w:t>E</w:t>
      </w:r>
      <w:r w:rsidRPr="00932941">
        <w:t xml:space="preserve"> Corresponding magnet displacement at the CAP threshold.</w:t>
      </w:r>
      <w:proofErr w:type="gramEnd"/>
      <w:r w:rsidR="00BB5C7D" w:rsidRPr="00932941">
        <w:t xml:space="preserve"> </w:t>
      </w:r>
      <w:r w:rsidR="00BB5C7D" w:rsidRPr="00932941">
        <w:rPr>
          <w:b/>
        </w:rPr>
        <w:t>F</w:t>
      </w:r>
      <w:r w:rsidR="00BB5C7D" w:rsidRPr="00932941">
        <w:t xml:space="preserve"> Corresponding magnet acceleration at the CAP threshold calculated from data at panel E.</w:t>
      </w:r>
    </w:p>
    <w:p w:rsidR="003D5767" w:rsidRPr="00932941" w:rsidRDefault="003D5767" w:rsidP="00407E56">
      <w:pPr>
        <w:pStyle w:val="BodyText2"/>
        <w:spacing w:after="200"/>
      </w:pPr>
      <w:proofErr w:type="gramStart"/>
      <w:r w:rsidRPr="00932941">
        <w:rPr>
          <w:b/>
        </w:rPr>
        <w:t xml:space="preserve">Figure </w:t>
      </w:r>
      <w:r w:rsidR="00022A6C" w:rsidRPr="00932941">
        <w:rPr>
          <w:b/>
        </w:rPr>
        <w:t>8</w:t>
      </w:r>
      <w:r w:rsidRPr="00932941">
        <w:rPr>
          <w:b/>
        </w:rPr>
        <w:t>.</w:t>
      </w:r>
      <w:proofErr w:type="gramEnd"/>
      <w:r w:rsidRPr="00932941">
        <w:t xml:space="preserve"> CAP latency for </w:t>
      </w:r>
      <w:proofErr w:type="spellStart"/>
      <w:r w:rsidRPr="00932941">
        <w:t>suprathreshold</w:t>
      </w:r>
      <w:proofErr w:type="spellEnd"/>
      <w:r w:rsidRPr="00932941">
        <w:t xml:space="preserve"> stimulation within 10 dB of the threshold for the acoustic and RW stimulation of the cochlea</w:t>
      </w:r>
      <w:r w:rsidR="0046539B" w:rsidRPr="00932941">
        <w:t xml:space="preserve"> (mean </w:t>
      </w:r>
      <w:r w:rsidR="00623323" w:rsidRPr="00932941">
        <w:sym w:font="Symbol" w:char="F0B1"/>
      </w:r>
      <w:r w:rsidR="00623323" w:rsidRPr="00932941">
        <w:t xml:space="preserve"> SD, N=3 for each condition of stimulation)</w:t>
      </w:r>
      <w:r w:rsidRPr="00932941">
        <w:t>.</w:t>
      </w:r>
    </w:p>
    <w:p w:rsidR="003D5767" w:rsidRPr="00932941" w:rsidRDefault="003D5767" w:rsidP="00407E56">
      <w:pPr>
        <w:pStyle w:val="BodyText2"/>
        <w:spacing w:after="200"/>
      </w:pPr>
      <w:proofErr w:type="gramStart"/>
      <w:r w:rsidRPr="00932941">
        <w:rPr>
          <w:b/>
        </w:rPr>
        <w:t xml:space="preserve">Figure </w:t>
      </w:r>
      <w:r w:rsidR="00022A6C" w:rsidRPr="00932941">
        <w:rPr>
          <w:b/>
        </w:rPr>
        <w:t>9</w:t>
      </w:r>
      <w:r w:rsidRPr="00932941">
        <w:rPr>
          <w:b/>
        </w:rPr>
        <w:t>.</w:t>
      </w:r>
      <w:proofErr w:type="gramEnd"/>
      <w:r w:rsidRPr="00932941">
        <w:t xml:space="preserve"> </w:t>
      </w:r>
      <w:proofErr w:type="gramStart"/>
      <w:r w:rsidRPr="00932941">
        <w:t>Effect of stapes fixation on the CAP thresholds during the RW stimulation.</w:t>
      </w:r>
      <w:proofErr w:type="gramEnd"/>
      <w:r w:rsidRPr="00932941">
        <w:t xml:space="preserve"> </w:t>
      </w:r>
      <w:r w:rsidRPr="00932941">
        <w:rPr>
          <w:b/>
        </w:rPr>
        <w:t>A, B</w:t>
      </w:r>
      <w:r w:rsidRPr="00932941">
        <w:t xml:space="preserve"> Stapes displacements for different attenuation of voltage (re 10V) applied to the coil. </w:t>
      </w:r>
      <w:proofErr w:type="gramStart"/>
      <w:r w:rsidR="004666DE" w:rsidRPr="00932941">
        <w:t>Average of three measurements.</w:t>
      </w:r>
      <w:proofErr w:type="gramEnd"/>
      <w:r w:rsidR="004666DE" w:rsidRPr="00932941">
        <w:t xml:space="preserve"> Error bars are omitted for clarity. </w:t>
      </w:r>
      <w:r w:rsidRPr="00932941">
        <w:t xml:space="preserve">Noise floor of the interferometer is indicated by a dashed line. </w:t>
      </w:r>
      <w:r w:rsidRPr="00932941">
        <w:rPr>
          <w:b/>
        </w:rPr>
        <w:t>C</w:t>
      </w:r>
      <w:r w:rsidRPr="00932941">
        <w:t xml:space="preserve"> Corresponding CAP thresholds measured before (solid symbols) and after (open symbols) stapes fixation.</w:t>
      </w:r>
    </w:p>
    <w:p w:rsidR="003D5767" w:rsidRPr="00932941" w:rsidRDefault="003D5767" w:rsidP="001D527E">
      <w:pPr>
        <w:spacing w:after="200"/>
        <w:sectPr w:rsidR="003D5767" w:rsidRPr="00932941">
          <w:pgSz w:w="11906" w:h="16838"/>
          <w:pgMar w:top="1440" w:right="1797" w:bottom="1440" w:left="1797" w:header="709" w:footer="709" w:gutter="0"/>
          <w:lnNumType w:countBy="1" w:restart="continuous"/>
          <w:cols w:space="720"/>
        </w:sectPr>
      </w:pPr>
      <w:proofErr w:type="gramStart"/>
      <w:r w:rsidRPr="00932941">
        <w:rPr>
          <w:b/>
        </w:rPr>
        <w:t>Figure 1</w:t>
      </w:r>
      <w:r w:rsidR="00295965" w:rsidRPr="00932941">
        <w:rPr>
          <w:b/>
        </w:rPr>
        <w:t>0</w:t>
      </w:r>
      <w:r w:rsidRPr="00932941">
        <w:rPr>
          <w:b/>
        </w:rPr>
        <w:t>.</w:t>
      </w:r>
      <w:proofErr w:type="gramEnd"/>
      <w:r w:rsidRPr="00932941">
        <w:t xml:space="preserve"> </w:t>
      </w:r>
      <w:proofErr w:type="gramStart"/>
      <w:r w:rsidRPr="00932941">
        <w:t>Schematics of impedances of the cochlea during acoustic (A) and RW (B) stimulation.</w:t>
      </w:r>
      <w:proofErr w:type="gramEnd"/>
      <w:r w:rsidRPr="00932941">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BM</m:t>
            </m:r>
          </m:sub>
        </m:sSub>
      </m:oMath>
      <w:r w:rsidRPr="00932941">
        <w:t xml:space="preserve"> </w:t>
      </w:r>
      <w:proofErr w:type="gramStart"/>
      <w:r w:rsidRPr="00932941">
        <w:t>and</w:t>
      </w:r>
      <w:proofErr w:type="gramEnd"/>
      <w:r w:rsidRPr="00932941">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RW</m:t>
            </m:r>
          </m:sub>
        </m:sSub>
      </m:oMath>
      <w:r w:rsidRPr="00932941">
        <w:t xml:space="preserve"> are impedances of the cochlear partition and the open area of the RW respectively.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ME</m:t>
            </m:r>
          </m:sub>
        </m:sSub>
      </m:oMath>
      <w:r w:rsidRPr="00932941">
        <w:t xml:space="preserve"> </w:t>
      </w:r>
      <w:proofErr w:type="gramStart"/>
      <w:r w:rsidRPr="00932941">
        <w:t>is</w:t>
      </w:r>
      <w:proofErr w:type="gramEnd"/>
      <w:r w:rsidRPr="00932941">
        <w:t xml:space="preserve"> the stapes impedance as seen from the cochlea.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3,SV</m:t>
            </m:r>
          </m:sub>
        </m:sSub>
      </m:oMath>
      <w:r w:rsidRPr="00932941">
        <w:t xml:space="preserve"> </w:t>
      </w:r>
      <w:proofErr w:type="gramStart"/>
      <w:r w:rsidRPr="00932941">
        <w:t>and</w:t>
      </w:r>
      <w:proofErr w:type="gramEnd"/>
      <w:r w:rsidRPr="00932941">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3,ST</m:t>
            </m:r>
          </m:sub>
        </m:sSub>
      </m:oMath>
      <w:r w:rsidRPr="00932941">
        <w:t xml:space="preserve"> are impedances of “third windows” in the </w:t>
      </w:r>
      <w:proofErr w:type="spellStart"/>
      <w:r w:rsidRPr="00932941">
        <w:t>scala</w:t>
      </w:r>
      <w:proofErr w:type="spellEnd"/>
      <w:r w:rsidRPr="00932941">
        <w:t xml:space="preserve"> </w:t>
      </w:r>
      <w:proofErr w:type="spellStart"/>
      <w:r w:rsidRPr="00932941">
        <w:t>vestibuli</w:t>
      </w:r>
      <w:proofErr w:type="spellEnd"/>
      <w:r w:rsidRPr="00932941">
        <w:t xml:space="preserve"> and </w:t>
      </w:r>
      <w:proofErr w:type="spellStart"/>
      <w:r w:rsidRPr="00932941">
        <w:t>scala</w:t>
      </w:r>
      <w:proofErr w:type="spellEnd"/>
      <w:r w:rsidRPr="00932941">
        <w:t xml:space="preserve"> tympani, respectively. </w:t>
      </w:r>
      <m:oMath>
        <m:r>
          <m:rPr>
            <m:sty m:val="bi"/>
          </m:rPr>
          <w:rPr>
            <w:rFonts w:ascii="Cambria Math" w:hAnsi="Cambria Math"/>
          </w:rPr>
          <m:t>q</m:t>
        </m:r>
      </m:oMath>
      <w:r w:rsidRPr="00932941">
        <w:t xml:space="preserve"> </w:t>
      </w:r>
      <w:proofErr w:type="gramStart"/>
      <w:r w:rsidRPr="00932941">
        <w:t>indicates</w:t>
      </w:r>
      <w:proofErr w:type="gramEnd"/>
      <w:r w:rsidRPr="00932941">
        <w:t xml:space="preserve"> </w:t>
      </w:r>
      <w:r w:rsidR="00DD6D23" w:rsidRPr="00932941">
        <w:t>a volume velocity</w:t>
      </w:r>
      <w:r w:rsidRPr="00932941">
        <w:t xml:space="preserve"> </w:t>
      </w:r>
      <w:r w:rsidR="00DD6D23" w:rsidRPr="00932941">
        <w:t>generated by stimulation</w:t>
      </w:r>
      <w:r w:rsidRPr="00932941">
        <w:t>.</w:t>
      </w:r>
    </w:p>
    <w:p w:rsidR="003D5767" w:rsidRPr="00932941" w:rsidRDefault="003D5767" w:rsidP="00961E86">
      <w:pPr>
        <w:spacing w:after="200"/>
      </w:pPr>
      <w:r w:rsidRPr="00932941">
        <w:lastRenderedPageBreak/>
        <w:t>Figure 1</w:t>
      </w:r>
    </w:p>
    <w:p w:rsidR="003D5767" w:rsidRPr="00932941" w:rsidRDefault="000C449C" w:rsidP="00431097">
      <w:pPr>
        <w:spacing w:after="200"/>
        <w:jc w:val="center"/>
      </w:pPr>
      <w:r w:rsidRPr="00932941">
        <w:rPr>
          <w:noProof/>
          <w:lang w:eastAsia="zh-CN"/>
        </w:rPr>
        <w:drawing>
          <wp:inline distT="0" distB="0" distL="0" distR="0" wp14:anchorId="0EA6B0E4" wp14:editId="2BDCDB31">
            <wp:extent cx="2967990" cy="3364230"/>
            <wp:effectExtent l="0" t="0" r="0" b="0"/>
            <wp:docPr id="137" name="Picture 1" descr="Round window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und window2"/>
                    <pic:cNvPicPr>
                      <a:picLocks noChangeAspect="1" noChangeArrowheads="1"/>
                    </pic:cNvPicPr>
                  </pic:nvPicPr>
                  <pic:blipFill>
                    <a:blip r:embed="rId9">
                      <a:extLst>
                        <a:ext uri="{28A0092B-C50C-407E-A947-70E740481C1C}">
                          <a14:useLocalDpi xmlns:a14="http://schemas.microsoft.com/office/drawing/2010/main" val="0"/>
                        </a:ext>
                      </a:extLst>
                    </a:blip>
                    <a:srcRect l="25378" t="5260" r="25378" b="15768"/>
                    <a:stretch>
                      <a:fillRect/>
                    </a:stretch>
                  </pic:blipFill>
                  <pic:spPr bwMode="auto">
                    <a:xfrm>
                      <a:off x="0" y="0"/>
                      <a:ext cx="2967990" cy="3364230"/>
                    </a:xfrm>
                    <a:prstGeom prst="rect">
                      <a:avLst/>
                    </a:prstGeom>
                    <a:noFill/>
                    <a:ln>
                      <a:noFill/>
                    </a:ln>
                  </pic:spPr>
                </pic:pic>
              </a:graphicData>
            </a:graphic>
          </wp:inline>
        </w:drawing>
      </w:r>
    </w:p>
    <w:p w:rsidR="003D5767" w:rsidRPr="00932941" w:rsidRDefault="003D5767" w:rsidP="00431097">
      <w:pPr>
        <w:pStyle w:val="BodyText2"/>
        <w:spacing w:after="200"/>
      </w:pPr>
    </w:p>
    <w:p w:rsidR="003D5767" w:rsidRPr="00932941" w:rsidRDefault="003D5767" w:rsidP="00431097">
      <w:pPr>
        <w:pStyle w:val="BodyText2"/>
        <w:spacing w:after="200"/>
      </w:pPr>
    </w:p>
    <w:p w:rsidR="003D5767" w:rsidRPr="00932941" w:rsidRDefault="003D5767" w:rsidP="00431097">
      <w:pPr>
        <w:pStyle w:val="BodyText2"/>
        <w:spacing w:after="200"/>
      </w:pPr>
    </w:p>
    <w:p w:rsidR="003D5767" w:rsidRPr="00932941" w:rsidRDefault="003D5767" w:rsidP="00431097">
      <w:pPr>
        <w:pStyle w:val="BodyText2"/>
        <w:spacing w:after="200"/>
      </w:pPr>
    </w:p>
    <w:p w:rsidR="003D5767" w:rsidRPr="00932941" w:rsidRDefault="003D5767" w:rsidP="00431097">
      <w:pPr>
        <w:pStyle w:val="BodyText2"/>
        <w:spacing w:after="200"/>
      </w:pPr>
    </w:p>
    <w:p w:rsidR="003D5767" w:rsidRPr="00932941" w:rsidRDefault="003D5767" w:rsidP="00431097">
      <w:pPr>
        <w:pStyle w:val="BodyText2"/>
        <w:spacing w:after="200"/>
      </w:pPr>
    </w:p>
    <w:p w:rsidR="003D5767" w:rsidRPr="00932941" w:rsidRDefault="003D5767" w:rsidP="00431097">
      <w:pPr>
        <w:pStyle w:val="BodyText2"/>
        <w:spacing w:after="200"/>
      </w:pPr>
    </w:p>
    <w:p w:rsidR="003D5767" w:rsidRPr="00932941" w:rsidRDefault="003D5767" w:rsidP="00431097">
      <w:pPr>
        <w:pStyle w:val="BodyText2"/>
        <w:spacing w:after="200"/>
      </w:pPr>
    </w:p>
    <w:p w:rsidR="003D5767" w:rsidRPr="00932941" w:rsidRDefault="003D5767" w:rsidP="00431097">
      <w:pPr>
        <w:pStyle w:val="BodyText2"/>
        <w:spacing w:after="200"/>
      </w:pPr>
    </w:p>
    <w:p w:rsidR="003D5767" w:rsidRPr="00932941" w:rsidRDefault="003D5767" w:rsidP="00431097">
      <w:pPr>
        <w:pStyle w:val="BodyText2"/>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r w:rsidRPr="00932941">
        <w:lastRenderedPageBreak/>
        <w:t>Figure 2</w:t>
      </w:r>
    </w:p>
    <w:p w:rsidR="00B24A17" w:rsidRPr="00932941" w:rsidRDefault="00B24A17" w:rsidP="00B24A17">
      <w:pPr>
        <w:pStyle w:val="BodyText2"/>
        <w:spacing w:after="200"/>
      </w:pPr>
    </w:p>
    <w:p w:rsidR="00C60A63" w:rsidRPr="00932941" w:rsidRDefault="00C60A63" w:rsidP="00B24A17">
      <w:pPr>
        <w:pStyle w:val="BodyText2"/>
        <w:spacing w:after="200"/>
      </w:pPr>
    </w:p>
    <w:p w:rsidR="00B24A17" w:rsidRPr="00932941" w:rsidRDefault="00B24A17" w:rsidP="00B24A17">
      <w:pPr>
        <w:pStyle w:val="BodyText2"/>
        <w:spacing w:after="0"/>
      </w:pPr>
      <w:r w:rsidRPr="00932941">
        <w:rPr>
          <w:noProof/>
          <w:lang w:eastAsia="zh-CN"/>
        </w:rPr>
        <mc:AlternateContent>
          <mc:Choice Requires="wps">
            <w:drawing>
              <wp:anchor distT="0" distB="0" distL="114300" distR="114300" simplePos="0" relativeHeight="251657216" behindDoc="0" locked="0" layoutInCell="1" allowOverlap="1" wp14:anchorId="4F01D3B7" wp14:editId="1423F5DD">
                <wp:simplePos x="0" y="0"/>
                <wp:positionH relativeFrom="column">
                  <wp:posOffset>62865</wp:posOffset>
                </wp:positionH>
                <wp:positionV relativeFrom="paragraph">
                  <wp:posOffset>476250</wp:posOffset>
                </wp:positionV>
                <wp:extent cx="914400" cy="480060"/>
                <wp:effectExtent l="0" t="0" r="0" b="0"/>
                <wp:wrapNone/>
                <wp:docPr id="8" name="Text Box 8"/>
                <wp:cNvGraphicFramePr/>
                <a:graphic xmlns:a="http://schemas.openxmlformats.org/drawingml/2006/main">
                  <a:graphicData uri="http://schemas.microsoft.com/office/word/2010/wordprocessingShape">
                    <wps:wsp>
                      <wps:cNvSpPr txBox="1"/>
                      <wps:spPr>
                        <a:xfrm>
                          <a:off x="0" y="0"/>
                          <a:ext cx="914400" cy="4800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C71C7" w:rsidRPr="001310A6" w:rsidRDefault="00FC71C7" w:rsidP="00B24A17">
                            <w:pPr>
                              <w:rPr>
                                <w:rFonts w:ascii="Arial" w:hAnsi="Arial" w:cs="Arial"/>
                                <w:sz w:val="40"/>
                                <w:szCs w:val="40"/>
                              </w:rPr>
                            </w:pPr>
                            <w:r w:rsidRPr="001310A6">
                              <w:rPr>
                                <w:rFonts w:ascii="Arial" w:hAnsi="Arial" w:cs="Arial"/>
                                <w:sz w:val="40"/>
                                <w:szCs w:val="4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4.95pt;margin-top:37.5pt;width:1in;height:37.8pt;z-index:251657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" filled="f" stroked="f" strokeweight=".5pt">
                <v:textbox>
                  <w:txbxContent>
                    <w:p w:rsidR="00FC71C7" w:rsidRPr="001310A6" w:rsidRDefault="00FC71C7" w:rsidP="00B24A17">
                      <w:pPr>
                        <w:rPr>
                          <w:rFonts w:ascii="Arial" w:hAnsi="Arial" w:cs="Arial"/>
                          <w:sz w:val="40"/>
                          <w:szCs w:val="40"/>
                        </w:rPr>
                      </w:pPr>
                      <w:r w:rsidRPr="001310A6">
                        <w:rPr>
                          <w:rFonts w:ascii="Arial" w:hAnsi="Arial" w:cs="Arial"/>
                          <w:sz w:val="40"/>
                          <w:szCs w:val="40"/>
                        </w:rPr>
                        <w:t>A</w:t>
                      </w:r>
                    </w:p>
                  </w:txbxContent>
                </v:textbox>
              </v:shape>
            </w:pict>
          </mc:Fallback>
        </mc:AlternateContent>
      </w:r>
      <w:r w:rsidRPr="00932941">
        <w:rPr>
          <w:noProof/>
          <w:lang w:eastAsia="zh-CN"/>
        </w:rPr>
        <w:drawing>
          <wp:inline distT="0" distB="0" distL="0" distR="0" wp14:anchorId="71C893CA" wp14:editId="36DAA551">
            <wp:extent cx="4762500" cy="154051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62500" cy="1540510"/>
                    </a:xfrm>
                    <a:prstGeom prst="rect">
                      <a:avLst/>
                    </a:prstGeom>
                    <a:noFill/>
                    <a:ln>
                      <a:noFill/>
                    </a:ln>
                  </pic:spPr>
                </pic:pic>
              </a:graphicData>
            </a:graphic>
          </wp:inline>
        </w:drawing>
      </w:r>
    </w:p>
    <w:p w:rsidR="00B24A17" w:rsidRPr="00932941" w:rsidRDefault="00B24A17" w:rsidP="00B24A17">
      <w:pPr>
        <w:pStyle w:val="BodyText2"/>
        <w:spacing w:after="200"/>
      </w:pPr>
      <w:r w:rsidRPr="00932941">
        <w:rPr>
          <w:noProof/>
          <w:lang w:eastAsia="zh-CN"/>
        </w:rPr>
        <mc:AlternateContent>
          <mc:Choice Requires="wps">
            <w:drawing>
              <wp:anchor distT="0" distB="0" distL="114300" distR="114300" simplePos="0" relativeHeight="251659264" behindDoc="0" locked="0" layoutInCell="1" allowOverlap="1" wp14:anchorId="31C089F3" wp14:editId="4278F3E9">
                <wp:simplePos x="0" y="0"/>
                <wp:positionH relativeFrom="column">
                  <wp:posOffset>62865</wp:posOffset>
                </wp:positionH>
                <wp:positionV relativeFrom="paragraph">
                  <wp:posOffset>97790</wp:posOffset>
                </wp:positionV>
                <wp:extent cx="914400" cy="48006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480060"/>
                        </a:xfrm>
                        <a:prstGeom prst="rect">
                          <a:avLst/>
                        </a:prstGeom>
                        <a:noFill/>
                        <a:ln w="6350">
                          <a:noFill/>
                        </a:ln>
                        <a:effectLst/>
                      </wps:spPr>
                      <wps:txbx>
                        <w:txbxContent>
                          <w:p w:rsidR="00FC71C7" w:rsidRPr="001310A6" w:rsidRDefault="00FC71C7" w:rsidP="00B24A17">
                            <w:pPr>
                              <w:rPr>
                                <w:rFonts w:ascii="Arial" w:hAnsi="Arial" w:cs="Arial"/>
                                <w:sz w:val="40"/>
                                <w:szCs w:val="40"/>
                              </w:rPr>
                            </w:pPr>
                            <w:r w:rsidRPr="001310A6">
                              <w:rPr>
                                <w:rFonts w:ascii="Arial" w:hAnsi="Arial" w:cs="Arial"/>
                                <w:sz w:val="40"/>
                                <w:szCs w:val="4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27" type="#_x0000_t202" style="position:absolute;margin-left:4.95pt;margin-top:7.7pt;width:1in;height:37.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" filled="f" stroked="f" strokeweight=".5pt">
                <v:textbox>
                  <w:txbxContent>
                    <w:p w:rsidR="00FC71C7" w:rsidRPr="001310A6" w:rsidRDefault="00FC71C7" w:rsidP="00B24A17">
                      <w:pPr>
                        <w:rPr>
                          <w:rFonts w:ascii="Arial" w:hAnsi="Arial" w:cs="Arial"/>
                          <w:sz w:val="40"/>
                          <w:szCs w:val="40"/>
                        </w:rPr>
                      </w:pPr>
                      <w:r w:rsidRPr="001310A6">
                        <w:rPr>
                          <w:rFonts w:ascii="Arial" w:hAnsi="Arial" w:cs="Arial"/>
                          <w:sz w:val="40"/>
                          <w:szCs w:val="40"/>
                        </w:rPr>
                        <w:t>B</w:t>
                      </w:r>
                    </w:p>
                  </w:txbxContent>
                </v:textbox>
              </v:shape>
            </w:pict>
          </mc:Fallback>
        </mc:AlternateContent>
      </w:r>
      <w:r w:rsidRPr="00932941">
        <w:rPr>
          <w:noProof/>
          <w:lang w:eastAsia="zh-CN"/>
        </w:rPr>
        <w:drawing>
          <wp:inline distT="0" distB="0" distL="0" distR="0" wp14:anchorId="5E22CC5F" wp14:editId="78072FCD">
            <wp:extent cx="1623060" cy="1741314"/>
            <wp:effectExtent l="0" t="0" r="0" b="0"/>
            <wp:docPr id="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25588" cy="1744026"/>
                    </a:xfrm>
                    <a:prstGeom prst="rect">
                      <a:avLst/>
                    </a:prstGeom>
                    <a:noFill/>
                    <a:ln>
                      <a:noFill/>
                    </a:ln>
                  </pic:spPr>
                </pic:pic>
              </a:graphicData>
            </a:graphic>
          </wp:inline>
        </w:drawing>
      </w:r>
    </w:p>
    <w:p w:rsidR="003D5767" w:rsidRPr="00932941" w:rsidRDefault="003D5767" w:rsidP="00A2640C">
      <w:pPr>
        <w:spacing w:after="200"/>
      </w:pPr>
    </w:p>
    <w:p w:rsidR="003D5767" w:rsidRPr="00932941" w:rsidRDefault="003D5767" w:rsidP="00A2640C">
      <w:pPr>
        <w:spacing w:after="200"/>
        <w:jc w:val="center"/>
      </w:pPr>
    </w:p>
    <w:p w:rsidR="003D5767" w:rsidRPr="00932941" w:rsidRDefault="003D5767" w:rsidP="00A2640C">
      <w:pPr>
        <w:pStyle w:val="BodyText2"/>
        <w:spacing w:after="200"/>
      </w:pPr>
    </w:p>
    <w:p w:rsidR="003D5767" w:rsidRPr="00932941" w:rsidRDefault="003D5767" w:rsidP="00A2640C">
      <w:pPr>
        <w:pStyle w:val="BodyText2"/>
        <w:spacing w:after="200"/>
      </w:pPr>
    </w:p>
    <w:p w:rsidR="003D5767" w:rsidRPr="00932941" w:rsidRDefault="003D5767" w:rsidP="00A2640C">
      <w:pPr>
        <w:pStyle w:val="BodyText2"/>
        <w:spacing w:after="200"/>
      </w:pPr>
    </w:p>
    <w:p w:rsidR="003D5767" w:rsidRPr="00932941" w:rsidRDefault="003D5767" w:rsidP="00A2640C">
      <w:pPr>
        <w:pStyle w:val="BodyText2"/>
        <w:spacing w:after="200"/>
      </w:pPr>
    </w:p>
    <w:p w:rsidR="003D5767" w:rsidRPr="00932941" w:rsidRDefault="003D5767" w:rsidP="00A2640C">
      <w:pPr>
        <w:pStyle w:val="BodyText2"/>
        <w:spacing w:after="200"/>
      </w:pPr>
    </w:p>
    <w:p w:rsidR="003D5767" w:rsidRPr="00932941" w:rsidRDefault="003D5767" w:rsidP="00A2640C">
      <w:pPr>
        <w:pStyle w:val="BodyText2"/>
        <w:spacing w:after="200"/>
      </w:pPr>
    </w:p>
    <w:p w:rsidR="003D5767" w:rsidRPr="00932941" w:rsidRDefault="003D5767" w:rsidP="00A2640C">
      <w:pPr>
        <w:pStyle w:val="BodyText2"/>
        <w:spacing w:after="200"/>
      </w:pPr>
    </w:p>
    <w:p w:rsidR="003D5767" w:rsidRPr="00932941" w:rsidRDefault="003D5767" w:rsidP="00A2640C">
      <w:pPr>
        <w:pStyle w:val="BodyText2"/>
        <w:spacing w:after="200"/>
      </w:pPr>
    </w:p>
    <w:p w:rsidR="003D5767" w:rsidRPr="00932941" w:rsidRDefault="003D5767" w:rsidP="00A2640C">
      <w:pPr>
        <w:pStyle w:val="BodyText2"/>
        <w:spacing w:after="200"/>
      </w:pPr>
    </w:p>
    <w:p w:rsidR="003D5767" w:rsidRPr="00932941" w:rsidRDefault="003D5767" w:rsidP="00A2640C">
      <w:pPr>
        <w:spacing w:after="200"/>
      </w:pPr>
      <w:r w:rsidRPr="00932941">
        <w:lastRenderedPageBreak/>
        <w:t>Figure 3</w:t>
      </w:r>
    </w:p>
    <w:p w:rsidR="00C60A63" w:rsidRPr="00932941" w:rsidRDefault="00C60A63" w:rsidP="00A2640C">
      <w:pPr>
        <w:spacing w:after="200"/>
      </w:pPr>
    </w:p>
    <w:p w:rsidR="00C60A63" w:rsidRPr="00932941" w:rsidRDefault="00C60A63" w:rsidP="00A2640C">
      <w:pPr>
        <w:spacing w:after="200"/>
      </w:pPr>
    </w:p>
    <w:p w:rsidR="003D5767" w:rsidRPr="00932941" w:rsidRDefault="00B24A17" w:rsidP="00C60A63">
      <w:pPr>
        <w:spacing w:after="200"/>
        <w:jc w:val="center"/>
      </w:pPr>
      <w:r w:rsidRPr="00932941">
        <w:rPr>
          <w:noProof/>
          <w:lang w:eastAsia="zh-CN"/>
        </w:rPr>
        <w:drawing>
          <wp:inline distT="0" distB="0" distL="0" distR="0" wp14:anchorId="7899E770" wp14:editId="4350A368">
            <wp:extent cx="3637915" cy="28409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7915" cy="2840990"/>
                    </a:xfrm>
                    <a:prstGeom prst="rect">
                      <a:avLst/>
                    </a:prstGeom>
                    <a:noFill/>
                    <a:ln>
                      <a:noFill/>
                    </a:ln>
                  </pic:spPr>
                </pic:pic>
              </a:graphicData>
            </a:graphic>
          </wp:inline>
        </w:drawing>
      </w:r>
    </w:p>
    <w:p w:rsidR="003D5767" w:rsidRPr="00932941" w:rsidRDefault="003D5767" w:rsidP="0070742F">
      <w:pPr>
        <w:spacing w:after="200"/>
        <w:jc w:val="center"/>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p>
    <w:p w:rsidR="003D5767" w:rsidRPr="00932941" w:rsidRDefault="003D5767" w:rsidP="00A2640C">
      <w:pPr>
        <w:spacing w:after="200"/>
      </w:pPr>
      <w:r w:rsidRPr="00932941">
        <w:lastRenderedPageBreak/>
        <w:t>Figure 4</w:t>
      </w:r>
    </w:p>
    <w:p w:rsidR="00C60A63" w:rsidRPr="00932941" w:rsidRDefault="00C60A63" w:rsidP="00A2640C">
      <w:pPr>
        <w:spacing w:after="200"/>
      </w:pPr>
    </w:p>
    <w:p w:rsidR="00C60A63" w:rsidRPr="00932941" w:rsidRDefault="00C60A63" w:rsidP="00A2640C">
      <w:pPr>
        <w:spacing w:after="200"/>
      </w:pPr>
    </w:p>
    <w:p w:rsidR="003D5767" w:rsidRPr="00932941" w:rsidRDefault="0054778D" w:rsidP="00C60A63">
      <w:pPr>
        <w:spacing w:after="200"/>
        <w:jc w:val="center"/>
      </w:pPr>
      <w:r w:rsidRPr="00932941">
        <w:rPr>
          <w:noProof/>
          <w:lang w:eastAsia="zh-CN"/>
        </w:rPr>
        <w:drawing>
          <wp:inline distT="0" distB="0" distL="0" distR="0" wp14:anchorId="5A130021" wp14:editId="25F8CC0E">
            <wp:extent cx="3877805" cy="2697480"/>
            <wp:effectExtent l="0" t="0" r="889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3">
                      <a:extLst>
                        <a:ext uri="{28A0092B-C50C-407E-A947-70E740481C1C}">
                          <a14:useLocalDpi xmlns:a14="http://schemas.microsoft.com/office/drawing/2010/main" val="0"/>
                        </a:ext>
                      </a:extLst>
                    </a:blip>
                    <a:stretch>
                      <a:fillRect/>
                    </a:stretch>
                  </pic:blipFill>
                  <pic:spPr>
                    <a:xfrm>
                      <a:off x="0" y="0"/>
                      <a:ext cx="3879394" cy="2698585"/>
                    </a:xfrm>
                    <a:prstGeom prst="rect">
                      <a:avLst/>
                    </a:prstGeom>
                  </pic:spPr>
                </pic:pic>
              </a:graphicData>
            </a:graphic>
          </wp:inline>
        </w:drawing>
      </w:r>
    </w:p>
    <w:p w:rsidR="004E61EB" w:rsidRPr="00932941" w:rsidRDefault="004E61EB" w:rsidP="004E61EB">
      <w:pPr>
        <w:spacing w:after="200"/>
      </w:pPr>
    </w:p>
    <w:p w:rsidR="003D5767" w:rsidRPr="00932941" w:rsidRDefault="003D5767" w:rsidP="009A13BD">
      <w:pPr>
        <w:pStyle w:val="BodyText2"/>
        <w:spacing w:after="0" w:line="240" w:lineRule="auto"/>
      </w:pPr>
    </w:p>
    <w:p w:rsidR="003D5767" w:rsidRPr="00932941" w:rsidRDefault="003D5767" w:rsidP="008032EA">
      <w:pPr>
        <w:pStyle w:val="BodyText2"/>
        <w:spacing w:after="200"/>
      </w:pPr>
    </w:p>
    <w:p w:rsidR="003D5767" w:rsidRPr="00932941" w:rsidRDefault="003D5767" w:rsidP="008032EA">
      <w:pPr>
        <w:pStyle w:val="BodyText2"/>
        <w:spacing w:after="200"/>
      </w:pPr>
    </w:p>
    <w:p w:rsidR="003D5767" w:rsidRPr="00932941" w:rsidRDefault="003D5767" w:rsidP="008032EA">
      <w:pPr>
        <w:pStyle w:val="BodyText2"/>
        <w:spacing w:after="200"/>
      </w:pPr>
    </w:p>
    <w:p w:rsidR="003D5767" w:rsidRPr="00932941" w:rsidRDefault="003D5767" w:rsidP="008032EA">
      <w:pPr>
        <w:pStyle w:val="BodyText2"/>
        <w:spacing w:after="200"/>
      </w:pPr>
    </w:p>
    <w:p w:rsidR="003D5767" w:rsidRPr="00932941" w:rsidRDefault="003D5767" w:rsidP="008032EA">
      <w:pPr>
        <w:pStyle w:val="BodyText2"/>
        <w:spacing w:after="200"/>
      </w:pPr>
    </w:p>
    <w:p w:rsidR="003D5767" w:rsidRPr="00932941" w:rsidRDefault="003D5767" w:rsidP="008032EA">
      <w:pPr>
        <w:pStyle w:val="BodyText2"/>
        <w:spacing w:after="200"/>
      </w:pPr>
    </w:p>
    <w:p w:rsidR="003D5767" w:rsidRPr="00932941" w:rsidRDefault="003D5767" w:rsidP="008032EA">
      <w:pPr>
        <w:pStyle w:val="BodyText2"/>
        <w:spacing w:after="200"/>
      </w:pPr>
    </w:p>
    <w:p w:rsidR="003D5767" w:rsidRPr="00932941" w:rsidRDefault="003D5767" w:rsidP="008032EA">
      <w:pPr>
        <w:pStyle w:val="BodyText2"/>
        <w:spacing w:after="200"/>
      </w:pPr>
    </w:p>
    <w:p w:rsidR="00C60A63" w:rsidRPr="00932941" w:rsidRDefault="00C60A63" w:rsidP="00656ACE">
      <w:pPr>
        <w:spacing w:after="200"/>
      </w:pPr>
    </w:p>
    <w:p w:rsidR="00F8188E" w:rsidRPr="00932941" w:rsidRDefault="00F8188E" w:rsidP="00656ACE">
      <w:pPr>
        <w:spacing w:after="200"/>
      </w:pPr>
    </w:p>
    <w:p w:rsidR="00C60A63" w:rsidRPr="00932941" w:rsidRDefault="00C60A63" w:rsidP="00656ACE">
      <w:pPr>
        <w:spacing w:after="200"/>
      </w:pPr>
    </w:p>
    <w:p w:rsidR="003D5767" w:rsidRPr="00932941" w:rsidRDefault="003D5767" w:rsidP="00656ACE">
      <w:pPr>
        <w:spacing w:after="200"/>
      </w:pPr>
      <w:r w:rsidRPr="00932941">
        <w:lastRenderedPageBreak/>
        <w:t>Figure 5</w:t>
      </w:r>
    </w:p>
    <w:p w:rsidR="00FE1584" w:rsidRPr="00932941" w:rsidRDefault="00FE1584" w:rsidP="00656ACE">
      <w:pPr>
        <w:spacing w:after="200"/>
      </w:pPr>
    </w:p>
    <w:p w:rsidR="003D5767" w:rsidRPr="00932941" w:rsidRDefault="00FE1584" w:rsidP="00656ACE">
      <w:pPr>
        <w:spacing w:after="200"/>
      </w:pPr>
      <w:r w:rsidRPr="00932941">
        <w:rPr>
          <w:noProof/>
          <w:lang w:eastAsia="zh-CN"/>
        </w:rPr>
        <w:drawing>
          <wp:inline distT="0" distB="0" distL="0" distR="0" wp14:anchorId="3AD36E76" wp14:editId="5C417F4E">
            <wp:extent cx="4376420" cy="3388360"/>
            <wp:effectExtent l="0" t="0" r="0"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6420" cy="3388360"/>
                    </a:xfrm>
                    <a:prstGeom prst="rect">
                      <a:avLst/>
                    </a:prstGeom>
                    <a:noFill/>
                    <a:ln>
                      <a:noFill/>
                    </a:ln>
                  </pic:spPr>
                </pic:pic>
              </a:graphicData>
            </a:graphic>
          </wp:inline>
        </w:drawing>
      </w:r>
    </w:p>
    <w:p w:rsidR="003D5767" w:rsidRPr="00932941" w:rsidRDefault="003D5767" w:rsidP="00322B03">
      <w:pPr>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322B03">
      <w:pPr>
        <w:pStyle w:val="BodyText2"/>
        <w:spacing w:after="200"/>
      </w:pPr>
    </w:p>
    <w:p w:rsidR="003D5767" w:rsidRPr="00932941" w:rsidRDefault="003D5767" w:rsidP="0023685E">
      <w:pPr>
        <w:spacing w:after="200"/>
      </w:pPr>
      <w:r w:rsidRPr="00932941">
        <w:lastRenderedPageBreak/>
        <w:t>Figure 6</w:t>
      </w:r>
    </w:p>
    <w:p w:rsidR="002C65A2" w:rsidRPr="00932941" w:rsidRDefault="002C65A2" w:rsidP="0023685E">
      <w:pPr>
        <w:spacing w:after="200"/>
      </w:pPr>
    </w:p>
    <w:p w:rsidR="003D5767" w:rsidRPr="00932941" w:rsidRDefault="002C65A2" w:rsidP="004927B7">
      <w:pPr>
        <w:spacing w:after="200"/>
        <w:jc w:val="center"/>
      </w:pPr>
      <w:r w:rsidRPr="00932941">
        <w:rPr>
          <w:noProof/>
          <w:lang w:eastAsia="zh-CN"/>
        </w:rPr>
        <w:drawing>
          <wp:inline distT="0" distB="0" distL="0" distR="0" wp14:anchorId="67A31E46" wp14:editId="77CD5EC2">
            <wp:extent cx="3990340" cy="2948305"/>
            <wp:effectExtent l="0" t="0" r="0" b="0"/>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90340" cy="2948305"/>
                    </a:xfrm>
                    <a:prstGeom prst="rect">
                      <a:avLst/>
                    </a:prstGeom>
                    <a:noFill/>
                    <a:ln>
                      <a:noFill/>
                    </a:ln>
                  </pic:spPr>
                </pic:pic>
              </a:graphicData>
            </a:graphic>
          </wp:inline>
        </w:drawing>
      </w:r>
    </w:p>
    <w:p w:rsidR="003D5767" w:rsidRPr="00932941" w:rsidRDefault="003D5767" w:rsidP="0023685E">
      <w:pPr>
        <w:spacing w:after="200"/>
      </w:pPr>
    </w:p>
    <w:p w:rsidR="003D5767" w:rsidRPr="00932941" w:rsidRDefault="003D5767" w:rsidP="0023685E">
      <w:pPr>
        <w:spacing w:after="200"/>
      </w:pPr>
    </w:p>
    <w:p w:rsidR="003D5767" w:rsidRPr="00932941" w:rsidRDefault="003D5767" w:rsidP="0023685E">
      <w:pPr>
        <w:pStyle w:val="BodyText2"/>
        <w:spacing w:after="200"/>
      </w:pPr>
    </w:p>
    <w:p w:rsidR="003D5767" w:rsidRPr="00932941" w:rsidRDefault="003D5767" w:rsidP="0023685E">
      <w:pPr>
        <w:pStyle w:val="BodyText2"/>
        <w:spacing w:after="200"/>
      </w:pPr>
    </w:p>
    <w:p w:rsidR="003D5767" w:rsidRPr="00932941" w:rsidRDefault="003D5767" w:rsidP="0023685E">
      <w:pPr>
        <w:pStyle w:val="BodyText2"/>
        <w:spacing w:after="200"/>
      </w:pPr>
    </w:p>
    <w:p w:rsidR="002C65A2" w:rsidRPr="00932941" w:rsidRDefault="002C65A2" w:rsidP="00A263D3">
      <w:pPr>
        <w:pStyle w:val="BodyText2"/>
        <w:spacing w:after="200"/>
      </w:pPr>
    </w:p>
    <w:p w:rsidR="002C65A2" w:rsidRPr="00932941" w:rsidRDefault="002C65A2" w:rsidP="00A263D3">
      <w:pPr>
        <w:pStyle w:val="BodyText2"/>
        <w:spacing w:after="200"/>
      </w:pPr>
    </w:p>
    <w:p w:rsidR="002C65A2" w:rsidRPr="00932941" w:rsidRDefault="002C65A2" w:rsidP="00A263D3">
      <w:pPr>
        <w:pStyle w:val="BodyText2"/>
        <w:spacing w:after="200"/>
      </w:pPr>
    </w:p>
    <w:p w:rsidR="002C65A2" w:rsidRPr="00932941" w:rsidRDefault="002C65A2" w:rsidP="00A263D3">
      <w:pPr>
        <w:pStyle w:val="BodyText2"/>
        <w:spacing w:after="200"/>
      </w:pPr>
    </w:p>
    <w:p w:rsidR="002C65A2" w:rsidRPr="00932941" w:rsidRDefault="002C65A2" w:rsidP="00A263D3">
      <w:pPr>
        <w:pStyle w:val="BodyText2"/>
        <w:spacing w:after="200"/>
      </w:pPr>
    </w:p>
    <w:p w:rsidR="002C65A2" w:rsidRPr="00932941" w:rsidRDefault="002C65A2" w:rsidP="00A263D3">
      <w:pPr>
        <w:pStyle w:val="BodyText2"/>
        <w:spacing w:after="200"/>
      </w:pPr>
    </w:p>
    <w:p w:rsidR="002C65A2" w:rsidRPr="00932941" w:rsidRDefault="002C65A2" w:rsidP="00A263D3">
      <w:pPr>
        <w:pStyle w:val="BodyText2"/>
        <w:spacing w:after="200"/>
      </w:pPr>
    </w:p>
    <w:p w:rsidR="002C65A2" w:rsidRPr="00932941" w:rsidRDefault="002C65A2" w:rsidP="00A263D3">
      <w:pPr>
        <w:pStyle w:val="BodyText2"/>
        <w:spacing w:after="200"/>
      </w:pPr>
    </w:p>
    <w:p w:rsidR="003D5767" w:rsidRPr="00932941" w:rsidRDefault="003D5767" w:rsidP="00A263D3">
      <w:pPr>
        <w:pStyle w:val="BodyText2"/>
        <w:spacing w:after="200"/>
      </w:pPr>
      <w:r w:rsidRPr="00932941">
        <w:lastRenderedPageBreak/>
        <w:t>Figure 7</w:t>
      </w:r>
    </w:p>
    <w:p w:rsidR="00836212" w:rsidRPr="00932941" w:rsidRDefault="00836212" w:rsidP="00A263D3">
      <w:pPr>
        <w:pStyle w:val="BodyText2"/>
        <w:spacing w:after="200"/>
      </w:pPr>
    </w:p>
    <w:p w:rsidR="003D5767" w:rsidRPr="00932941" w:rsidRDefault="00AC1228" w:rsidP="00A263D3">
      <w:pPr>
        <w:pStyle w:val="BodyText2"/>
        <w:spacing w:after="200"/>
      </w:pPr>
      <w:r w:rsidRPr="00932941">
        <w:rPr>
          <w:noProof/>
          <w:lang w:eastAsia="zh-CN"/>
        </w:rPr>
        <w:drawing>
          <wp:inline distT="0" distB="0" distL="0" distR="0" wp14:anchorId="16EDEC7C" wp14:editId="40960E30">
            <wp:extent cx="2484120" cy="1728000"/>
            <wp:effectExtent l="0" t="0" r="0" b="571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A.EMF"/>
                    <pic:cNvPicPr/>
                  </pic:nvPicPr>
                  <pic:blipFill rotWithShape="1">
                    <a:blip r:embed="rId16">
                      <a:extLst>
                        <a:ext uri="{28A0092B-C50C-407E-A947-70E740481C1C}">
                          <a14:useLocalDpi xmlns:a14="http://schemas.microsoft.com/office/drawing/2010/main" val="0"/>
                        </a:ext>
                      </a:extLst>
                    </a:blip>
                    <a:srcRect t="2" r="4785" b="16140"/>
                    <a:stretch/>
                  </pic:blipFill>
                  <pic:spPr bwMode="auto">
                    <a:xfrm>
                      <a:off x="0" y="0"/>
                      <a:ext cx="2486399" cy="1729585"/>
                    </a:xfrm>
                    <a:prstGeom prst="rect">
                      <a:avLst/>
                    </a:prstGeom>
                    <a:ln>
                      <a:noFill/>
                    </a:ln>
                    <a:extLst>
                      <a:ext uri="{53640926-AAD7-44D8-BBD7-CCE9431645EC}">
                        <a14:shadowObscured xmlns:a14="http://schemas.microsoft.com/office/drawing/2010/main"/>
                      </a:ext>
                    </a:extLst>
                  </pic:spPr>
                </pic:pic>
              </a:graphicData>
            </a:graphic>
          </wp:inline>
        </w:drawing>
      </w:r>
      <w:r w:rsidRPr="00932941">
        <w:rPr>
          <w:noProof/>
          <w:lang w:eastAsia="zh-CN"/>
        </w:rPr>
        <w:drawing>
          <wp:inline distT="0" distB="0" distL="0" distR="0" wp14:anchorId="5C6A63FB" wp14:editId="788A6C5F">
            <wp:extent cx="2603607" cy="1764000"/>
            <wp:effectExtent l="0" t="0" r="0" b="825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B.EMF"/>
                    <pic:cNvPicPr/>
                  </pic:nvPicPr>
                  <pic:blipFill rotWithShape="1">
                    <a:blip r:embed="rId17">
                      <a:extLst>
                        <a:ext uri="{28A0092B-C50C-407E-A947-70E740481C1C}">
                          <a14:useLocalDpi xmlns:a14="http://schemas.microsoft.com/office/drawing/2010/main" val="0"/>
                        </a:ext>
                      </a:extLst>
                    </a:blip>
                    <a:srcRect b="15911"/>
                    <a:stretch/>
                  </pic:blipFill>
                  <pic:spPr bwMode="auto">
                    <a:xfrm>
                      <a:off x="0" y="0"/>
                      <a:ext cx="2603988" cy="1764258"/>
                    </a:xfrm>
                    <a:prstGeom prst="rect">
                      <a:avLst/>
                    </a:prstGeom>
                    <a:ln>
                      <a:noFill/>
                    </a:ln>
                    <a:extLst>
                      <a:ext uri="{53640926-AAD7-44D8-BBD7-CCE9431645EC}">
                        <a14:shadowObscured xmlns:a14="http://schemas.microsoft.com/office/drawing/2010/main"/>
                      </a:ext>
                    </a:extLst>
                  </pic:spPr>
                </pic:pic>
              </a:graphicData>
            </a:graphic>
          </wp:inline>
        </w:drawing>
      </w:r>
      <w:r w:rsidRPr="00932941">
        <w:rPr>
          <w:noProof/>
          <w:lang w:eastAsia="zh-CN"/>
        </w:rPr>
        <w:drawing>
          <wp:inline distT="0" distB="0" distL="0" distR="0" wp14:anchorId="682C43FD" wp14:editId="05392D56">
            <wp:extent cx="2484000" cy="165600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C.EMF"/>
                    <pic:cNvPicPr/>
                  </pic:nvPicPr>
                  <pic:blipFill rotWithShape="1">
                    <a:blip r:embed="rId18">
                      <a:extLst>
                        <a:ext uri="{28A0092B-C50C-407E-A947-70E740481C1C}">
                          <a14:useLocalDpi xmlns:a14="http://schemas.microsoft.com/office/drawing/2010/main" val="0"/>
                        </a:ext>
                      </a:extLst>
                    </a:blip>
                    <a:srcRect t="7521" r="4785" b="14312"/>
                    <a:stretch/>
                  </pic:blipFill>
                  <pic:spPr bwMode="auto">
                    <a:xfrm>
                      <a:off x="0" y="0"/>
                      <a:ext cx="2486205" cy="1657470"/>
                    </a:xfrm>
                    <a:prstGeom prst="rect">
                      <a:avLst/>
                    </a:prstGeom>
                    <a:ln>
                      <a:noFill/>
                    </a:ln>
                    <a:extLst>
                      <a:ext uri="{53640926-AAD7-44D8-BBD7-CCE9431645EC}">
                        <a14:shadowObscured xmlns:a14="http://schemas.microsoft.com/office/drawing/2010/main"/>
                      </a:ext>
                    </a:extLst>
                  </pic:spPr>
                </pic:pic>
              </a:graphicData>
            </a:graphic>
          </wp:inline>
        </w:drawing>
      </w:r>
      <w:r w:rsidRPr="00932941">
        <w:rPr>
          <w:noProof/>
          <w:lang w:eastAsia="zh-CN"/>
        </w:rPr>
        <w:drawing>
          <wp:inline distT="0" distB="0" distL="0" distR="0" wp14:anchorId="21E0E283" wp14:editId="4B5E73B6">
            <wp:extent cx="2605611" cy="1674000"/>
            <wp:effectExtent l="0" t="0" r="0" b="254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D.EMF"/>
                    <pic:cNvPicPr/>
                  </pic:nvPicPr>
                  <pic:blipFill rotWithShape="1">
                    <a:blip r:embed="rId19">
                      <a:extLst>
                        <a:ext uri="{28A0092B-C50C-407E-A947-70E740481C1C}">
                          <a14:useLocalDpi xmlns:a14="http://schemas.microsoft.com/office/drawing/2010/main" val="0"/>
                        </a:ext>
                      </a:extLst>
                    </a:blip>
                    <a:srcRect t="7595" b="14301"/>
                    <a:stretch/>
                  </pic:blipFill>
                  <pic:spPr bwMode="auto">
                    <a:xfrm>
                      <a:off x="0" y="0"/>
                      <a:ext cx="2606250" cy="1674410"/>
                    </a:xfrm>
                    <a:prstGeom prst="rect">
                      <a:avLst/>
                    </a:prstGeom>
                    <a:ln>
                      <a:noFill/>
                    </a:ln>
                    <a:extLst>
                      <a:ext uri="{53640926-AAD7-44D8-BBD7-CCE9431645EC}">
                        <a14:shadowObscured xmlns:a14="http://schemas.microsoft.com/office/drawing/2010/main"/>
                      </a:ext>
                    </a:extLst>
                  </pic:spPr>
                </pic:pic>
              </a:graphicData>
            </a:graphic>
          </wp:inline>
        </w:drawing>
      </w:r>
      <w:r w:rsidRPr="00932941">
        <w:rPr>
          <w:noProof/>
          <w:lang w:eastAsia="zh-CN"/>
        </w:rPr>
        <w:drawing>
          <wp:inline distT="0" distB="0" distL="0" distR="0" wp14:anchorId="22B5F372" wp14:editId="39491B81">
            <wp:extent cx="2484000" cy="1906307"/>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E.EMF"/>
                    <pic:cNvPicPr/>
                  </pic:nvPicPr>
                  <pic:blipFill rotWithShape="1">
                    <a:blip r:embed="rId20">
                      <a:extLst>
                        <a:ext uri="{28A0092B-C50C-407E-A947-70E740481C1C}">
                          <a14:useLocalDpi xmlns:a14="http://schemas.microsoft.com/office/drawing/2010/main" val="0"/>
                        </a:ext>
                      </a:extLst>
                    </a:blip>
                    <a:srcRect t="6248" r="4598" b="-892"/>
                    <a:stretch/>
                  </pic:blipFill>
                  <pic:spPr bwMode="auto">
                    <a:xfrm>
                      <a:off x="0" y="0"/>
                      <a:ext cx="2487167" cy="1908737"/>
                    </a:xfrm>
                    <a:prstGeom prst="rect">
                      <a:avLst/>
                    </a:prstGeom>
                    <a:ln>
                      <a:noFill/>
                    </a:ln>
                    <a:extLst>
                      <a:ext uri="{53640926-AAD7-44D8-BBD7-CCE9431645EC}">
                        <a14:shadowObscured xmlns:a14="http://schemas.microsoft.com/office/drawing/2010/main"/>
                      </a:ext>
                    </a:extLst>
                  </pic:spPr>
                </pic:pic>
              </a:graphicData>
            </a:graphic>
          </wp:inline>
        </w:drawing>
      </w:r>
      <w:r w:rsidRPr="00932941">
        <w:rPr>
          <w:noProof/>
          <w:lang w:eastAsia="zh-CN"/>
        </w:rPr>
        <w:drawing>
          <wp:inline distT="0" distB="0" distL="0" distR="0" wp14:anchorId="5664B421" wp14:editId="705F28A2">
            <wp:extent cx="2606040" cy="19260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F.EMF"/>
                    <pic:cNvPicPr/>
                  </pic:nvPicPr>
                  <pic:blipFill rotWithShape="1">
                    <a:blip r:embed="rId21">
                      <a:extLst>
                        <a:ext uri="{28A0092B-C50C-407E-A947-70E740481C1C}">
                          <a14:useLocalDpi xmlns:a14="http://schemas.microsoft.com/office/drawing/2010/main" val="0"/>
                        </a:ext>
                      </a:extLst>
                    </a:blip>
                    <a:srcRect t="5967" b="-1149"/>
                    <a:stretch/>
                  </pic:blipFill>
                  <pic:spPr bwMode="auto">
                    <a:xfrm>
                      <a:off x="0" y="0"/>
                      <a:ext cx="2606040" cy="1926000"/>
                    </a:xfrm>
                    <a:prstGeom prst="rect">
                      <a:avLst/>
                    </a:prstGeom>
                    <a:ln>
                      <a:noFill/>
                    </a:ln>
                    <a:extLst>
                      <a:ext uri="{53640926-AAD7-44D8-BBD7-CCE9431645EC}">
                        <a14:shadowObscured xmlns:a14="http://schemas.microsoft.com/office/drawing/2010/main"/>
                      </a:ext>
                    </a:extLst>
                  </pic:spPr>
                </pic:pic>
              </a:graphicData>
            </a:graphic>
          </wp:inline>
        </w:drawing>
      </w:r>
    </w:p>
    <w:p w:rsidR="00AF73AD" w:rsidRPr="00932941" w:rsidRDefault="00AF73AD" w:rsidP="00A263D3">
      <w:pPr>
        <w:pStyle w:val="BodyText2"/>
        <w:spacing w:after="200"/>
      </w:pPr>
    </w:p>
    <w:p w:rsidR="00AF73AD" w:rsidRPr="00932941" w:rsidRDefault="00AF73AD" w:rsidP="00A263D3">
      <w:pPr>
        <w:pStyle w:val="BodyText2"/>
        <w:spacing w:after="200"/>
      </w:pPr>
    </w:p>
    <w:p w:rsidR="00AF73AD" w:rsidRPr="00932941" w:rsidRDefault="00AF73AD" w:rsidP="00A263D3">
      <w:pPr>
        <w:pStyle w:val="BodyText2"/>
        <w:spacing w:after="200"/>
      </w:pPr>
    </w:p>
    <w:p w:rsidR="00AF73AD" w:rsidRPr="00932941" w:rsidRDefault="00AF73AD" w:rsidP="00A263D3">
      <w:pPr>
        <w:pStyle w:val="BodyText2"/>
        <w:spacing w:after="200"/>
      </w:pPr>
    </w:p>
    <w:p w:rsidR="00AF73AD" w:rsidRPr="00932941" w:rsidRDefault="00AF73AD" w:rsidP="00A263D3">
      <w:pPr>
        <w:pStyle w:val="BodyText2"/>
        <w:spacing w:after="200"/>
      </w:pPr>
    </w:p>
    <w:p w:rsidR="00AF73AD" w:rsidRPr="00932941" w:rsidRDefault="00AF73AD" w:rsidP="00A263D3">
      <w:pPr>
        <w:pStyle w:val="BodyText2"/>
        <w:spacing w:after="200"/>
      </w:pPr>
    </w:p>
    <w:p w:rsidR="00AF73AD" w:rsidRPr="00932941" w:rsidRDefault="00AF73AD" w:rsidP="00A263D3">
      <w:pPr>
        <w:pStyle w:val="BodyText2"/>
        <w:spacing w:after="200"/>
      </w:pPr>
      <w:r w:rsidRPr="00932941">
        <w:lastRenderedPageBreak/>
        <w:t>Figure 8</w:t>
      </w:r>
    </w:p>
    <w:p w:rsidR="00AF73AD" w:rsidRPr="00932941" w:rsidRDefault="00AF73AD" w:rsidP="00A263D3">
      <w:pPr>
        <w:pStyle w:val="BodyText2"/>
        <w:spacing w:after="200"/>
      </w:pPr>
    </w:p>
    <w:p w:rsidR="00AF73AD" w:rsidRPr="00932941" w:rsidRDefault="00AF73AD" w:rsidP="00A263D3">
      <w:pPr>
        <w:pStyle w:val="BodyText2"/>
        <w:spacing w:after="200"/>
      </w:pPr>
    </w:p>
    <w:p w:rsidR="003D5767" w:rsidRPr="00932941" w:rsidRDefault="00FE1584" w:rsidP="00A263D3">
      <w:pPr>
        <w:pStyle w:val="BodyText2"/>
        <w:spacing w:after="200"/>
      </w:pPr>
      <w:r w:rsidRPr="00932941">
        <w:rPr>
          <w:noProof/>
          <w:lang w:eastAsia="zh-CN"/>
        </w:rPr>
        <w:drawing>
          <wp:inline distT="0" distB="0" distL="0" distR="0" wp14:anchorId="3C06D4EA" wp14:editId="6D22FA89">
            <wp:extent cx="4063365" cy="3305810"/>
            <wp:effectExtent l="0" t="0" r="0" b="0"/>
            <wp:docPr id="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63365" cy="3305810"/>
                    </a:xfrm>
                    <a:prstGeom prst="rect">
                      <a:avLst/>
                    </a:prstGeom>
                    <a:noFill/>
                    <a:ln>
                      <a:noFill/>
                    </a:ln>
                  </pic:spPr>
                </pic:pic>
              </a:graphicData>
            </a:graphic>
          </wp:inline>
        </w:drawing>
      </w:r>
    </w:p>
    <w:p w:rsidR="003D5767" w:rsidRPr="00932941" w:rsidRDefault="003D5767" w:rsidP="00A263D3">
      <w:pPr>
        <w:pStyle w:val="BodyText2"/>
        <w:spacing w:after="200"/>
      </w:pPr>
    </w:p>
    <w:p w:rsidR="003D5767" w:rsidRPr="00932941" w:rsidRDefault="003D5767" w:rsidP="00312955">
      <w:pPr>
        <w:pStyle w:val="BodyText2"/>
        <w:spacing w:after="200"/>
      </w:pPr>
    </w:p>
    <w:p w:rsidR="003D5767" w:rsidRPr="00932941" w:rsidRDefault="003D5767" w:rsidP="00312955">
      <w:pPr>
        <w:pStyle w:val="BodyText2"/>
        <w:spacing w:after="200"/>
      </w:pPr>
    </w:p>
    <w:p w:rsidR="003D5767" w:rsidRPr="00932941" w:rsidRDefault="003D5767" w:rsidP="00312955">
      <w:pPr>
        <w:pStyle w:val="BodyText2"/>
        <w:spacing w:after="200"/>
      </w:pPr>
    </w:p>
    <w:p w:rsidR="003D5767" w:rsidRPr="00932941" w:rsidRDefault="003D5767" w:rsidP="00312955">
      <w:pPr>
        <w:pStyle w:val="BodyText2"/>
        <w:spacing w:after="200"/>
      </w:pPr>
    </w:p>
    <w:p w:rsidR="003D5767" w:rsidRPr="00932941" w:rsidRDefault="003D5767" w:rsidP="00312955">
      <w:pPr>
        <w:pStyle w:val="BodyText2"/>
        <w:spacing w:after="200"/>
      </w:pPr>
    </w:p>
    <w:p w:rsidR="002A239F" w:rsidRPr="00932941" w:rsidRDefault="002A239F">
      <w:pPr>
        <w:spacing w:line="240" w:lineRule="auto"/>
      </w:pPr>
      <w:r w:rsidRPr="00932941">
        <w:br w:type="page"/>
      </w:r>
    </w:p>
    <w:p w:rsidR="003D5767" w:rsidRPr="00932941" w:rsidRDefault="003D5767" w:rsidP="007A7514">
      <w:pPr>
        <w:spacing w:after="200"/>
      </w:pPr>
      <w:r w:rsidRPr="00932941">
        <w:lastRenderedPageBreak/>
        <w:t xml:space="preserve">Figure </w:t>
      </w:r>
      <w:r w:rsidR="00AF73AD" w:rsidRPr="00932941">
        <w:t>9</w:t>
      </w:r>
    </w:p>
    <w:p w:rsidR="003D5767" w:rsidRPr="00932941" w:rsidRDefault="003D5767" w:rsidP="007A7514">
      <w:pPr>
        <w:spacing w:after="200"/>
      </w:pPr>
    </w:p>
    <w:p w:rsidR="002C65A2" w:rsidRPr="00932941" w:rsidRDefault="00FC71C7" w:rsidP="002C65A2">
      <w:pPr>
        <w:spacing w:after="200"/>
        <w:jc w:val="center"/>
      </w:pPr>
      <w:r w:rsidRPr="00932941">
        <w:rPr>
          <w:noProof/>
          <w:lang w:eastAsia="zh-CN"/>
        </w:rPr>
        <w:drawing>
          <wp:inline distT="0" distB="0" distL="0" distR="0" wp14:anchorId="16F7A086" wp14:editId="34D5FD96">
            <wp:extent cx="3018778" cy="20304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EMF"/>
                    <pic:cNvPicPr/>
                  </pic:nvPicPr>
                  <pic:blipFill rotWithShape="1">
                    <a:blip r:embed="rId23">
                      <a:extLst>
                        <a:ext uri="{28A0092B-C50C-407E-A947-70E740481C1C}">
                          <a14:useLocalDpi xmlns:a14="http://schemas.microsoft.com/office/drawing/2010/main" val="0"/>
                        </a:ext>
                      </a:extLst>
                    </a:blip>
                    <a:srcRect b="15753"/>
                    <a:stretch/>
                  </pic:blipFill>
                  <pic:spPr bwMode="auto">
                    <a:xfrm>
                      <a:off x="0" y="0"/>
                      <a:ext cx="3062434" cy="2059763"/>
                    </a:xfrm>
                    <a:prstGeom prst="rect">
                      <a:avLst/>
                    </a:prstGeom>
                    <a:ln>
                      <a:noFill/>
                    </a:ln>
                    <a:extLst>
                      <a:ext uri="{53640926-AAD7-44D8-BBD7-CCE9431645EC}">
                        <a14:shadowObscured xmlns:a14="http://schemas.microsoft.com/office/drawing/2010/main"/>
                      </a:ext>
                    </a:extLst>
                  </pic:spPr>
                </pic:pic>
              </a:graphicData>
            </a:graphic>
          </wp:inline>
        </w:drawing>
      </w:r>
      <w:r w:rsidRPr="00932941">
        <w:rPr>
          <w:noProof/>
          <w:lang w:eastAsia="zh-CN"/>
        </w:rPr>
        <w:drawing>
          <wp:inline distT="0" distB="0" distL="0" distR="0" wp14:anchorId="6EAFA902" wp14:editId="63F39E5F">
            <wp:extent cx="2969649" cy="19980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EMF"/>
                    <pic:cNvPicPr/>
                  </pic:nvPicPr>
                  <pic:blipFill rotWithShape="1">
                    <a:blip r:embed="rId24">
                      <a:extLst>
                        <a:ext uri="{28A0092B-C50C-407E-A947-70E740481C1C}">
                          <a14:useLocalDpi xmlns:a14="http://schemas.microsoft.com/office/drawing/2010/main" val="0"/>
                        </a:ext>
                      </a:extLst>
                    </a:blip>
                    <a:srcRect b="15838"/>
                    <a:stretch/>
                  </pic:blipFill>
                  <pic:spPr bwMode="auto">
                    <a:xfrm>
                      <a:off x="0" y="0"/>
                      <a:ext cx="2997248" cy="2016569"/>
                    </a:xfrm>
                    <a:prstGeom prst="rect">
                      <a:avLst/>
                    </a:prstGeom>
                    <a:ln>
                      <a:noFill/>
                    </a:ln>
                    <a:extLst>
                      <a:ext uri="{53640926-AAD7-44D8-BBD7-CCE9431645EC}">
                        <a14:shadowObscured xmlns:a14="http://schemas.microsoft.com/office/drawing/2010/main"/>
                      </a:ext>
                    </a:extLst>
                  </pic:spPr>
                </pic:pic>
              </a:graphicData>
            </a:graphic>
          </wp:inline>
        </w:drawing>
      </w:r>
      <w:r w:rsidRPr="00932941">
        <w:rPr>
          <w:noProof/>
          <w:lang w:eastAsia="zh-CN"/>
        </w:rPr>
        <w:drawing>
          <wp:inline distT="0" distB="0" distL="0" distR="0" wp14:anchorId="33500147" wp14:editId="1F4DE054">
            <wp:extent cx="2918460" cy="2398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C.EMF"/>
                    <pic:cNvPicPr/>
                  </pic:nvPicPr>
                  <pic:blipFill>
                    <a:blip r:embed="rId25">
                      <a:extLst>
                        <a:ext uri="{28A0092B-C50C-407E-A947-70E740481C1C}">
                          <a14:useLocalDpi xmlns:a14="http://schemas.microsoft.com/office/drawing/2010/main" val="0"/>
                        </a:ext>
                      </a:extLst>
                    </a:blip>
                    <a:stretch>
                      <a:fillRect/>
                    </a:stretch>
                  </pic:blipFill>
                  <pic:spPr>
                    <a:xfrm>
                      <a:off x="0" y="0"/>
                      <a:ext cx="2929544" cy="2407569"/>
                    </a:xfrm>
                    <a:prstGeom prst="rect">
                      <a:avLst/>
                    </a:prstGeom>
                  </pic:spPr>
                </pic:pic>
              </a:graphicData>
            </a:graphic>
          </wp:inline>
        </w:drawing>
      </w:r>
    </w:p>
    <w:p w:rsidR="003D5767" w:rsidRPr="00932941" w:rsidRDefault="003D5767" w:rsidP="00654141">
      <w:pPr>
        <w:spacing w:after="200"/>
        <w:jc w:val="center"/>
      </w:pPr>
    </w:p>
    <w:p w:rsidR="003D5767" w:rsidRPr="00932941" w:rsidRDefault="003D5767" w:rsidP="007A7514">
      <w:pPr>
        <w:spacing w:after="200"/>
      </w:pPr>
    </w:p>
    <w:p w:rsidR="003D5767" w:rsidRPr="00932941" w:rsidRDefault="003D5767" w:rsidP="007A7514">
      <w:pPr>
        <w:spacing w:after="200"/>
      </w:pPr>
    </w:p>
    <w:p w:rsidR="003D5767" w:rsidRPr="00932941" w:rsidRDefault="003D5767" w:rsidP="007A7514">
      <w:pPr>
        <w:pStyle w:val="BodyText2"/>
        <w:spacing w:after="200"/>
      </w:pPr>
    </w:p>
    <w:p w:rsidR="003D5767" w:rsidRPr="00932941" w:rsidRDefault="003D5767" w:rsidP="00654141">
      <w:pPr>
        <w:pStyle w:val="BodyText2"/>
        <w:spacing w:after="200"/>
      </w:pPr>
      <w:r w:rsidRPr="00932941">
        <w:lastRenderedPageBreak/>
        <w:t>Figure 1</w:t>
      </w:r>
      <w:r w:rsidR="002A239F" w:rsidRPr="00932941">
        <w:t>0</w:t>
      </w:r>
    </w:p>
    <w:p w:rsidR="003D5767" w:rsidRPr="00932941" w:rsidRDefault="003D5767" w:rsidP="00654141">
      <w:pPr>
        <w:pStyle w:val="BodyText2"/>
        <w:spacing w:after="200"/>
      </w:pPr>
    </w:p>
    <w:p w:rsidR="00677694" w:rsidRPr="00932941" w:rsidRDefault="009B10AB" w:rsidP="00866106">
      <w:pPr>
        <w:pStyle w:val="BodyText2"/>
        <w:spacing w:after="200"/>
        <w:jc w:val="center"/>
      </w:pPr>
      <w:r w:rsidRPr="00932941">
        <w:rPr>
          <w:noProof/>
          <w:lang w:eastAsia="zh-CN"/>
        </w:rPr>
        <w:drawing>
          <wp:inline distT="0" distB="0" distL="0" distR="0" wp14:anchorId="7FFCE0C4" wp14:editId="2347AE66">
            <wp:extent cx="1939743" cy="3703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EMF"/>
                    <pic:cNvPicPr/>
                  </pic:nvPicPr>
                  <pic:blipFill>
                    <a:blip r:embed="rId26">
                      <a:extLst>
                        <a:ext uri="{28A0092B-C50C-407E-A947-70E740481C1C}">
                          <a14:useLocalDpi xmlns:a14="http://schemas.microsoft.com/office/drawing/2010/main" val="0"/>
                        </a:ext>
                      </a:extLst>
                    </a:blip>
                    <a:stretch>
                      <a:fillRect/>
                    </a:stretch>
                  </pic:blipFill>
                  <pic:spPr>
                    <a:xfrm>
                      <a:off x="0" y="0"/>
                      <a:ext cx="1942627" cy="3708826"/>
                    </a:xfrm>
                    <a:prstGeom prst="rect">
                      <a:avLst/>
                    </a:prstGeom>
                  </pic:spPr>
                </pic:pic>
              </a:graphicData>
            </a:graphic>
          </wp:inline>
        </w:drawing>
      </w:r>
    </w:p>
    <w:p w:rsidR="0001081F" w:rsidRPr="00932941" w:rsidRDefault="0001081F" w:rsidP="00876CB6">
      <w:pPr>
        <w:pStyle w:val="BodyText2"/>
        <w:spacing w:after="200"/>
      </w:pPr>
    </w:p>
    <w:p w:rsidR="0001081F" w:rsidRPr="00932941" w:rsidRDefault="0001081F" w:rsidP="00876CB6">
      <w:pPr>
        <w:pStyle w:val="BodyText2"/>
        <w:spacing w:after="200"/>
      </w:pPr>
    </w:p>
    <w:p w:rsidR="003D5767" w:rsidRPr="00932941" w:rsidRDefault="003D5767" w:rsidP="00876CB6">
      <w:pPr>
        <w:pStyle w:val="BodyText2"/>
        <w:spacing w:after="200"/>
      </w:pPr>
    </w:p>
    <w:sectPr w:rsidR="003D5767" w:rsidRPr="00932941" w:rsidSect="0050761F">
      <w:headerReference w:type="even" r:id="rId27"/>
      <w:headerReference w:type="default" r:id="rId28"/>
      <w:pgSz w:w="11906" w:h="16838"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71C7" w:rsidRDefault="00FC71C7">
      <w:r>
        <w:separator/>
      </w:r>
    </w:p>
  </w:endnote>
  <w:endnote w:type="continuationSeparator" w:id="0">
    <w:p w:rsidR="00FC71C7" w:rsidRDefault="00FC7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71C7" w:rsidRDefault="00FC71C7">
      <w:r>
        <w:separator/>
      </w:r>
    </w:p>
  </w:footnote>
  <w:footnote w:type="continuationSeparator" w:id="0">
    <w:p w:rsidR="00FC71C7" w:rsidRDefault="00FC71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71C7" w:rsidRDefault="00FC71C7" w:rsidP="005807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C71C7" w:rsidRDefault="00FC71C7" w:rsidP="0050761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71C7" w:rsidRDefault="00FC71C7" w:rsidP="005807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1C40">
      <w:rPr>
        <w:rStyle w:val="PageNumber"/>
        <w:noProof/>
      </w:rPr>
      <w:t>30</w:t>
    </w:r>
    <w:r>
      <w:rPr>
        <w:rStyle w:val="PageNumber"/>
      </w:rPr>
      <w:fldChar w:fldCharType="end"/>
    </w:r>
  </w:p>
  <w:p w:rsidR="00FC71C7" w:rsidRDefault="00FC71C7" w:rsidP="0050761F">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2B2995"/>
    <w:multiLevelType w:val="hybridMultilevel"/>
    <w:tmpl w:val="785E323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6B795146"/>
    <w:multiLevelType w:val="hybridMultilevel"/>
    <w:tmpl w:val="74CC162E"/>
    <w:lvl w:ilvl="0" w:tplc="5C2A5128">
      <w:start w:val="1"/>
      <w:numFmt w:val="bullet"/>
      <w:lvlText w:val="•"/>
      <w:lvlJc w:val="left"/>
      <w:pPr>
        <w:tabs>
          <w:tab w:val="num" w:pos="720"/>
        </w:tabs>
        <w:ind w:left="720" w:hanging="360"/>
      </w:pPr>
      <w:rPr>
        <w:rFonts w:ascii="Times New Roman" w:hAnsi="Times New Roman" w:hint="default"/>
      </w:rPr>
    </w:lvl>
    <w:lvl w:ilvl="1" w:tplc="C32CF158" w:tentative="1">
      <w:start w:val="1"/>
      <w:numFmt w:val="bullet"/>
      <w:lvlText w:val="•"/>
      <w:lvlJc w:val="left"/>
      <w:pPr>
        <w:tabs>
          <w:tab w:val="num" w:pos="1440"/>
        </w:tabs>
        <w:ind w:left="1440" w:hanging="360"/>
      </w:pPr>
      <w:rPr>
        <w:rFonts w:ascii="Times New Roman" w:hAnsi="Times New Roman" w:hint="default"/>
      </w:rPr>
    </w:lvl>
    <w:lvl w:ilvl="2" w:tplc="7F08C762" w:tentative="1">
      <w:start w:val="1"/>
      <w:numFmt w:val="bullet"/>
      <w:lvlText w:val="•"/>
      <w:lvlJc w:val="left"/>
      <w:pPr>
        <w:tabs>
          <w:tab w:val="num" w:pos="2160"/>
        </w:tabs>
        <w:ind w:left="2160" w:hanging="360"/>
      </w:pPr>
      <w:rPr>
        <w:rFonts w:ascii="Times New Roman" w:hAnsi="Times New Roman" w:hint="default"/>
      </w:rPr>
    </w:lvl>
    <w:lvl w:ilvl="3" w:tplc="9FA290BA" w:tentative="1">
      <w:start w:val="1"/>
      <w:numFmt w:val="bullet"/>
      <w:lvlText w:val="•"/>
      <w:lvlJc w:val="left"/>
      <w:pPr>
        <w:tabs>
          <w:tab w:val="num" w:pos="2880"/>
        </w:tabs>
        <w:ind w:left="2880" w:hanging="360"/>
      </w:pPr>
      <w:rPr>
        <w:rFonts w:ascii="Times New Roman" w:hAnsi="Times New Roman" w:hint="default"/>
      </w:rPr>
    </w:lvl>
    <w:lvl w:ilvl="4" w:tplc="D9C2788C" w:tentative="1">
      <w:start w:val="1"/>
      <w:numFmt w:val="bullet"/>
      <w:lvlText w:val="•"/>
      <w:lvlJc w:val="left"/>
      <w:pPr>
        <w:tabs>
          <w:tab w:val="num" w:pos="3600"/>
        </w:tabs>
        <w:ind w:left="3600" w:hanging="360"/>
      </w:pPr>
      <w:rPr>
        <w:rFonts w:ascii="Times New Roman" w:hAnsi="Times New Roman" w:hint="default"/>
      </w:rPr>
    </w:lvl>
    <w:lvl w:ilvl="5" w:tplc="0C3E0B6E" w:tentative="1">
      <w:start w:val="1"/>
      <w:numFmt w:val="bullet"/>
      <w:lvlText w:val="•"/>
      <w:lvlJc w:val="left"/>
      <w:pPr>
        <w:tabs>
          <w:tab w:val="num" w:pos="4320"/>
        </w:tabs>
        <w:ind w:left="4320" w:hanging="360"/>
      </w:pPr>
      <w:rPr>
        <w:rFonts w:ascii="Times New Roman" w:hAnsi="Times New Roman" w:hint="default"/>
      </w:rPr>
    </w:lvl>
    <w:lvl w:ilvl="6" w:tplc="ED88F896" w:tentative="1">
      <w:start w:val="1"/>
      <w:numFmt w:val="bullet"/>
      <w:lvlText w:val="•"/>
      <w:lvlJc w:val="left"/>
      <w:pPr>
        <w:tabs>
          <w:tab w:val="num" w:pos="5040"/>
        </w:tabs>
        <w:ind w:left="5040" w:hanging="360"/>
      </w:pPr>
      <w:rPr>
        <w:rFonts w:ascii="Times New Roman" w:hAnsi="Times New Roman" w:hint="default"/>
      </w:rPr>
    </w:lvl>
    <w:lvl w:ilvl="7" w:tplc="18329F3A" w:tentative="1">
      <w:start w:val="1"/>
      <w:numFmt w:val="bullet"/>
      <w:lvlText w:val="•"/>
      <w:lvlJc w:val="left"/>
      <w:pPr>
        <w:tabs>
          <w:tab w:val="num" w:pos="5760"/>
        </w:tabs>
        <w:ind w:left="5760" w:hanging="360"/>
      </w:pPr>
      <w:rPr>
        <w:rFonts w:ascii="Times New Roman" w:hAnsi="Times New Roman" w:hint="default"/>
      </w:rPr>
    </w:lvl>
    <w:lvl w:ilvl="8" w:tplc="0DF0F5B6"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_RS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px5xdxosp2dce5e2d5fpfv9xepweta9dfx&quot;&gt;Synced library&lt;record-ids&gt;&lt;item&gt;121&lt;/item&gt;&lt;item&gt;212&lt;/item&gt;&lt;item&gt;631&lt;/item&gt;&lt;item&gt;633&lt;/item&gt;&lt;item&gt;636&lt;/item&gt;&lt;item&gt;639&lt;/item&gt;&lt;item&gt;641&lt;/item&gt;&lt;item&gt;642&lt;/item&gt;&lt;item&gt;643&lt;/item&gt;&lt;item&gt;644&lt;/item&gt;&lt;item&gt;645&lt;/item&gt;&lt;item&gt;646&lt;/item&gt;&lt;item&gt;648&lt;/item&gt;&lt;item&gt;650&lt;/item&gt;&lt;item&gt;769&lt;/item&gt;&lt;item&gt;781&lt;/item&gt;&lt;item&gt;867&lt;/item&gt;&lt;item&gt;868&lt;/item&gt;&lt;item&gt;1029&lt;/item&gt;&lt;item&gt;1077&lt;/item&gt;&lt;item&gt;1179&lt;/item&gt;&lt;item&gt;1438&lt;/item&gt;&lt;item&gt;1439&lt;/item&gt;&lt;item&gt;1440&lt;/item&gt;&lt;/record-ids&gt;&lt;/item&gt;&lt;/Libraries&gt;"/>
  </w:docVars>
  <w:rsids>
    <w:rsidRoot w:val="005C747C"/>
    <w:rsid w:val="000007E8"/>
    <w:rsid w:val="00002BB1"/>
    <w:rsid w:val="00002DAD"/>
    <w:rsid w:val="000033B2"/>
    <w:rsid w:val="00003AD4"/>
    <w:rsid w:val="00004594"/>
    <w:rsid w:val="00004A76"/>
    <w:rsid w:val="00004A86"/>
    <w:rsid w:val="000059F1"/>
    <w:rsid w:val="000068F1"/>
    <w:rsid w:val="00006C24"/>
    <w:rsid w:val="00006F21"/>
    <w:rsid w:val="0001081F"/>
    <w:rsid w:val="00010B8D"/>
    <w:rsid w:val="00013C98"/>
    <w:rsid w:val="00014A88"/>
    <w:rsid w:val="00014F85"/>
    <w:rsid w:val="00015F8C"/>
    <w:rsid w:val="00017A35"/>
    <w:rsid w:val="00020676"/>
    <w:rsid w:val="000209D7"/>
    <w:rsid w:val="000222EF"/>
    <w:rsid w:val="00022608"/>
    <w:rsid w:val="00022A6C"/>
    <w:rsid w:val="00022B07"/>
    <w:rsid w:val="00023357"/>
    <w:rsid w:val="00023377"/>
    <w:rsid w:val="00023704"/>
    <w:rsid w:val="00023D6D"/>
    <w:rsid w:val="00024258"/>
    <w:rsid w:val="00026091"/>
    <w:rsid w:val="000261F2"/>
    <w:rsid w:val="00026685"/>
    <w:rsid w:val="00035338"/>
    <w:rsid w:val="00035950"/>
    <w:rsid w:val="000369BB"/>
    <w:rsid w:val="00037D20"/>
    <w:rsid w:val="00040273"/>
    <w:rsid w:val="00040DF9"/>
    <w:rsid w:val="00040E89"/>
    <w:rsid w:val="000414F6"/>
    <w:rsid w:val="00041520"/>
    <w:rsid w:val="00041C51"/>
    <w:rsid w:val="00041E0E"/>
    <w:rsid w:val="00043863"/>
    <w:rsid w:val="00043B32"/>
    <w:rsid w:val="00044684"/>
    <w:rsid w:val="0004537D"/>
    <w:rsid w:val="0005264D"/>
    <w:rsid w:val="000526CD"/>
    <w:rsid w:val="00052762"/>
    <w:rsid w:val="00052D42"/>
    <w:rsid w:val="0005313E"/>
    <w:rsid w:val="00053789"/>
    <w:rsid w:val="00055C1B"/>
    <w:rsid w:val="00055D85"/>
    <w:rsid w:val="00056015"/>
    <w:rsid w:val="00056671"/>
    <w:rsid w:val="000567EE"/>
    <w:rsid w:val="00056D05"/>
    <w:rsid w:val="00060649"/>
    <w:rsid w:val="00062171"/>
    <w:rsid w:val="00064CD0"/>
    <w:rsid w:val="00064CD9"/>
    <w:rsid w:val="00064CFE"/>
    <w:rsid w:val="0006519B"/>
    <w:rsid w:val="0006573D"/>
    <w:rsid w:val="00065794"/>
    <w:rsid w:val="0006756B"/>
    <w:rsid w:val="00070934"/>
    <w:rsid w:val="00070A0F"/>
    <w:rsid w:val="00070B79"/>
    <w:rsid w:val="00070D06"/>
    <w:rsid w:val="00070E50"/>
    <w:rsid w:val="00071A63"/>
    <w:rsid w:val="0007314B"/>
    <w:rsid w:val="00073568"/>
    <w:rsid w:val="000741EC"/>
    <w:rsid w:val="0007451F"/>
    <w:rsid w:val="00075298"/>
    <w:rsid w:val="00075DE9"/>
    <w:rsid w:val="00076B4C"/>
    <w:rsid w:val="00076DBE"/>
    <w:rsid w:val="0007775A"/>
    <w:rsid w:val="000777C8"/>
    <w:rsid w:val="00080499"/>
    <w:rsid w:val="000806BA"/>
    <w:rsid w:val="00080AD1"/>
    <w:rsid w:val="00081941"/>
    <w:rsid w:val="00081FF4"/>
    <w:rsid w:val="00083BBA"/>
    <w:rsid w:val="00083BE8"/>
    <w:rsid w:val="00084F4B"/>
    <w:rsid w:val="000865D5"/>
    <w:rsid w:val="00086E2A"/>
    <w:rsid w:val="00087551"/>
    <w:rsid w:val="000875DF"/>
    <w:rsid w:val="00087F28"/>
    <w:rsid w:val="00091C27"/>
    <w:rsid w:val="0009234F"/>
    <w:rsid w:val="000940C1"/>
    <w:rsid w:val="00094D7B"/>
    <w:rsid w:val="00095223"/>
    <w:rsid w:val="000956A9"/>
    <w:rsid w:val="00096375"/>
    <w:rsid w:val="00096641"/>
    <w:rsid w:val="00097326"/>
    <w:rsid w:val="00097457"/>
    <w:rsid w:val="000A051C"/>
    <w:rsid w:val="000A0ABE"/>
    <w:rsid w:val="000A0BDD"/>
    <w:rsid w:val="000A1740"/>
    <w:rsid w:val="000A1C3D"/>
    <w:rsid w:val="000A1FBC"/>
    <w:rsid w:val="000A418A"/>
    <w:rsid w:val="000A42B7"/>
    <w:rsid w:val="000A5870"/>
    <w:rsid w:val="000A5D6B"/>
    <w:rsid w:val="000A6340"/>
    <w:rsid w:val="000A6636"/>
    <w:rsid w:val="000B0960"/>
    <w:rsid w:val="000B166D"/>
    <w:rsid w:val="000B1C18"/>
    <w:rsid w:val="000B2178"/>
    <w:rsid w:val="000B2B41"/>
    <w:rsid w:val="000B2BE3"/>
    <w:rsid w:val="000B34ED"/>
    <w:rsid w:val="000B49D7"/>
    <w:rsid w:val="000B5E8E"/>
    <w:rsid w:val="000B76DC"/>
    <w:rsid w:val="000C0CE9"/>
    <w:rsid w:val="000C17C6"/>
    <w:rsid w:val="000C263B"/>
    <w:rsid w:val="000C3764"/>
    <w:rsid w:val="000C449C"/>
    <w:rsid w:val="000C4B2B"/>
    <w:rsid w:val="000C5C00"/>
    <w:rsid w:val="000C688C"/>
    <w:rsid w:val="000C74E5"/>
    <w:rsid w:val="000D0BF9"/>
    <w:rsid w:val="000D1366"/>
    <w:rsid w:val="000D23F8"/>
    <w:rsid w:val="000D2BE1"/>
    <w:rsid w:val="000D2DC9"/>
    <w:rsid w:val="000D2F43"/>
    <w:rsid w:val="000D3098"/>
    <w:rsid w:val="000D3B2C"/>
    <w:rsid w:val="000D4052"/>
    <w:rsid w:val="000D40BC"/>
    <w:rsid w:val="000D4EA4"/>
    <w:rsid w:val="000D5C6C"/>
    <w:rsid w:val="000D5D70"/>
    <w:rsid w:val="000D671F"/>
    <w:rsid w:val="000E08F9"/>
    <w:rsid w:val="000E11DE"/>
    <w:rsid w:val="000E256A"/>
    <w:rsid w:val="000E2A67"/>
    <w:rsid w:val="000E32E4"/>
    <w:rsid w:val="000E3E8F"/>
    <w:rsid w:val="000E47E9"/>
    <w:rsid w:val="000E5DB5"/>
    <w:rsid w:val="000E6139"/>
    <w:rsid w:val="000E6BC3"/>
    <w:rsid w:val="000E6CC5"/>
    <w:rsid w:val="000E6E11"/>
    <w:rsid w:val="000E7D60"/>
    <w:rsid w:val="000F1A53"/>
    <w:rsid w:val="000F293F"/>
    <w:rsid w:val="000F2C14"/>
    <w:rsid w:val="000F2E2B"/>
    <w:rsid w:val="000F3013"/>
    <w:rsid w:val="000F5A0F"/>
    <w:rsid w:val="000F5F0F"/>
    <w:rsid w:val="001003EE"/>
    <w:rsid w:val="001014DC"/>
    <w:rsid w:val="00101D1F"/>
    <w:rsid w:val="00101F01"/>
    <w:rsid w:val="00102460"/>
    <w:rsid w:val="001033E3"/>
    <w:rsid w:val="001051B2"/>
    <w:rsid w:val="00105E37"/>
    <w:rsid w:val="00106590"/>
    <w:rsid w:val="001109F1"/>
    <w:rsid w:val="00112DE8"/>
    <w:rsid w:val="0011316B"/>
    <w:rsid w:val="00113E60"/>
    <w:rsid w:val="00114121"/>
    <w:rsid w:val="001143ED"/>
    <w:rsid w:val="00115FC7"/>
    <w:rsid w:val="00116A71"/>
    <w:rsid w:val="00117299"/>
    <w:rsid w:val="001172A6"/>
    <w:rsid w:val="00120089"/>
    <w:rsid w:val="00121B5A"/>
    <w:rsid w:val="00121F50"/>
    <w:rsid w:val="0012252B"/>
    <w:rsid w:val="00122976"/>
    <w:rsid w:val="00123F5C"/>
    <w:rsid w:val="001258AD"/>
    <w:rsid w:val="00126296"/>
    <w:rsid w:val="0012704B"/>
    <w:rsid w:val="001310A6"/>
    <w:rsid w:val="00131AFC"/>
    <w:rsid w:val="00132CB2"/>
    <w:rsid w:val="001340BD"/>
    <w:rsid w:val="001360A0"/>
    <w:rsid w:val="001360C1"/>
    <w:rsid w:val="00136FCC"/>
    <w:rsid w:val="00137264"/>
    <w:rsid w:val="001378C4"/>
    <w:rsid w:val="001410FF"/>
    <w:rsid w:val="00141F00"/>
    <w:rsid w:val="00142129"/>
    <w:rsid w:val="001429C9"/>
    <w:rsid w:val="00144636"/>
    <w:rsid w:val="00144D87"/>
    <w:rsid w:val="00144D96"/>
    <w:rsid w:val="00145EA7"/>
    <w:rsid w:val="001474FC"/>
    <w:rsid w:val="00147CA4"/>
    <w:rsid w:val="00147D28"/>
    <w:rsid w:val="00150C08"/>
    <w:rsid w:val="001513DB"/>
    <w:rsid w:val="001528B1"/>
    <w:rsid w:val="00152955"/>
    <w:rsid w:val="0015386F"/>
    <w:rsid w:val="00153D30"/>
    <w:rsid w:val="00153FFD"/>
    <w:rsid w:val="00154637"/>
    <w:rsid w:val="00154A26"/>
    <w:rsid w:val="00154D5D"/>
    <w:rsid w:val="00156A08"/>
    <w:rsid w:val="00156A5B"/>
    <w:rsid w:val="00156CA8"/>
    <w:rsid w:val="001611C0"/>
    <w:rsid w:val="00161393"/>
    <w:rsid w:val="00163D2F"/>
    <w:rsid w:val="00163D3D"/>
    <w:rsid w:val="00164B2B"/>
    <w:rsid w:val="00165828"/>
    <w:rsid w:val="00165D00"/>
    <w:rsid w:val="0016642B"/>
    <w:rsid w:val="001675BA"/>
    <w:rsid w:val="00167647"/>
    <w:rsid w:val="00167845"/>
    <w:rsid w:val="001679E1"/>
    <w:rsid w:val="00167B32"/>
    <w:rsid w:val="00167CC4"/>
    <w:rsid w:val="00170A9B"/>
    <w:rsid w:val="00170EFB"/>
    <w:rsid w:val="00171733"/>
    <w:rsid w:val="001720BB"/>
    <w:rsid w:val="00172BE8"/>
    <w:rsid w:val="0017308C"/>
    <w:rsid w:val="00173780"/>
    <w:rsid w:val="0017378B"/>
    <w:rsid w:val="0017436D"/>
    <w:rsid w:val="001743ED"/>
    <w:rsid w:val="00174638"/>
    <w:rsid w:val="0017495B"/>
    <w:rsid w:val="0017602B"/>
    <w:rsid w:val="00176714"/>
    <w:rsid w:val="00180263"/>
    <w:rsid w:val="0018028C"/>
    <w:rsid w:val="00180DFA"/>
    <w:rsid w:val="00181118"/>
    <w:rsid w:val="00181788"/>
    <w:rsid w:val="0018186D"/>
    <w:rsid w:val="00182BCA"/>
    <w:rsid w:val="00183992"/>
    <w:rsid w:val="00183C0D"/>
    <w:rsid w:val="00183D27"/>
    <w:rsid w:val="00187D90"/>
    <w:rsid w:val="0019144B"/>
    <w:rsid w:val="00191D27"/>
    <w:rsid w:val="001959F2"/>
    <w:rsid w:val="001965B9"/>
    <w:rsid w:val="001967A5"/>
    <w:rsid w:val="00197AD9"/>
    <w:rsid w:val="00197B2D"/>
    <w:rsid w:val="001A1423"/>
    <w:rsid w:val="001A2A37"/>
    <w:rsid w:val="001A5314"/>
    <w:rsid w:val="001A5764"/>
    <w:rsid w:val="001A6309"/>
    <w:rsid w:val="001A723F"/>
    <w:rsid w:val="001A78AA"/>
    <w:rsid w:val="001A7980"/>
    <w:rsid w:val="001B0A69"/>
    <w:rsid w:val="001B12C1"/>
    <w:rsid w:val="001B134E"/>
    <w:rsid w:val="001B1838"/>
    <w:rsid w:val="001B2DB4"/>
    <w:rsid w:val="001B357E"/>
    <w:rsid w:val="001B4E79"/>
    <w:rsid w:val="001B5FA2"/>
    <w:rsid w:val="001B67F5"/>
    <w:rsid w:val="001B6B6D"/>
    <w:rsid w:val="001B7292"/>
    <w:rsid w:val="001B7649"/>
    <w:rsid w:val="001B78DD"/>
    <w:rsid w:val="001B7BE5"/>
    <w:rsid w:val="001B7F97"/>
    <w:rsid w:val="001C05B5"/>
    <w:rsid w:val="001C09E6"/>
    <w:rsid w:val="001C2156"/>
    <w:rsid w:val="001C2ACE"/>
    <w:rsid w:val="001C2F71"/>
    <w:rsid w:val="001C759B"/>
    <w:rsid w:val="001C76E8"/>
    <w:rsid w:val="001C7A50"/>
    <w:rsid w:val="001D0148"/>
    <w:rsid w:val="001D0675"/>
    <w:rsid w:val="001D24DB"/>
    <w:rsid w:val="001D476E"/>
    <w:rsid w:val="001D4BD4"/>
    <w:rsid w:val="001D527E"/>
    <w:rsid w:val="001D5FDD"/>
    <w:rsid w:val="001D6128"/>
    <w:rsid w:val="001D6D54"/>
    <w:rsid w:val="001D7659"/>
    <w:rsid w:val="001E14C5"/>
    <w:rsid w:val="001E19EF"/>
    <w:rsid w:val="001E1CB2"/>
    <w:rsid w:val="001E2819"/>
    <w:rsid w:val="001E3220"/>
    <w:rsid w:val="001E36E7"/>
    <w:rsid w:val="001E37AD"/>
    <w:rsid w:val="001E41A7"/>
    <w:rsid w:val="001E6D77"/>
    <w:rsid w:val="001E72E8"/>
    <w:rsid w:val="001F10F4"/>
    <w:rsid w:val="001F1822"/>
    <w:rsid w:val="001F1ED2"/>
    <w:rsid w:val="001F2E88"/>
    <w:rsid w:val="001F3063"/>
    <w:rsid w:val="001F3595"/>
    <w:rsid w:val="001F35A5"/>
    <w:rsid w:val="001F3833"/>
    <w:rsid w:val="001F44AD"/>
    <w:rsid w:val="001F49C3"/>
    <w:rsid w:val="001F54C0"/>
    <w:rsid w:val="001F573C"/>
    <w:rsid w:val="001F5E1B"/>
    <w:rsid w:val="001F60FC"/>
    <w:rsid w:val="001F657A"/>
    <w:rsid w:val="001F69B7"/>
    <w:rsid w:val="0020103E"/>
    <w:rsid w:val="00201546"/>
    <w:rsid w:val="002021BD"/>
    <w:rsid w:val="002028C5"/>
    <w:rsid w:val="00202A16"/>
    <w:rsid w:val="002045DD"/>
    <w:rsid w:val="00205651"/>
    <w:rsid w:val="002068DD"/>
    <w:rsid w:val="002106EE"/>
    <w:rsid w:val="0021092C"/>
    <w:rsid w:val="002109C7"/>
    <w:rsid w:val="00210A8F"/>
    <w:rsid w:val="00210C77"/>
    <w:rsid w:val="00211130"/>
    <w:rsid w:val="00212CF1"/>
    <w:rsid w:val="00212DE4"/>
    <w:rsid w:val="002130D7"/>
    <w:rsid w:val="002131FF"/>
    <w:rsid w:val="00213C2F"/>
    <w:rsid w:val="0021437A"/>
    <w:rsid w:val="00214C2C"/>
    <w:rsid w:val="00217B20"/>
    <w:rsid w:val="00217D7E"/>
    <w:rsid w:val="002224B6"/>
    <w:rsid w:val="00224372"/>
    <w:rsid w:val="00224933"/>
    <w:rsid w:val="00225EB1"/>
    <w:rsid w:val="002260FE"/>
    <w:rsid w:val="00226AE2"/>
    <w:rsid w:val="002278B1"/>
    <w:rsid w:val="00227CF8"/>
    <w:rsid w:val="00231837"/>
    <w:rsid w:val="0023338E"/>
    <w:rsid w:val="002333F4"/>
    <w:rsid w:val="002352BE"/>
    <w:rsid w:val="0023685E"/>
    <w:rsid w:val="00236EC8"/>
    <w:rsid w:val="00237725"/>
    <w:rsid w:val="00237E89"/>
    <w:rsid w:val="0024051D"/>
    <w:rsid w:val="00242411"/>
    <w:rsid w:val="002432B3"/>
    <w:rsid w:val="00243914"/>
    <w:rsid w:val="00243CC2"/>
    <w:rsid w:val="002441CF"/>
    <w:rsid w:val="00245D7C"/>
    <w:rsid w:val="00245F08"/>
    <w:rsid w:val="00246069"/>
    <w:rsid w:val="002464D0"/>
    <w:rsid w:val="00246D31"/>
    <w:rsid w:val="0024760B"/>
    <w:rsid w:val="0025090F"/>
    <w:rsid w:val="00250E28"/>
    <w:rsid w:val="00251A34"/>
    <w:rsid w:val="00253439"/>
    <w:rsid w:val="00253EEA"/>
    <w:rsid w:val="0025415B"/>
    <w:rsid w:val="00254C7D"/>
    <w:rsid w:val="00255340"/>
    <w:rsid w:val="00255460"/>
    <w:rsid w:val="00256016"/>
    <w:rsid w:val="00256E72"/>
    <w:rsid w:val="002572C0"/>
    <w:rsid w:val="00260962"/>
    <w:rsid w:val="00262152"/>
    <w:rsid w:val="00262475"/>
    <w:rsid w:val="00262EDA"/>
    <w:rsid w:val="002635C0"/>
    <w:rsid w:val="00263B1C"/>
    <w:rsid w:val="00264D4A"/>
    <w:rsid w:val="00264E2B"/>
    <w:rsid w:val="002669E2"/>
    <w:rsid w:val="00267430"/>
    <w:rsid w:val="00270220"/>
    <w:rsid w:val="0027165E"/>
    <w:rsid w:val="00271EF7"/>
    <w:rsid w:val="0027238B"/>
    <w:rsid w:val="002735AA"/>
    <w:rsid w:val="00274BC6"/>
    <w:rsid w:val="0027680A"/>
    <w:rsid w:val="00280664"/>
    <w:rsid w:val="00282725"/>
    <w:rsid w:val="00283A4A"/>
    <w:rsid w:val="00284CA0"/>
    <w:rsid w:val="00285625"/>
    <w:rsid w:val="00286420"/>
    <w:rsid w:val="00286FEF"/>
    <w:rsid w:val="002904F8"/>
    <w:rsid w:val="0029167F"/>
    <w:rsid w:val="002929B0"/>
    <w:rsid w:val="00292C94"/>
    <w:rsid w:val="00292FED"/>
    <w:rsid w:val="002943D2"/>
    <w:rsid w:val="002951AA"/>
    <w:rsid w:val="0029584F"/>
    <w:rsid w:val="00295965"/>
    <w:rsid w:val="002977B0"/>
    <w:rsid w:val="002A0A78"/>
    <w:rsid w:val="002A129F"/>
    <w:rsid w:val="002A1BD8"/>
    <w:rsid w:val="002A239F"/>
    <w:rsid w:val="002A2B7F"/>
    <w:rsid w:val="002A3889"/>
    <w:rsid w:val="002A5A42"/>
    <w:rsid w:val="002A7237"/>
    <w:rsid w:val="002A7A1A"/>
    <w:rsid w:val="002B146A"/>
    <w:rsid w:val="002B1CD6"/>
    <w:rsid w:val="002B2023"/>
    <w:rsid w:val="002B32F4"/>
    <w:rsid w:val="002B4129"/>
    <w:rsid w:val="002B6A36"/>
    <w:rsid w:val="002B6BFF"/>
    <w:rsid w:val="002B6F81"/>
    <w:rsid w:val="002B7CCD"/>
    <w:rsid w:val="002C065A"/>
    <w:rsid w:val="002C07A5"/>
    <w:rsid w:val="002C1AED"/>
    <w:rsid w:val="002C2D32"/>
    <w:rsid w:val="002C3111"/>
    <w:rsid w:val="002C3A51"/>
    <w:rsid w:val="002C3ACC"/>
    <w:rsid w:val="002C59AB"/>
    <w:rsid w:val="002C5F08"/>
    <w:rsid w:val="002C65A2"/>
    <w:rsid w:val="002C6765"/>
    <w:rsid w:val="002C6C99"/>
    <w:rsid w:val="002C782A"/>
    <w:rsid w:val="002C7D81"/>
    <w:rsid w:val="002C7E13"/>
    <w:rsid w:val="002D0486"/>
    <w:rsid w:val="002D1F49"/>
    <w:rsid w:val="002D3709"/>
    <w:rsid w:val="002D3B9B"/>
    <w:rsid w:val="002D53F4"/>
    <w:rsid w:val="002D663D"/>
    <w:rsid w:val="002D68EF"/>
    <w:rsid w:val="002E0497"/>
    <w:rsid w:val="002E050A"/>
    <w:rsid w:val="002E1686"/>
    <w:rsid w:val="002E1C9C"/>
    <w:rsid w:val="002E1ED3"/>
    <w:rsid w:val="002E2485"/>
    <w:rsid w:val="002E33C3"/>
    <w:rsid w:val="002E4229"/>
    <w:rsid w:val="002E47F9"/>
    <w:rsid w:val="002E533D"/>
    <w:rsid w:val="002E5B09"/>
    <w:rsid w:val="002F017A"/>
    <w:rsid w:val="002F10D6"/>
    <w:rsid w:val="002F13FA"/>
    <w:rsid w:val="002F15E8"/>
    <w:rsid w:val="002F2446"/>
    <w:rsid w:val="002F2925"/>
    <w:rsid w:val="002F41A2"/>
    <w:rsid w:val="002F4BEC"/>
    <w:rsid w:val="002F4E30"/>
    <w:rsid w:val="002F6CFD"/>
    <w:rsid w:val="002F7769"/>
    <w:rsid w:val="00300AFD"/>
    <w:rsid w:val="003016E8"/>
    <w:rsid w:val="00302A03"/>
    <w:rsid w:val="00303983"/>
    <w:rsid w:val="00304305"/>
    <w:rsid w:val="00304672"/>
    <w:rsid w:val="003046D0"/>
    <w:rsid w:val="00304862"/>
    <w:rsid w:val="00304B87"/>
    <w:rsid w:val="003054F5"/>
    <w:rsid w:val="00307383"/>
    <w:rsid w:val="0030739D"/>
    <w:rsid w:val="0031175C"/>
    <w:rsid w:val="00312955"/>
    <w:rsid w:val="00312E05"/>
    <w:rsid w:val="00312F04"/>
    <w:rsid w:val="003138F5"/>
    <w:rsid w:val="00314A76"/>
    <w:rsid w:val="00314CCC"/>
    <w:rsid w:val="0031569D"/>
    <w:rsid w:val="00316586"/>
    <w:rsid w:val="003170CF"/>
    <w:rsid w:val="003179A6"/>
    <w:rsid w:val="00317E8E"/>
    <w:rsid w:val="003207D3"/>
    <w:rsid w:val="003211D5"/>
    <w:rsid w:val="003227A3"/>
    <w:rsid w:val="00322B03"/>
    <w:rsid w:val="00322E37"/>
    <w:rsid w:val="00330785"/>
    <w:rsid w:val="00332E62"/>
    <w:rsid w:val="00333E0E"/>
    <w:rsid w:val="00333FF9"/>
    <w:rsid w:val="003349DE"/>
    <w:rsid w:val="00336712"/>
    <w:rsid w:val="003367A4"/>
    <w:rsid w:val="00340335"/>
    <w:rsid w:val="00340B8F"/>
    <w:rsid w:val="003411F1"/>
    <w:rsid w:val="003425E5"/>
    <w:rsid w:val="00342DD1"/>
    <w:rsid w:val="00343022"/>
    <w:rsid w:val="00343510"/>
    <w:rsid w:val="00344A2E"/>
    <w:rsid w:val="00346ECD"/>
    <w:rsid w:val="003478A2"/>
    <w:rsid w:val="00351305"/>
    <w:rsid w:val="00352239"/>
    <w:rsid w:val="00352856"/>
    <w:rsid w:val="003548D8"/>
    <w:rsid w:val="003553CC"/>
    <w:rsid w:val="00357016"/>
    <w:rsid w:val="00357AB6"/>
    <w:rsid w:val="00357CA4"/>
    <w:rsid w:val="00360868"/>
    <w:rsid w:val="00360D67"/>
    <w:rsid w:val="00361D1E"/>
    <w:rsid w:val="00362DC4"/>
    <w:rsid w:val="0036377C"/>
    <w:rsid w:val="00363D65"/>
    <w:rsid w:val="00363F5D"/>
    <w:rsid w:val="003648B9"/>
    <w:rsid w:val="003657B0"/>
    <w:rsid w:val="00365E71"/>
    <w:rsid w:val="00366322"/>
    <w:rsid w:val="00367AF1"/>
    <w:rsid w:val="00367D56"/>
    <w:rsid w:val="00370275"/>
    <w:rsid w:val="00370905"/>
    <w:rsid w:val="00370B5C"/>
    <w:rsid w:val="003717A6"/>
    <w:rsid w:val="00372E2A"/>
    <w:rsid w:val="003739D2"/>
    <w:rsid w:val="003768B7"/>
    <w:rsid w:val="00376AA0"/>
    <w:rsid w:val="00377892"/>
    <w:rsid w:val="00377DD4"/>
    <w:rsid w:val="003803D2"/>
    <w:rsid w:val="003804F3"/>
    <w:rsid w:val="0038096C"/>
    <w:rsid w:val="00380C9E"/>
    <w:rsid w:val="00382262"/>
    <w:rsid w:val="00382F3D"/>
    <w:rsid w:val="003833E6"/>
    <w:rsid w:val="00383BFB"/>
    <w:rsid w:val="00383DD3"/>
    <w:rsid w:val="00384417"/>
    <w:rsid w:val="0038565B"/>
    <w:rsid w:val="00387BBF"/>
    <w:rsid w:val="00387CDC"/>
    <w:rsid w:val="003905B2"/>
    <w:rsid w:val="0039121F"/>
    <w:rsid w:val="003934E7"/>
    <w:rsid w:val="00393EA6"/>
    <w:rsid w:val="00394517"/>
    <w:rsid w:val="003958D8"/>
    <w:rsid w:val="00395BFF"/>
    <w:rsid w:val="00396184"/>
    <w:rsid w:val="003961EB"/>
    <w:rsid w:val="00396A3C"/>
    <w:rsid w:val="00396F3B"/>
    <w:rsid w:val="0039728A"/>
    <w:rsid w:val="00397616"/>
    <w:rsid w:val="003A01D7"/>
    <w:rsid w:val="003A0C46"/>
    <w:rsid w:val="003A164C"/>
    <w:rsid w:val="003A17A7"/>
    <w:rsid w:val="003A1879"/>
    <w:rsid w:val="003A2DDC"/>
    <w:rsid w:val="003A3327"/>
    <w:rsid w:val="003A3C52"/>
    <w:rsid w:val="003A50F6"/>
    <w:rsid w:val="003A69C8"/>
    <w:rsid w:val="003A7F71"/>
    <w:rsid w:val="003B0CB8"/>
    <w:rsid w:val="003B0DD9"/>
    <w:rsid w:val="003B1234"/>
    <w:rsid w:val="003B1AA5"/>
    <w:rsid w:val="003B3494"/>
    <w:rsid w:val="003B35C3"/>
    <w:rsid w:val="003B4391"/>
    <w:rsid w:val="003B4C21"/>
    <w:rsid w:val="003B66D7"/>
    <w:rsid w:val="003B6E8C"/>
    <w:rsid w:val="003B6F93"/>
    <w:rsid w:val="003B7CB5"/>
    <w:rsid w:val="003B7EA2"/>
    <w:rsid w:val="003C0AD1"/>
    <w:rsid w:val="003C0D36"/>
    <w:rsid w:val="003C1AE1"/>
    <w:rsid w:val="003C23D2"/>
    <w:rsid w:val="003C23D3"/>
    <w:rsid w:val="003C23E9"/>
    <w:rsid w:val="003C290B"/>
    <w:rsid w:val="003C33BE"/>
    <w:rsid w:val="003C39D6"/>
    <w:rsid w:val="003C3AA3"/>
    <w:rsid w:val="003C47C7"/>
    <w:rsid w:val="003C5579"/>
    <w:rsid w:val="003C7683"/>
    <w:rsid w:val="003D0A65"/>
    <w:rsid w:val="003D0C76"/>
    <w:rsid w:val="003D0E0C"/>
    <w:rsid w:val="003D205B"/>
    <w:rsid w:val="003D2074"/>
    <w:rsid w:val="003D28EF"/>
    <w:rsid w:val="003D2908"/>
    <w:rsid w:val="003D4338"/>
    <w:rsid w:val="003D5767"/>
    <w:rsid w:val="003D5DC0"/>
    <w:rsid w:val="003D66CC"/>
    <w:rsid w:val="003E0426"/>
    <w:rsid w:val="003E1786"/>
    <w:rsid w:val="003E2214"/>
    <w:rsid w:val="003E2E70"/>
    <w:rsid w:val="003E40A1"/>
    <w:rsid w:val="003E4EC6"/>
    <w:rsid w:val="003E4F7B"/>
    <w:rsid w:val="003E5617"/>
    <w:rsid w:val="003E5699"/>
    <w:rsid w:val="003E5861"/>
    <w:rsid w:val="003F0151"/>
    <w:rsid w:val="003F09AE"/>
    <w:rsid w:val="003F1D82"/>
    <w:rsid w:val="003F248E"/>
    <w:rsid w:val="003F2A96"/>
    <w:rsid w:val="003F2B63"/>
    <w:rsid w:val="003F2EE0"/>
    <w:rsid w:val="003F30DA"/>
    <w:rsid w:val="003F342A"/>
    <w:rsid w:val="003F373F"/>
    <w:rsid w:val="003F3963"/>
    <w:rsid w:val="003F3A44"/>
    <w:rsid w:val="003F3CFF"/>
    <w:rsid w:val="003F4095"/>
    <w:rsid w:val="003F48B8"/>
    <w:rsid w:val="003F52E9"/>
    <w:rsid w:val="003F55A1"/>
    <w:rsid w:val="003F6544"/>
    <w:rsid w:val="003F6E9B"/>
    <w:rsid w:val="00400162"/>
    <w:rsid w:val="00400FBD"/>
    <w:rsid w:val="0040189E"/>
    <w:rsid w:val="0040259D"/>
    <w:rsid w:val="00404B49"/>
    <w:rsid w:val="00405BE3"/>
    <w:rsid w:val="00406749"/>
    <w:rsid w:val="004078FF"/>
    <w:rsid w:val="00407E56"/>
    <w:rsid w:val="004142FE"/>
    <w:rsid w:val="0041445E"/>
    <w:rsid w:val="00415167"/>
    <w:rsid w:val="00415297"/>
    <w:rsid w:val="00415761"/>
    <w:rsid w:val="00415911"/>
    <w:rsid w:val="0041602C"/>
    <w:rsid w:val="0041786F"/>
    <w:rsid w:val="004179EB"/>
    <w:rsid w:val="004209B3"/>
    <w:rsid w:val="00420D3B"/>
    <w:rsid w:val="004215E0"/>
    <w:rsid w:val="00421638"/>
    <w:rsid w:val="004223D4"/>
    <w:rsid w:val="004226E3"/>
    <w:rsid w:val="00423A69"/>
    <w:rsid w:val="004263C2"/>
    <w:rsid w:val="00426FEC"/>
    <w:rsid w:val="004273E7"/>
    <w:rsid w:val="00431097"/>
    <w:rsid w:val="00433170"/>
    <w:rsid w:val="00433505"/>
    <w:rsid w:val="0043582B"/>
    <w:rsid w:val="00435C19"/>
    <w:rsid w:val="00436DAE"/>
    <w:rsid w:val="00436F17"/>
    <w:rsid w:val="0044160F"/>
    <w:rsid w:val="00441D5B"/>
    <w:rsid w:val="0044231B"/>
    <w:rsid w:val="0044368C"/>
    <w:rsid w:val="0044368F"/>
    <w:rsid w:val="0044468A"/>
    <w:rsid w:val="00445299"/>
    <w:rsid w:val="00445535"/>
    <w:rsid w:val="00446E50"/>
    <w:rsid w:val="00446F4E"/>
    <w:rsid w:val="0044799F"/>
    <w:rsid w:val="0045040F"/>
    <w:rsid w:val="00450602"/>
    <w:rsid w:val="0045308A"/>
    <w:rsid w:val="00455420"/>
    <w:rsid w:val="00456384"/>
    <w:rsid w:val="00461118"/>
    <w:rsid w:val="00461541"/>
    <w:rsid w:val="00462DAC"/>
    <w:rsid w:val="00462EA9"/>
    <w:rsid w:val="004630C8"/>
    <w:rsid w:val="00463477"/>
    <w:rsid w:val="00463584"/>
    <w:rsid w:val="004639F6"/>
    <w:rsid w:val="00463C46"/>
    <w:rsid w:val="0046418C"/>
    <w:rsid w:val="0046461C"/>
    <w:rsid w:val="00464A09"/>
    <w:rsid w:val="00465212"/>
    <w:rsid w:val="0046539B"/>
    <w:rsid w:val="004653EE"/>
    <w:rsid w:val="00465A5E"/>
    <w:rsid w:val="00466430"/>
    <w:rsid w:val="004666DE"/>
    <w:rsid w:val="00467460"/>
    <w:rsid w:val="004677CF"/>
    <w:rsid w:val="004715AF"/>
    <w:rsid w:val="00471C97"/>
    <w:rsid w:val="00471DE5"/>
    <w:rsid w:val="00472561"/>
    <w:rsid w:val="00472664"/>
    <w:rsid w:val="00472677"/>
    <w:rsid w:val="00473EFD"/>
    <w:rsid w:val="00474F0A"/>
    <w:rsid w:val="00474F91"/>
    <w:rsid w:val="00475327"/>
    <w:rsid w:val="004763DF"/>
    <w:rsid w:val="00481103"/>
    <w:rsid w:val="00483799"/>
    <w:rsid w:val="0048498A"/>
    <w:rsid w:val="00485F05"/>
    <w:rsid w:val="00486247"/>
    <w:rsid w:val="00487E4E"/>
    <w:rsid w:val="004911BF"/>
    <w:rsid w:val="00491C5C"/>
    <w:rsid w:val="004921F0"/>
    <w:rsid w:val="004927B7"/>
    <w:rsid w:val="0049360A"/>
    <w:rsid w:val="00494179"/>
    <w:rsid w:val="004977A9"/>
    <w:rsid w:val="00497F95"/>
    <w:rsid w:val="004A0B2B"/>
    <w:rsid w:val="004A24AE"/>
    <w:rsid w:val="004A2583"/>
    <w:rsid w:val="004A3036"/>
    <w:rsid w:val="004A32AB"/>
    <w:rsid w:val="004A3437"/>
    <w:rsid w:val="004A362F"/>
    <w:rsid w:val="004A6AD0"/>
    <w:rsid w:val="004A6DE4"/>
    <w:rsid w:val="004A77A5"/>
    <w:rsid w:val="004B0753"/>
    <w:rsid w:val="004B0BDA"/>
    <w:rsid w:val="004B0F73"/>
    <w:rsid w:val="004B1889"/>
    <w:rsid w:val="004B1A59"/>
    <w:rsid w:val="004B273F"/>
    <w:rsid w:val="004B38D6"/>
    <w:rsid w:val="004B3902"/>
    <w:rsid w:val="004B3C0A"/>
    <w:rsid w:val="004B448A"/>
    <w:rsid w:val="004B4615"/>
    <w:rsid w:val="004B65E0"/>
    <w:rsid w:val="004B6B7D"/>
    <w:rsid w:val="004B6F24"/>
    <w:rsid w:val="004B6FAC"/>
    <w:rsid w:val="004B6FAD"/>
    <w:rsid w:val="004C0355"/>
    <w:rsid w:val="004C0564"/>
    <w:rsid w:val="004C0B24"/>
    <w:rsid w:val="004C19AB"/>
    <w:rsid w:val="004C278F"/>
    <w:rsid w:val="004C2A8C"/>
    <w:rsid w:val="004C32CA"/>
    <w:rsid w:val="004C48B0"/>
    <w:rsid w:val="004C5BBD"/>
    <w:rsid w:val="004C6066"/>
    <w:rsid w:val="004C73D4"/>
    <w:rsid w:val="004C7FBF"/>
    <w:rsid w:val="004D0CAB"/>
    <w:rsid w:val="004D0F9C"/>
    <w:rsid w:val="004D14A0"/>
    <w:rsid w:val="004D1F54"/>
    <w:rsid w:val="004D2153"/>
    <w:rsid w:val="004D4327"/>
    <w:rsid w:val="004D61E6"/>
    <w:rsid w:val="004D6878"/>
    <w:rsid w:val="004D7C7B"/>
    <w:rsid w:val="004E0ECD"/>
    <w:rsid w:val="004E0FE0"/>
    <w:rsid w:val="004E1025"/>
    <w:rsid w:val="004E1420"/>
    <w:rsid w:val="004E1BBE"/>
    <w:rsid w:val="004E313B"/>
    <w:rsid w:val="004E3182"/>
    <w:rsid w:val="004E344B"/>
    <w:rsid w:val="004E3856"/>
    <w:rsid w:val="004E5077"/>
    <w:rsid w:val="004E61EB"/>
    <w:rsid w:val="004E69EF"/>
    <w:rsid w:val="004F0976"/>
    <w:rsid w:val="004F14D3"/>
    <w:rsid w:val="004F1DEF"/>
    <w:rsid w:val="004F2426"/>
    <w:rsid w:val="004F2F43"/>
    <w:rsid w:val="004F38C3"/>
    <w:rsid w:val="004F431C"/>
    <w:rsid w:val="004F4B69"/>
    <w:rsid w:val="004F4B77"/>
    <w:rsid w:val="004F4DE0"/>
    <w:rsid w:val="004F4FAE"/>
    <w:rsid w:val="004F7B93"/>
    <w:rsid w:val="005010EE"/>
    <w:rsid w:val="005028B4"/>
    <w:rsid w:val="00502F64"/>
    <w:rsid w:val="00504756"/>
    <w:rsid w:val="00504F34"/>
    <w:rsid w:val="005059A2"/>
    <w:rsid w:val="005060EA"/>
    <w:rsid w:val="005069AA"/>
    <w:rsid w:val="0050749D"/>
    <w:rsid w:val="0050761F"/>
    <w:rsid w:val="0051046C"/>
    <w:rsid w:val="00511878"/>
    <w:rsid w:val="00511BF4"/>
    <w:rsid w:val="00511D82"/>
    <w:rsid w:val="005120A7"/>
    <w:rsid w:val="00512EFC"/>
    <w:rsid w:val="0051302A"/>
    <w:rsid w:val="0051618C"/>
    <w:rsid w:val="00517B48"/>
    <w:rsid w:val="00521162"/>
    <w:rsid w:val="00521AB3"/>
    <w:rsid w:val="00524EB2"/>
    <w:rsid w:val="00526213"/>
    <w:rsid w:val="00526B49"/>
    <w:rsid w:val="00527930"/>
    <w:rsid w:val="00527A33"/>
    <w:rsid w:val="005302F0"/>
    <w:rsid w:val="005303CC"/>
    <w:rsid w:val="00531B1A"/>
    <w:rsid w:val="00532150"/>
    <w:rsid w:val="00532280"/>
    <w:rsid w:val="00532DE2"/>
    <w:rsid w:val="005330FD"/>
    <w:rsid w:val="00533214"/>
    <w:rsid w:val="00533792"/>
    <w:rsid w:val="00534CF4"/>
    <w:rsid w:val="0053576D"/>
    <w:rsid w:val="00535D07"/>
    <w:rsid w:val="00542A0D"/>
    <w:rsid w:val="005442DF"/>
    <w:rsid w:val="0054778D"/>
    <w:rsid w:val="005504A0"/>
    <w:rsid w:val="00551093"/>
    <w:rsid w:val="005528F6"/>
    <w:rsid w:val="00554E27"/>
    <w:rsid w:val="00555778"/>
    <w:rsid w:val="00555999"/>
    <w:rsid w:val="0055614F"/>
    <w:rsid w:val="00556373"/>
    <w:rsid w:val="005569C5"/>
    <w:rsid w:val="00556A0D"/>
    <w:rsid w:val="00557185"/>
    <w:rsid w:val="005576BF"/>
    <w:rsid w:val="00557D6C"/>
    <w:rsid w:val="0056168A"/>
    <w:rsid w:val="0056306C"/>
    <w:rsid w:val="0056432D"/>
    <w:rsid w:val="00564F01"/>
    <w:rsid w:val="00565038"/>
    <w:rsid w:val="00565EE0"/>
    <w:rsid w:val="005666C1"/>
    <w:rsid w:val="00567DDD"/>
    <w:rsid w:val="00570D13"/>
    <w:rsid w:val="00571A15"/>
    <w:rsid w:val="0057265D"/>
    <w:rsid w:val="005737ED"/>
    <w:rsid w:val="00573CFB"/>
    <w:rsid w:val="00573E28"/>
    <w:rsid w:val="00575E8D"/>
    <w:rsid w:val="00576066"/>
    <w:rsid w:val="0057697E"/>
    <w:rsid w:val="0058075E"/>
    <w:rsid w:val="00580C49"/>
    <w:rsid w:val="00580E64"/>
    <w:rsid w:val="00580E91"/>
    <w:rsid w:val="00581C67"/>
    <w:rsid w:val="005840AE"/>
    <w:rsid w:val="0058525D"/>
    <w:rsid w:val="005856D7"/>
    <w:rsid w:val="00586037"/>
    <w:rsid w:val="005864A5"/>
    <w:rsid w:val="00586AAF"/>
    <w:rsid w:val="0059132A"/>
    <w:rsid w:val="0059162B"/>
    <w:rsid w:val="00591A55"/>
    <w:rsid w:val="00591BEF"/>
    <w:rsid w:val="00591D3E"/>
    <w:rsid w:val="00592A76"/>
    <w:rsid w:val="00592D5F"/>
    <w:rsid w:val="005931B6"/>
    <w:rsid w:val="00593F89"/>
    <w:rsid w:val="005946ED"/>
    <w:rsid w:val="00594723"/>
    <w:rsid w:val="00594894"/>
    <w:rsid w:val="005949F0"/>
    <w:rsid w:val="00594D50"/>
    <w:rsid w:val="005951B2"/>
    <w:rsid w:val="00595ACC"/>
    <w:rsid w:val="00595E9F"/>
    <w:rsid w:val="00596665"/>
    <w:rsid w:val="0059693B"/>
    <w:rsid w:val="00597C10"/>
    <w:rsid w:val="00597DC8"/>
    <w:rsid w:val="00597EAE"/>
    <w:rsid w:val="005A0461"/>
    <w:rsid w:val="005A0464"/>
    <w:rsid w:val="005A05A5"/>
    <w:rsid w:val="005A05BF"/>
    <w:rsid w:val="005A1153"/>
    <w:rsid w:val="005A1D95"/>
    <w:rsid w:val="005A21C2"/>
    <w:rsid w:val="005A224B"/>
    <w:rsid w:val="005A4F5A"/>
    <w:rsid w:val="005A6AC7"/>
    <w:rsid w:val="005A6D96"/>
    <w:rsid w:val="005A7220"/>
    <w:rsid w:val="005B01DF"/>
    <w:rsid w:val="005B081C"/>
    <w:rsid w:val="005B2AA1"/>
    <w:rsid w:val="005B48BE"/>
    <w:rsid w:val="005B4B6D"/>
    <w:rsid w:val="005B50ED"/>
    <w:rsid w:val="005B5528"/>
    <w:rsid w:val="005B73A0"/>
    <w:rsid w:val="005B7751"/>
    <w:rsid w:val="005B7A10"/>
    <w:rsid w:val="005C0127"/>
    <w:rsid w:val="005C02C6"/>
    <w:rsid w:val="005C11E3"/>
    <w:rsid w:val="005C1A25"/>
    <w:rsid w:val="005C2501"/>
    <w:rsid w:val="005C2503"/>
    <w:rsid w:val="005C2B4C"/>
    <w:rsid w:val="005C38FA"/>
    <w:rsid w:val="005C3A6B"/>
    <w:rsid w:val="005C4029"/>
    <w:rsid w:val="005C551D"/>
    <w:rsid w:val="005C691C"/>
    <w:rsid w:val="005C6B7F"/>
    <w:rsid w:val="005C6E84"/>
    <w:rsid w:val="005C739A"/>
    <w:rsid w:val="005C73CD"/>
    <w:rsid w:val="005C747C"/>
    <w:rsid w:val="005C7C0C"/>
    <w:rsid w:val="005D0152"/>
    <w:rsid w:val="005D0436"/>
    <w:rsid w:val="005D2B7D"/>
    <w:rsid w:val="005D3065"/>
    <w:rsid w:val="005D34AA"/>
    <w:rsid w:val="005D3515"/>
    <w:rsid w:val="005D4D27"/>
    <w:rsid w:val="005D63CD"/>
    <w:rsid w:val="005D6971"/>
    <w:rsid w:val="005D7E57"/>
    <w:rsid w:val="005E0CA4"/>
    <w:rsid w:val="005E1922"/>
    <w:rsid w:val="005E19E5"/>
    <w:rsid w:val="005E1C40"/>
    <w:rsid w:val="005E225A"/>
    <w:rsid w:val="005E2FFF"/>
    <w:rsid w:val="005E34F1"/>
    <w:rsid w:val="005E5882"/>
    <w:rsid w:val="005E5A44"/>
    <w:rsid w:val="005E5FC0"/>
    <w:rsid w:val="005E766A"/>
    <w:rsid w:val="005E7F37"/>
    <w:rsid w:val="005F05E5"/>
    <w:rsid w:val="005F1EBC"/>
    <w:rsid w:val="005F2D68"/>
    <w:rsid w:val="005F44B6"/>
    <w:rsid w:val="005F4600"/>
    <w:rsid w:val="005F5EB1"/>
    <w:rsid w:val="005F621E"/>
    <w:rsid w:val="005F7116"/>
    <w:rsid w:val="006018CF"/>
    <w:rsid w:val="00602543"/>
    <w:rsid w:val="00603466"/>
    <w:rsid w:val="00603600"/>
    <w:rsid w:val="00603E03"/>
    <w:rsid w:val="00604E51"/>
    <w:rsid w:val="00605EF2"/>
    <w:rsid w:val="00606A39"/>
    <w:rsid w:val="00606ED8"/>
    <w:rsid w:val="00607395"/>
    <w:rsid w:val="00607762"/>
    <w:rsid w:val="0061136A"/>
    <w:rsid w:val="00611DCA"/>
    <w:rsid w:val="00613E8F"/>
    <w:rsid w:val="00613FE0"/>
    <w:rsid w:val="0061443C"/>
    <w:rsid w:val="00614C8B"/>
    <w:rsid w:val="00615586"/>
    <w:rsid w:val="006169C5"/>
    <w:rsid w:val="00620178"/>
    <w:rsid w:val="006201FF"/>
    <w:rsid w:val="00620C16"/>
    <w:rsid w:val="00622844"/>
    <w:rsid w:val="006228F4"/>
    <w:rsid w:val="00622FB4"/>
    <w:rsid w:val="00623323"/>
    <w:rsid w:val="00624C8C"/>
    <w:rsid w:val="00625365"/>
    <w:rsid w:val="006267E2"/>
    <w:rsid w:val="00626BD4"/>
    <w:rsid w:val="00626C30"/>
    <w:rsid w:val="00626D16"/>
    <w:rsid w:val="00631327"/>
    <w:rsid w:val="006338EF"/>
    <w:rsid w:val="0063465B"/>
    <w:rsid w:val="00634E09"/>
    <w:rsid w:val="00635F56"/>
    <w:rsid w:val="0063610D"/>
    <w:rsid w:val="006403C2"/>
    <w:rsid w:val="006407CF"/>
    <w:rsid w:val="00641875"/>
    <w:rsid w:val="0064303D"/>
    <w:rsid w:val="00643538"/>
    <w:rsid w:val="00643542"/>
    <w:rsid w:val="006443EA"/>
    <w:rsid w:val="00644C42"/>
    <w:rsid w:val="00645501"/>
    <w:rsid w:val="00645518"/>
    <w:rsid w:val="00647163"/>
    <w:rsid w:val="00651C74"/>
    <w:rsid w:val="00652E60"/>
    <w:rsid w:val="00654141"/>
    <w:rsid w:val="006543B7"/>
    <w:rsid w:val="00654C11"/>
    <w:rsid w:val="00654CBE"/>
    <w:rsid w:val="0065641E"/>
    <w:rsid w:val="00656ACE"/>
    <w:rsid w:val="00657F1D"/>
    <w:rsid w:val="00660CFF"/>
    <w:rsid w:val="00660D2D"/>
    <w:rsid w:val="00661B3C"/>
    <w:rsid w:val="00661EF3"/>
    <w:rsid w:val="00665C66"/>
    <w:rsid w:val="006666F8"/>
    <w:rsid w:val="006668A9"/>
    <w:rsid w:val="00666FD0"/>
    <w:rsid w:val="006705ED"/>
    <w:rsid w:val="006706F3"/>
    <w:rsid w:val="006718DB"/>
    <w:rsid w:val="00671C3D"/>
    <w:rsid w:val="00672176"/>
    <w:rsid w:val="00672928"/>
    <w:rsid w:val="00672B18"/>
    <w:rsid w:val="00672C0C"/>
    <w:rsid w:val="00672D57"/>
    <w:rsid w:val="0067385B"/>
    <w:rsid w:val="006748E7"/>
    <w:rsid w:val="00674D28"/>
    <w:rsid w:val="00674FCC"/>
    <w:rsid w:val="006756B4"/>
    <w:rsid w:val="006757DF"/>
    <w:rsid w:val="0067737C"/>
    <w:rsid w:val="00677694"/>
    <w:rsid w:val="006814F7"/>
    <w:rsid w:val="00683B93"/>
    <w:rsid w:val="00683CFA"/>
    <w:rsid w:val="006873D9"/>
    <w:rsid w:val="00690A20"/>
    <w:rsid w:val="00690F99"/>
    <w:rsid w:val="00691D0D"/>
    <w:rsid w:val="00693123"/>
    <w:rsid w:val="00696005"/>
    <w:rsid w:val="00696E95"/>
    <w:rsid w:val="00697862"/>
    <w:rsid w:val="006A0219"/>
    <w:rsid w:val="006A095B"/>
    <w:rsid w:val="006A1060"/>
    <w:rsid w:val="006A16E6"/>
    <w:rsid w:val="006A1B34"/>
    <w:rsid w:val="006A1F11"/>
    <w:rsid w:val="006A2B84"/>
    <w:rsid w:val="006A3588"/>
    <w:rsid w:val="006A5243"/>
    <w:rsid w:val="006A5421"/>
    <w:rsid w:val="006A63A2"/>
    <w:rsid w:val="006A7057"/>
    <w:rsid w:val="006A7889"/>
    <w:rsid w:val="006A7A02"/>
    <w:rsid w:val="006B12FD"/>
    <w:rsid w:val="006B1545"/>
    <w:rsid w:val="006B1D1A"/>
    <w:rsid w:val="006B1F9F"/>
    <w:rsid w:val="006B26BE"/>
    <w:rsid w:val="006B2E51"/>
    <w:rsid w:val="006B39F1"/>
    <w:rsid w:val="006B44CA"/>
    <w:rsid w:val="006B4B53"/>
    <w:rsid w:val="006B4D6B"/>
    <w:rsid w:val="006B6905"/>
    <w:rsid w:val="006B72D6"/>
    <w:rsid w:val="006C0407"/>
    <w:rsid w:val="006C04E0"/>
    <w:rsid w:val="006C0A7A"/>
    <w:rsid w:val="006C17A9"/>
    <w:rsid w:val="006C2340"/>
    <w:rsid w:val="006C323D"/>
    <w:rsid w:val="006C3697"/>
    <w:rsid w:val="006C39A1"/>
    <w:rsid w:val="006C45DE"/>
    <w:rsid w:val="006C6A1D"/>
    <w:rsid w:val="006C6D1F"/>
    <w:rsid w:val="006C6E34"/>
    <w:rsid w:val="006D08D0"/>
    <w:rsid w:val="006D1159"/>
    <w:rsid w:val="006D1C0A"/>
    <w:rsid w:val="006D35E0"/>
    <w:rsid w:val="006D3DDD"/>
    <w:rsid w:val="006D52CC"/>
    <w:rsid w:val="006D55A4"/>
    <w:rsid w:val="006D650E"/>
    <w:rsid w:val="006D7CD4"/>
    <w:rsid w:val="006E0122"/>
    <w:rsid w:val="006E06E6"/>
    <w:rsid w:val="006E077F"/>
    <w:rsid w:val="006E0967"/>
    <w:rsid w:val="006E0BDB"/>
    <w:rsid w:val="006E2364"/>
    <w:rsid w:val="006E2600"/>
    <w:rsid w:val="006E2887"/>
    <w:rsid w:val="006E371C"/>
    <w:rsid w:val="006E48BD"/>
    <w:rsid w:val="006E6709"/>
    <w:rsid w:val="006E68EA"/>
    <w:rsid w:val="006E6CD6"/>
    <w:rsid w:val="006E759B"/>
    <w:rsid w:val="006F0728"/>
    <w:rsid w:val="006F1E4D"/>
    <w:rsid w:val="006F2204"/>
    <w:rsid w:val="006F28EC"/>
    <w:rsid w:val="006F29AD"/>
    <w:rsid w:val="006F320F"/>
    <w:rsid w:val="006F3F9A"/>
    <w:rsid w:val="006F5722"/>
    <w:rsid w:val="006F5B2F"/>
    <w:rsid w:val="006F5EF6"/>
    <w:rsid w:val="006F63F9"/>
    <w:rsid w:val="006F72A4"/>
    <w:rsid w:val="006F7B71"/>
    <w:rsid w:val="00701D33"/>
    <w:rsid w:val="007026AD"/>
    <w:rsid w:val="0070451C"/>
    <w:rsid w:val="00707198"/>
    <w:rsid w:val="00707320"/>
    <w:rsid w:val="0070742F"/>
    <w:rsid w:val="00707EFE"/>
    <w:rsid w:val="0071119C"/>
    <w:rsid w:val="0071210A"/>
    <w:rsid w:val="00713501"/>
    <w:rsid w:val="00714240"/>
    <w:rsid w:val="0071544A"/>
    <w:rsid w:val="0071581C"/>
    <w:rsid w:val="00715EE6"/>
    <w:rsid w:val="007165CF"/>
    <w:rsid w:val="00716885"/>
    <w:rsid w:val="0071699B"/>
    <w:rsid w:val="00716B5C"/>
    <w:rsid w:val="00716F0F"/>
    <w:rsid w:val="00717B28"/>
    <w:rsid w:val="00720347"/>
    <w:rsid w:val="00720F29"/>
    <w:rsid w:val="00723089"/>
    <w:rsid w:val="007231F2"/>
    <w:rsid w:val="00724BAB"/>
    <w:rsid w:val="00724C4C"/>
    <w:rsid w:val="0072524B"/>
    <w:rsid w:val="00725B9A"/>
    <w:rsid w:val="00727A1D"/>
    <w:rsid w:val="00727E4E"/>
    <w:rsid w:val="0073054C"/>
    <w:rsid w:val="00730627"/>
    <w:rsid w:val="00731D37"/>
    <w:rsid w:val="00732570"/>
    <w:rsid w:val="007329D2"/>
    <w:rsid w:val="00732E9D"/>
    <w:rsid w:val="00733E9D"/>
    <w:rsid w:val="007343CC"/>
    <w:rsid w:val="0073490F"/>
    <w:rsid w:val="00735BBA"/>
    <w:rsid w:val="00736404"/>
    <w:rsid w:val="00736937"/>
    <w:rsid w:val="00736B7B"/>
    <w:rsid w:val="007408D0"/>
    <w:rsid w:val="007418B9"/>
    <w:rsid w:val="00741DF6"/>
    <w:rsid w:val="007426D1"/>
    <w:rsid w:val="0074286E"/>
    <w:rsid w:val="00742FBC"/>
    <w:rsid w:val="007430E7"/>
    <w:rsid w:val="00743744"/>
    <w:rsid w:val="00743972"/>
    <w:rsid w:val="00743B3B"/>
    <w:rsid w:val="0074539B"/>
    <w:rsid w:val="00746C84"/>
    <w:rsid w:val="007476B6"/>
    <w:rsid w:val="00747778"/>
    <w:rsid w:val="00747920"/>
    <w:rsid w:val="00747C06"/>
    <w:rsid w:val="007508DA"/>
    <w:rsid w:val="00754268"/>
    <w:rsid w:val="007548DE"/>
    <w:rsid w:val="007549DE"/>
    <w:rsid w:val="00755B0D"/>
    <w:rsid w:val="00761747"/>
    <w:rsid w:val="0076182F"/>
    <w:rsid w:val="00762658"/>
    <w:rsid w:val="00762758"/>
    <w:rsid w:val="00766321"/>
    <w:rsid w:val="00767924"/>
    <w:rsid w:val="0077025A"/>
    <w:rsid w:val="0077035B"/>
    <w:rsid w:val="00770E68"/>
    <w:rsid w:val="00770F9F"/>
    <w:rsid w:val="00771299"/>
    <w:rsid w:val="00772194"/>
    <w:rsid w:val="0077231D"/>
    <w:rsid w:val="007728F7"/>
    <w:rsid w:val="00774CBF"/>
    <w:rsid w:val="00774CC7"/>
    <w:rsid w:val="0077605D"/>
    <w:rsid w:val="00776486"/>
    <w:rsid w:val="007778ED"/>
    <w:rsid w:val="007801CE"/>
    <w:rsid w:val="007811BF"/>
    <w:rsid w:val="00781BDF"/>
    <w:rsid w:val="0078326F"/>
    <w:rsid w:val="00784E34"/>
    <w:rsid w:val="00786B55"/>
    <w:rsid w:val="007903F2"/>
    <w:rsid w:val="0079192D"/>
    <w:rsid w:val="00792312"/>
    <w:rsid w:val="00792541"/>
    <w:rsid w:val="00793911"/>
    <w:rsid w:val="00793969"/>
    <w:rsid w:val="007942C6"/>
    <w:rsid w:val="007961ED"/>
    <w:rsid w:val="0079720C"/>
    <w:rsid w:val="007A0C35"/>
    <w:rsid w:val="007A0D91"/>
    <w:rsid w:val="007A1977"/>
    <w:rsid w:val="007A1A5B"/>
    <w:rsid w:val="007A3049"/>
    <w:rsid w:val="007A3684"/>
    <w:rsid w:val="007A40E2"/>
    <w:rsid w:val="007A4BE7"/>
    <w:rsid w:val="007A59C7"/>
    <w:rsid w:val="007A5A23"/>
    <w:rsid w:val="007A5B1E"/>
    <w:rsid w:val="007A5F78"/>
    <w:rsid w:val="007A65B4"/>
    <w:rsid w:val="007A6DA0"/>
    <w:rsid w:val="007A6E2E"/>
    <w:rsid w:val="007A722C"/>
    <w:rsid w:val="007A7514"/>
    <w:rsid w:val="007A75FF"/>
    <w:rsid w:val="007A7753"/>
    <w:rsid w:val="007A7C93"/>
    <w:rsid w:val="007B0F8A"/>
    <w:rsid w:val="007B2984"/>
    <w:rsid w:val="007B4BA1"/>
    <w:rsid w:val="007B57E3"/>
    <w:rsid w:val="007B6236"/>
    <w:rsid w:val="007B629E"/>
    <w:rsid w:val="007B637F"/>
    <w:rsid w:val="007C01E1"/>
    <w:rsid w:val="007C111B"/>
    <w:rsid w:val="007C1707"/>
    <w:rsid w:val="007C1951"/>
    <w:rsid w:val="007C2827"/>
    <w:rsid w:val="007C28C5"/>
    <w:rsid w:val="007C302E"/>
    <w:rsid w:val="007C3419"/>
    <w:rsid w:val="007C3CB0"/>
    <w:rsid w:val="007D030E"/>
    <w:rsid w:val="007D0795"/>
    <w:rsid w:val="007D0B35"/>
    <w:rsid w:val="007D223A"/>
    <w:rsid w:val="007D24D8"/>
    <w:rsid w:val="007D253F"/>
    <w:rsid w:val="007D2634"/>
    <w:rsid w:val="007D2CCB"/>
    <w:rsid w:val="007D2E23"/>
    <w:rsid w:val="007D3477"/>
    <w:rsid w:val="007D3C2E"/>
    <w:rsid w:val="007D4E49"/>
    <w:rsid w:val="007D5AE9"/>
    <w:rsid w:val="007D6023"/>
    <w:rsid w:val="007D62BE"/>
    <w:rsid w:val="007D7225"/>
    <w:rsid w:val="007E0318"/>
    <w:rsid w:val="007E37EB"/>
    <w:rsid w:val="007E3CC3"/>
    <w:rsid w:val="007E47C7"/>
    <w:rsid w:val="007E54F6"/>
    <w:rsid w:val="007E6567"/>
    <w:rsid w:val="007E65D8"/>
    <w:rsid w:val="007F0D12"/>
    <w:rsid w:val="007F0D34"/>
    <w:rsid w:val="007F1EF8"/>
    <w:rsid w:val="007F34E8"/>
    <w:rsid w:val="007F457E"/>
    <w:rsid w:val="007F4B6D"/>
    <w:rsid w:val="007F5F3B"/>
    <w:rsid w:val="007F5F4D"/>
    <w:rsid w:val="007F7126"/>
    <w:rsid w:val="0080051E"/>
    <w:rsid w:val="0080257C"/>
    <w:rsid w:val="008032EA"/>
    <w:rsid w:val="0080371E"/>
    <w:rsid w:val="00804D89"/>
    <w:rsid w:val="008053CC"/>
    <w:rsid w:val="00805A49"/>
    <w:rsid w:val="00806BF5"/>
    <w:rsid w:val="008073CB"/>
    <w:rsid w:val="00807B1D"/>
    <w:rsid w:val="00810541"/>
    <w:rsid w:val="00810D1C"/>
    <w:rsid w:val="00811823"/>
    <w:rsid w:val="00812534"/>
    <w:rsid w:val="00812ECF"/>
    <w:rsid w:val="00813C9A"/>
    <w:rsid w:val="0081627D"/>
    <w:rsid w:val="00817193"/>
    <w:rsid w:val="008177D9"/>
    <w:rsid w:val="0082105C"/>
    <w:rsid w:val="0082210C"/>
    <w:rsid w:val="00822955"/>
    <w:rsid w:val="00823D80"/>
    <w:rsid w:val="00823F5B"/>
    <w:rsid w:val="00824D01"/>
    <w:rsid w:val="00824FCB"/>
    <w:rsid w:val="00825B33"/>
    <w:rsid w:val="00825BA9"/>
    <w:rsid w:val="008267EE"/>
    <w:rsid w:val="00826B47"/>
    <w:rsid w:val="00827D28"/>
    <w:rsid w:val="008314F1"/>
    <w:rsid w:val="00831D2A"/>
    <w:rsid w:val="00831EFE"/>
    <w:rsid w:val="00831FD5"/>
    <w:rsid w:val="008337F8"/>
    <w:rsid w:val="00834BB3"/>
    <w:rsid w:val="00836212"/>
    <w:rsid w:val="00837286"/>
    <w:rsid w:val="00837333"/>
    <w:rsid w:val="00837D44"/>
    <w:rsid w:val="0084095C"/>
    <w:rsid w:val="00841285"/>
    <w:rsid w:val="00841859"/>
    <w:rsid w:val="00842100"/>
    <w:rsid w:val="00842194"/>
    <w:rsid w:val="0084277D"/>
    <w:rsid w:val="00843DC1"/>
    <w:rsid w:val="0084483B"/>
    <w:rsid w:val="00846186"/>
    <w:rsid w:val="008461F0"/>
    <w:rsid w:val="00847126"/>
    <w:rsid w:val="00850790"/>
    <w:rsid w:val="00850964"/>
    <w:rsid w:val="008509D7"/>
    <w:rsid w:val="008511D9"/>
    <w:rsid w:val="00851D5C"/>
    <w:rsid w:val="00852974"/>
    <w:rsid w:val="00853034"/>
    <w:rsid w:val="00853D34"/>
    <w:rsid w:val="008545BA"/>
    <w:rsid w:val="00854B7F"/>
    <w:rsid w:val="00855175"/>
    <w:rsid w:val="00855EBC"/>
    <w:rsid w:val="008564C8"/>
    <w:rsid w:val="00856B0C"/>
    <w:rsid w:val="00857A87"/>
    <w:rsid w:val="00860751"/>
    <w:rsid w:val="00861641"/>
    <w:rsid w:val="0086210A"/>
    <w:rsid w:val="008635FC"/>
    <w:rsid w:val="008636F5"/>
    <w:rsid w:val="008637BF"/>
    <w:rsid w:val="00863D6B"/>
    <w:rsid w:val="00864295"/>
    <w:rsid w:val="008643ED"/>
    <w:rsid w:val="00865865"/>
    <w:rsid w:val="00866106"/>
    <w:rsid w:val="008662A0"/>
    <w:rsid w:val="008663CA"/>
    <w:rsid w:val="00866DB8"/>
    <w:rsid w:val="008671EA"/>
    <w:rsid w:val="00867546"/>
    <w:rsid w:val="008716C9"/>
    <w:rsid w:val="00871A41"/>
    <w:rsid w:val="00871A5E"/>
    <w:rsid w:val="00871B29"/>
    <w:rsid w:val="0087366B"/>
    <w:rsid w:val="00874524"/>
    <w:rsid w:val="008754F4"/>
    <w:rsid w:val="008756CD"/>
    <w:rsid w:val="00875845"/>
    <w:rsid w:val="00875DFF"/>
    <w:rsid w:val="00876455"/>
    <w:rsid w:val="00876CB6"/>
    <w:rsid w:val="00877A32"/>
    <w:rsid w:val="00877B06"/>
    <w:rsid w:val="00880F32"/>
    <w:rsid w:val="00881191"/>
    <w:rsid w:val="00882E47"/>
    <w:rsid w:val="00883751"/>
    <w:rsid w:val="00883E42"/>
    <w:rsid w:val="00885D5C"/>
    <w:rsid w:val="00885DBB"/>
    <w:rsid w:val="0088727E"/>
    <w:rsid w:val="0088798A"/>
    <w:rsid w:val="0089085D"/>
    <w:rsid w:val="00891DCB"/>
    <w:rsid w:val="00892001"/>
    <w:rsid w:val="008922A7"/>
    <w:rsid w:val="00892CDE"/>
    <w:rsid w:val="00893303"/>
    <w:rsid w:val="00894179"/>
    <w:rsid w:val="0089434B"/>
    <w:rsid w:val="00894B11"/>
    <w:rsid w:val="00895CE8"/>
    <w:rsid w:val="008960B9"/>
    <w:rsid w:val="00896A93"/>
    <w:rsid w:val="00896B68"/>
    <w:rsid w:val="008A02C4"/>
    <w:rsid w:val="008A0558"/>
    <w:rsid w:val="008A3032"/>
    <w:rsid w:val="008A3863"/>
    <w:rsid w:val="008A459C"/>
    <w:rsid w:val="008A527F"/>
    <w:rsid w:val="008A6CC1"/>
    <w:rsid w:val="008A6FE6"/>
    <w:rsid w:val="008A7C1C"/>
    <w:rsid w:val="008B04F8"/>
    <w:rsid w:val="008B1A26"/>
    <w:rsid w:val="008B3472"/>
    <w:rsid w:val="008B3D0E"/>
    <w:rsid w:val="008B490E"/>
    <w:rsid w:val="008B557B"/>
    <w:rsid w:val="008B59FF"/>
    <w:rsid w:val="008B6359"/>
    <w:rsid w:val="008B795C"/>
    <w:rsid w:val="008C0065"/>
    <w:rsid w:val="008C0238"/>
    <w:rsid w:val="008C127C"/>
    <w:rsid w:val="008C1D55"/>
    <w:rsid w:val="008C312D"/>
    <w:rsid w:val="008C3705"/>
    <w:rsid w:val="008D0465"/>
    <w:rsid w:val="008D100A"/>
    <w:rsid w:val="008D1978"/>
    <w:rsid w:val="008D22C7"/>
    <w:rsid w:val="008D2461"/>
    <w:rsid w:val="008D252D"/>
    <w:rsid w:val="008D59DC"/>
    <w:rsid w:val="008D5DD7"/>
    <w:rsid w:val="008D6173"/>
    <w:rsid w:val="008D652F"/>
    <w:rsid w:val="008D72A4"/>
    <w:rsid w:val="008E0BF1"/>
    <w:rsid w:val="008E0E80"/>
    <w:rsid w:val="008E1E2E"/>
    <w:rsid w:val="008E1FEC"/>
    <w:rsid w:val="008E3C6E"/>
    <w:rsid w:val="008E3E4A"/>
    <w:rsid w:val="008E4F33"/>
    <w:rsid w:val="008E5AB6"/>
    <w:rsid w:val="008E6DAC"/>
    <w:rsid w:val="008E7102"/>
    <w:rsid w:val="008E7EF8"/>
    <w:rsid w:val="008F17FB"/>
    <w:rsid w:val="008F1A19"/>
    <w:rsid w:val="008F2118"/>
    <w:rsid w:val="008F2A35"/>
    <w:rsid w:val="008F38AF"/>
    <w:rsid w:val="008F4DAE"/>
    <w:rsid w:val="008F4EDB"/>
    <w:rsid w:val="008F6456"/>
    <w:rsid w:val="008F6550"/>
    <w:rsid w:val="008F7BF7"/>
    <w:rsid w:val="00900167"/>
    <w:rsid w:val="00901F73"/>
    <w:rsid w:val="00902BDB"/>
    <w:rsid w:val="0090409F"/>
    <w:rsid w:val="00904DCE"/>
    <w:rsid w:val="00905A47"/>
    <w:rsid w:val="00906731"/>
    <w:rsid w:val="009069EC"/>
    <w:rsid w:val="00906DE5"/>
    <w:rsid w:val="00910BEA"/>
    <w:rsid w:val="009117EA"/>
    <w:rsid w:val="0091193F"/>
    <w:rsid w:val="0091219A"/>
    <w:rsid w:val="00913AD9"/>
    <w:rsid w:val="009149E7"/>
    <w:rsid w:val="00914A99"/>
    <w:rsid w:val="0091635F"/>
    <w:rsid w:val="00916629"/>
    <w:rsid w:val="00916792"/>
    <w:rsid w:val="00917984"/>
    <w:rsid w:val="00922BB6"/>
    <w:rsid w:val="00923360"/>
    <w:rsid w:val="0092390E"/>
    <w:rsid w:val="00923D20"/>
    <w:rsid w:val="00925CD4"/>
    <w:rsid w:val="00925E66"/>
    <w:rsid w:val="00926395"/>
    <w:rsid w:val="009268B5"/>
    <w:rsid w:val="0092712C"/>
    <w:rsid w:val="0093141D"/>
    <w:rsid w:val="009315AD"/>
    <w:rsid w:val="009318E3"/>
    <w:rsid w:val="009319AA"/>
    <w:rsid w:val="00932941"/>
    <w:rsid w:val="00932BFE"/>
    <w:rsid w:val="00932F36"/>
    <w:rsid w:val="00933969"/>
    <w:rsid w:val="00934058"/>
    <w:rsid w:val="00934794"/>
    <w:rsid w:val="00936040"/>
    <w:rsid w:val="009362A9"/>
    <w:rsid w:val="00937085"/>
    <w:rsid w:val="00937B86"/>
    <w:rsid w:val="00940C3C"/>
    <w:rsid w:val="00940FDB"/>
    <w:rsid w:val="009421EA"/>
    <w:rsid w:val="00946075"/>
    <w:rsid w:val="00947848"/>
    <w:rsid w:val="0095013D"/>
    <w:rsid w:val="00952BB2"/>
    <w:rsid w:val="00953EEB"/>
    <w:rsid w:val="00954DCA"/>
    <w:rsid w:val="00955148"/>
    <w:rsid w:val="009570EA"/>
    <w:rsid w:val="009577B5"/>
    <w:rsid w:val="009579E7"/>
    <w:rsid w:val="00957C11"/>
    <w:rsid w:val="00961E86"/>
    <w:rsid w:val="00963866"/>
    <w:rsid w:val="00964DD2"/>
    <w:rsid w:val="0096613F"/>
    <w:rsid w:val="00966307"/>
    <w:rsid w:val="009667D4"/>
    <w:rsid w:val="00966B2A"/>
    <w:rsid w:val="00967520"/>
    <w:rsid w:val="009730D5"/>
    <w:rsid w:val="009732C4"/>
    <w:rsid w:val="00973BBD"/>
    <w:rsid w:val="009755E4"/>
    <w:rsid w:val="00976C67"/>
    <w:rsid w:val="0098052A"/>
    <w:rsid w:val="0098090E"/>
    <w:rsid w:val="00981257"/>
    <w:rsid w:val="00981364"/>
    <w:rsid w:val="00981C21"/>
    <w:rsid w:val="00981D39"/>
    <w:rsid w:val="00982500"/>
    <w:rsid w:val="00985602"/>
    <w:rsid w:val="009862DC"/>
    <w:rsid w:val="009866B3"/>
    <w:rsid w:val="00986707"/>
    <w:rsid w:val="00990CE1"/>
    <w:rsid w:val="00990E82"/>
    <w:rsid w:val="00991F5C"/>
    <w:rsid w:val="0099217B"/>
    <w:rsid w:val="00992327"/>
    <w:rsid w:val="00992E8C"/>
    <w:rsid w:val="00993420"/>
    <w:rsid w:val="00994488"/>
    <w:rsid w:val="009944ED"/>
    <w:rsid w:val="00996235"/>
    <w:rsid w:val="009977A0"/>
    <w:rsid w:val="00997916"/>
    <w:rsid w:val="009A13BD"/>
    <w:rsid w:val="009A32BC"/>
    <w:rsid w:val="009A47DE"/>
    <w:rsid w:val="009A47F5"/>
    <w:rsid w:val="009A4B16"/>
    <w:rsid w:val="009A4D42"/>
    <w:rsid w:val="009A519A"/>
    <w:rsid w:val="009A5FFF"/>
    <w:rsid w:val="009A601F"/>
    <w:rsid w:val="009A61B1"/>
    <w:rsid w:val="009A64DE"/>
    <w:rsid w:val="009A69FA"/>
    <w:rsid w:val="009A6ACE"/>
    <w:rsid w:val="009A7083"/>
    <w:rsid w:val="009A779E"/>
    <w:rsid w:val="009B0E4B"/>
    <w:rsid w:val="009B10AB"/>
    <w:rsid w:val="009B1234"/>
    <w:rsid w:val="009B1970"/>
    <w:rsid w:val="009B219B"/>
    <w:rsid w:val="009B6319"/>
    <w:rsid w:val="009B6B6C"/>
    <w:rsid w:val="009B7976"/>
    <w:rsid w:val="009B79F6"/>
    <w:rsid w:val="009C0577"/>
    <w:rsid w:val="009C1D87"/>
    <w:rsid w:val="009C1F8F"/>
    <w:rsid w:val="009C270F"/>
    <w:rsid w:val="009C361C"/>
    <w:rsid w:val="009C4A4E"/>
    <w:rsid w:val="009C6B0C"/>
    <w:rsid w:val="009C7B36"/>
    <w:rsid w:val="009D01E9"/>
    <w:rsid w:val="009D0678"/>
    <w:rsid w:val="009D076F"/>
    <w:rsid w:val="009D0CE7"/>
    <w:rsid w:val="009D0D9B"/>
    <w:rsid w:val="009D150A"/>
    <w:rsid w:val="009D19A4"/>
    <w:rsid w:val="009D1C5F"/>
    <w:rsid w:val="009D1E15"/>
    <w:rsid w:val="009D2E68"/>
    <w:rsid w:val="009D4817"/>
    <w:rsid w:val="009D4A42"/>
    <w:rsid w:val="009D4F9B"/>
    <w:rsid w:val="009D509D"/>
    <w:rsid w:val="009D66AE"/>
    <w:rsid w:val="009D6A2F"/>
    <w:rsid w:val="009D6D6F"/>
    <w:rsid w:val="009D6F59"/>
    <w:rsid w:val="009D6FFF"/>
    <w:rsid w:val="009D7903"/>
    <w:rsid w:val="009E0309"/>
    <w:rsid w:val="009E06EC"/>
    <w:rsid w:val="009E1704"/>
    <w:rsid w:val="009E17E9"/>
    <w:rsid w:val="009E31AE"/>
    <w:rsid w:val="009E31E8"/>
    <w:rsid w:val="009E3C8A"/>
    <w:rsid w:val="009E3D03"/>
    <w:rsid w:val="009E4DD7"/>
    <w:rsid w:val="009E61B5"/>
    <w:rsid w:val="009E7109"/>
    <w:rsid w:val="009E7EA8"/>
    <w:rsid w:val="009E7F3A"/>
    <w:rsid w:val="009F0922"/>
    <w:rsid w:val="009F14BF"/>
    <w:rsid w:val="009F1898"/>
    <w:rsid w:val="009F1C9F"/>
    <w:rsid w:val="009F3B6E"/>
    <w:rsid w:val="009F5E7E"/>
    <w:rsid w:val="009F6343"/>
    <w:rsid w:val="009F63F1"/>
    <w:rsid w:val="009F6B03"/>
    <w:rsid w:val="009F6BDF"/>
    <w:rsid w:val="009F7939"/>
    <w:rsid w:val="00A00842"/>
    <w:rsid w:val="00A02315"/>
    <w:rsid w:val="00A0279D"/>
    <w:rsid w:val="00A03309"/>
    <w:rsid w:val="00A05582"/>
    <w:rsid w:val="00A07888"/>
    <w:rsid w:val="00A14897"/>
    <w:rsid w:val="00A15A9A"/>
    <w:rsid w:val="00A16716"/>
    <w:rsid w:val="00A1688E"/>
    <w:rsid w:val="00A16F31"/>
    <w:rsid w:val="00A17C03"/>
    <w:rsid w:val="00A204EA"/>
    <w:rsid w:val="00A20EF5"/>
    <w:rsid w:val="00A20FF2"/>
    <w:rsid w:val="00A21FDF"/>
    <w:rsid w:val="00A2339B"/>
    <w:rsid w:val="00A2341B"/>
    <w:rsid w:val="00A24E17"/>
    <w:rsid w:val="00A254B7"/>
    <w:rsid w:val="00A259EE"/>
    <w:rsid w:val="00A25D4F"/>
    <w:rsid w:val="00A25EDE"/>
    <w:rsid w:val="00A263D3"/>
    <w:rsid w:val="00A2640C"/>
    <w:rsid w:val="00A268CC"/>
    <w:rsid w:val="00A26F97"/>
    <w:rsid w:val="00A30E7A"/>
    <w:rsid w:val="00A30EE0"/>
    <w:rsid w:val="00A31E91"/>
    <w:rsid w:val="00A334E3"/>
    <w:rsid w:val="00A3384A"/>
    <w:rsid w:val="00A34FD5"/>
    <w:rsid w:val="00A36D00"/>
    <w:rsid w:val="00A37735"/>
    <w:rsid w:val="00A37959"/>
    <w:rsid w:val="00A37EDB"/>
    <w:rsid w:val="00A40087"/>
    <w:rsid w:val="00A40088"/>
    <w:rsid w:val="00A410CE"/>
    <w:rsid w:val="00A415EE"/>
    <w:rsid w:val="00A41C0C"/>
    <w:rsid w:val="00A42D5B"/>
    <w:rsid w:val="00A4493F"/>
    <w:rsid w:val="00A44E55"/>
    <w:rsid w:val="00A45421"/>
    <w:rsid w:val="00A4725B"/>
    <w:rsid w:val="00A47649"/>
    <w:rsid w:val="00A504BD"/>
    <w:rsid w:val="00A51258"/>
    <w:rsid w:val="00A51CC0"/>
    <w:rsid w:val="00A51E80"/>
    <w:rsid w:val="00A52408"/>
    <w:rsid w:val="00A537DB"/>
    <w:rsid w:val="00A54400"/>
    <w:rsid w:val="00A54800"/>
    <w:rsid w:val="00A54A82"/>
    <w:rsid w:val="00A55A8F"/>
    <w:rsid w:val="00A567D0"/>
    <w:rsid w:val="00A567ED"/>
    <w:rsid w:val="00A56C75"/>
    <w:rsid w:val="00A56EBD"/>
    <w:rsid w:val="00A5713F"/>
    <w:rsid w:val="00A57982"/>
    <w:rsid w:val="00A57F05"/>
    <w:rsid w:val="00A60278"/>
    <w:rsid w:val="00A60A45"/>
    <w:rsid w:val="00A6144A"/>
    <w:rsid w:val="00A61924"/>
    <w:rsid w:val="00A64C32"/>
    <w:rsid w:val="00A651CE"/>
    <w:rsid w:val="00A65395"/>
    <w:rsid w:val="00A72A99"/>
    <w:rsid w:val="00A73952"/>
    <w:rsid w:val="00A7478D"/>
    <w:rsid w:val="00A74FD6"/>
    <w:rsid w:val="00A7548E"/>
    <w:rsid w:val="00A7704A"/>
    <w:rsid w:val="00A7743B"/>
    <w:rsid w:val="00A77446"/>
    <w:rsid w:val="00A77BF0"/>
    <w:rsid w:val="00A80AC0"/>
    <w:rsid w:val="00A82379"/>
    <w:rsid w:val="00A82E30"/>
    <w:rsid w:val="00A83648"/>
    <w:rsid w:val="00A84E13"/>
    <w:rsid w:val="00A85E90"/>
    <w:rsid w:val="00A867C0"/>
    <w:rsid w:val="00A90269"/>
    <w:rsid w:val="00A90630"/>
    <w:rsid w:val="00A91A73"/>
    <w:rsid w:val="00A91EBC"/>
    <w:rsid w:val="00A92410"/>
    <w:rsid w:val="00A92D7E"/>
    <w:rsid w:val="00A94EB6"/>
    <w:rsid w:val="00AA0794"/>
    <w:rsid w:val="00AA084E"/>
    <w:rsid w:val="00AA0E94"/>
    <w:rsid w:val="00AA0FD0"/>
    <w:rsid w:val="00AA11FE"/>
    <w:rsid w:val="00AA1522"/>
    <w:rsid w:val="00AA23C8"/>
    <w:rsid w:val="00AA240B"/>
    <w:rsid w:val="00AA41B0"/>
    <w:rsid w:val="00AA4934"/>
    <w:rsid w:val="00AA62E6"/>
    <w:rsid w:val="00AA758E"/>
    <w:rsid w:val="00AA78ED"/>
    <w:rsid w:val="00AB00AC"/>
    <w:rsid w:val="00AB04DE"/>
    <w:rsid w:val="00AB07AE"/>
    <w:rsid w:val="00AB120D"/>
    <w:rsid w:val="00AB1214"/>
    <w:rsid w:val="00AB37DF"/>
    <w:rsid w:val="00AB38FF"/>
    <w:rsid w:val="00AB431C"/>
    <w:rsid w:val="00AB45BB"/>
    <w:rsid w:val="00AB4743"/>
    <w:rsid w:val="00AB4879"/>
    <w:rsid w:val="00AB5424"/>
    <w:rsid w:val="00AB5635"/>
    <w:rsid w:val="00AB6032"/>
    <w:rsid w:val="00AC078C"/>
    <w:rsid w:val="00AC1228"/>
    <w:rsid w:val="00AC17E6"/>
    <w:rsid w:val="00AC2055"/>
    <w:rsid w:val="00AC29E0"/>
    <w:rsid w:val="00AC3481"/>
    <w:rsid w:val="00AC3B88"/>
    <w:rsid w:val="00AC4A3C"/>
    <w:rsid w:val="00AC58F6"/>
    <w:rsid w:val="00AC6C1A"/>
    <w:rsid w:val="00AC6FB3"/>
    <w:rsid w:val="00AD0089"/>
    <w:rsid w:val="00AD0DA9"/>
    <w:rsid w:val="00AD1095"/>
    <w:rsid w:val="00AD1131"/>
    <w:rsid w:val="00AD369C"/>
    <w:rsid w:val="00AD3D60"/>
    <w:rsid w:val="00AD4593"/>
    <w:rsid w:val="00AD5617"/>
    <w:rsid w:val="00AD58A0"/>
    <w:rsid w:val="00AD59A9"/>
    <w:rsid w:val="00AD5D23"/>
    <w:rsid w:val="00AD6570"/>
    <w:rsid w:val="00AD67EE"/>
    <w:rsid w:val="00AD7D55"/>
    <w:rsid w:val="00AD7EE5"/>
    <w:rsid w:val="00AE0BA3"/>
    <w:rsid w:val="00AE14CC"/>
    <w:rsid w:val="00AE1796"/>
    <w:rsid w:val="00AE191B"/>
    <w:rsid w:val="00AE20C6"/>
    <w:rsid w:val="00AE2BC2"/>
    <w:rsid w:val="00AE2BF6"/>
    <w:rsid w:val="00AE32DC"/>
    <w:rsid w:val="00AE440F"/>
    <w:rsid w:val="00AE56E8"/>
    <w:rsid w:val="00AE6D2C"/>
    <w:rsid w:val="00AE6FB0"/>
    <w:rsid w:val="00AE794A"/>
    <w:rsid w:val="00AE7EF7"/>
    <w:rsid w:val="00AF0D56"/>
    <w:rsid w:val="00AF1582"/>
    <w:rsid w:val="00AF34D9"/>
    <w:rsid w:val="00AF6CD6"/>
    <w:rsid w:val="00AF6D78"/>
    <w:rsid w:val="00AF73AD"/>
    <w:rsid w:val="00AF7A1C"/>
    <w:rsid w:val="00B00CCC"/>
    <w:rsid w:val="00B015DD"/>
    <w:rsid w:val="00B03566"/>
    <w:rsid w:val="00B03A14"/>
    <w:rsid w:val="00B03BB7"/>
    <w:rsid w:val="00B03FAC"/>
    <w:rsid w:val="00B0402C"/>
    <w:rsid w:val="00B04CC5"/>
    <w:rsid w:val="00B053C1"/>
    <w:rsid w:val="00B06A59"/>
    <w:rsid w:val="00B06F2B"/>
    <w:rsid w:val="00B07597"/>
    <w:rsid w:val="00B076D6"/>
    <w:rsid w:val="00B1055E"/>
    <w:rsid w:val="00B108B0"/>
    <w:rsid w:val="00B10B1E"/>
    <w:rsid w:val="00B15301"/>
    <w:rsid w:val="00B158E9"/>
    <w:rsid w:val="00B15C05"/>
    <w:rsid w:val="00B16A37"/>
    <w:rsid w:val="00B171F4"/>
    <w:rsid w:val="00B17804"/>
    <w:rsid w:val="00B207A3"/>
    <w:rsid w:val="00B21474"/>
    <w:rsid w:val="00B23605"/>
    <w:rsid w:val="00B24406"/>
    <w:rsid w:val="00B246BE"/>
    <w:rsid w:val="00B24A17"/>
    <w:rsid w:val="00B25239"/>
    <w:rsid w:val="00B25F74"/>
    <w:rsid w:val="00B2646D"/>
    <w:rsid w:val="00B26524"/>
    <w:rsid w:val="00B267C4"/>
    <w:rsid w:val="00B26989"/>
    <w:rsid w:val="00B26F8C"/>
    <w:rsid w:val="00B276A4"/>
    <w:rsid w:val="00B3004B"/>
    <w:rsid w:val="00B30786"/>
    <w:rsid w:val="00B31A9B"/>
    <w:rsid w:val="00B32F2A"/>
    <w:rsid w:val="00B3325B"/>
    <w:rsid w:val="00B34D3D"/>
    <w:rsid w:val="00B36F3C"/>
    <w:rsid w:val="00B37C73"/>
    <w:rsid w:val="00B4013B"/>
    <w:rsid w:val="00B41036"/>
    <w:rsid w:val="00B410CC"/>
    <w:rsid w:val="00B41814"/>
    <w:rsid w:val="00B45DC8"/>
    <w:rsid w:val="00B462D9"/>
    <w:rsid w:val="00B474D3"/>
    <w:rsid w:val="00B47716"/>
    <w:rsid w:val="00B47BA8"/>
    <w:rsid w:val="00B47E5F"/>
    <w:rsid w:val="00B500AE"/>
    <w:rsid w:val="00B50194"/>
    <w:rsid w:val="00B504D4"/>
    <w:rsid w:val="00B50876"/>
    <w:rsid w:val="00B51322"/>
    <w:rsid w:val="00B517F0"/>
    <w:rsid w:val="00B53192"/>
    <w:rsid w:val="00B53613"/>
    <w:rsid w:val="00B53951"/>
    <w:rsid w:val="00B551C9"/>
    <w:rsid w:val="00B55722"/>
    <w:rsid w:val="00B57080"/>
    <w:rsid w:val="00B601D9"/>
    <w:rsid w:val="00B61042"/>
    <w:rsid w:val="00B61FA6"/>
    <w:rsid w:val="00B6227E"/>
    <w:rsid w:val="00B62470"/>
    <w:rsid w:val="00B6256A"/>
    <w:rsid w:val="00B63258"/>
    <w:rsid w:val="00B637DF"/>
    <w:rsid w:val="00B64D5E"/>
    <w:rsid w:val="00B651FC"/>
    <w:rsid w:val="00B66B07"/>
    <w:rsid w:val="00B66C24"/>
    <w:rsid w:val="00B67846"/>
    <w:rsid w:val="00B7090D"/>
    <w:rsid w:val="00B71FC9"/>
    <w:rsid w:val="00B72FC8"/>
    <w:rsid w:val="00B733CB"/>
    <w:rsid w:val="00B737E2"/>
    <w:rsid w:val="00B73A5F"/>
    <w:rsid w:val="00B7462C"/>
    <w:rsid w:val="00B7488B"/>
    <w:rsid w:val="00B74C4B"/>
    <w:rsid w:val="00B76BA4"/>
    <w:rsid w:val="00B76EF1"/>
    <w:rsid w:val="00B7725B"/>
    <w:rsid w:val="00B775B7"/>
    <w:rsid w:val="00B77C06"/>
    <w:rsid w:val="00B802F7"/>
    <w:rsid w:val="00B805CB"/>
    <w:rsid w:val="00B80D04"/>
    <w:rsid w:val="00B81B40"/>
    <w:rsid w:val="00B823D3"/>
    <w:rsid w:val="00B8451B"/>
    <w:rsid w:val="00B8637A"/>
    <w:rsid w:val="00B86D0A"/>
    <w:rsid w:val="00B90D85"/>
    <w:rsid w:val="00B90DEE"/>
    <w:rsid w:val="00B938E7"/>
    <w:rsid w:val="00B96313"/>
    <w:rsid w:val="00B965CA"/>
    <w:rsid w:val="00B9663B"/>
    <w:rsid w:val="00B978AF"/>
    <w:rsid w:val="00BA0021"/>
    <w:rsid w:val="00BA005A"/>
    <w:rsid w:val="00BA0B8F"/>
    <w:rsid w:val="00BA1D77"/>
    <w:rsid w:val="00BA2B32"/>
    <w:rsid w:val="00BA2F78"/>
    <w:rsid w:val="00BA349C"/>
    <w:rsid w:val="00BA4913"/>
    <w:rsid w:val="00BA63A5"/>
    <w:rsid w:val="00BA64A2"/>
    <w:rsid w:val="00BA75BE"/>
    <w:rsid w:val="00BA785E"/>
    <w:rsid w:val="00BB0B34"/>
    <w:rsid w:val="00BB11C8"/>
    <w:rsid w:val="00BB2092"/>
    <w:rsid w:val="00BB2A2B"/>
    <w:rsid w:val="00BB420C"/>
    <w:rsid w:val="00BB4444"/>
    <w:rsid w:val="00BB4CEF"/>
    <w:rsid w:val="00BB52A7"/>
    <w:rsid w:val="00BB55F8"/>
    <w:rsid w:val="00BB57AC"/>
    <w:rsid w:val="00BB57DB"/>
    <w:rsid w:val="00BB5C7D"/>
    <w:rsid w:val="00BB6A5D"/>
    <w:rsid w:val="00BB7A98"/>
    <w:rsid w:val="00BC1682"/>
    <w:rsid w:val="00BC193D"/>
    <w:rsid w:val="00BC1A24"/>
    <w:rsid w:val="00BC29AD"/>
    <w:rsid w:val="00BC2DFB"/>
    <w:rsid w:val="00BC3397"/>
    <w:rsid w:val="00BC3E1C"/>
    <w:rsid w:val="00BC44B2"/>
    <w:rsid w:val="00BC4C0F"/>
    <w:rsid w:val="00BC5091"/>
    <w:rsid w:val="00BC64FA"/>
    <w:rsid w:val="00BC66EA"/>
    <w:rsid w:val="00BC7C5D"/>
    <w:rsid w:val="00BD0834"/>
    <w:rsid w:val="00BD287D"/>
    <w:rsid w:val="00BD3D3B"/>
    <w:rsid w:val="00BD4494"/>
    <w:rsid w:val="00BD4E3C"/>
    <w:rsid w:val="00BD6DC0"/>
    <w:rsid w:val="00BD7069"/>
    <w:rsid w:val="00BD711B"/>
    <w:rsid w:val="00BE0435"/>
    <w:rsid w:val="00BE4F39"/>
    <w:rsid w:val="00BE5302"/>
    <w:rsid w:val="00BE6A1E"/>
    <w:rsid w:val="00BE6E76"/>
    <w:rsid w:val="00BE70B4"/>
    <w:rsid w:val="00BF3083"/>
    <w:rsid w:val="00BF4154"/>
    <w:rsid w:val="00BF490C"/>
    <w:rsid w:val="00BF4DEB"/>
    <w:rsid w:val="00BF5066"/>
    <w:rsid w:val="00BF7B1D"/>
    <w:rsid w:val="00BF7FEB"/>
    <w:rsid w:val="00C0032B"/>
    <w:rsid w:val="00C01407"/>
    <w:rsid w:val="00C0166A"/>
    <w:rsid w:val="00C02F09"/>
    <w:rsid w:val="00C03CC0"/>
    <w:rsid w:val="00C0427E"/>
    <w:rsid w:val="00C05017"/>
    <w:rsid w:val="00C050F0"/>
    <w:rsid w:val="00C12077"/>
    <w:rsid w:val="00C13327"/>
    <w:rsid w:val="00C14022"/>
    <w:rsid w:val="00C14434"/>
    <w:rsid w:val="00C14F01"/>
    <w:rsid w:val="00C14F5E"/>
    <w:rsid w:val="00C1523B"/>
    <w:rsid w:val="00C15834"/>
    <w:rsid w:val="00C17CC8"/>
    <w:rsid w:val="00C20C38"/>
    <w:rsid w:val="00C21726"/>
    <w:rsid w:val="00C225BF"/>
    <w:rsid w:val="00C22D13"/>
    <w:rsid w:val="00C2712B"/>
    <w:rsid w:val="00C302CA"/>
    <w:rsid w:val="00C30593"/>
    <w:rsid w:val="00C30716"/>
    <w:rsid w:val="00C3129B"/>
    <w:rsid w:val="00C326FA"/>
    <w:rsid w:val="00C3323C"/>
    <w:rsid w:val="00C34F92"/>
    <w:rsid w:val="00C3560D"/>
    <w:rsid w:val="00C3606A"/>
    <w:rsid w:val="00C3700B"/>
    <w:rsid w:val="00C371BC"/>
    <w:rsid w:val="00C378EF"/>
    <w:rsid w:val="00C40369"/>
    <w:rsid w:val="00C405DC"/>
    <w:rsid w:val="00C407AC"/>
    <w:rsid w:val="00C4084C"/>
    <w:rsid w:val="00C40B69"/>
    <w:rsid w:val="00C41139"/>
    <w:rsid w:val="00C44CAB"/>
    <w:rsid w:val="00C46F13"/>
    <w:rsid w:val="00C470B6"/>
    <w:rsid w:val="00C47270"/>
    <w:rsid w:val="00C472C1"/>
    <w:rsid w:val="00C4733A"/>
    <w:rsid w:val="00C51744"/>
    <w:rsid w:val="00C51A37"/>
    <w:rsid w:val="00C53530"/>
    <w:rsid w:val="00C5448C"/>
    <w:rsid w:val="00C55BE4"/>
    <w:rsid w:val="00C560FE"/>
    <w:rsid w:val="00C56FF9"/>
    <w:rsid w:val="00C579BE"/>
    <w:rsid w:val="00C57DAE"/>
    <w:rsid w:val="00C6018D"/>
    <w:rsid w:val="00C60A63"/>
    <w:rsid w:val="00C61276"/>
    <w:rsid w:val="00C62428"/>
    <w:rsid w:val="00C62D87"/>
    <w:rsid w:val="00C62F77"/>
    <w:rsid w:val="00C63BCC"/>
    <w:rsid w:val="00C64718"/>
    <w:rsid w:val="00C64CA5"/>
    <w:rsid w:val="00C65006"/>
    <w:rsid w:val="00C6723D"/>
    <w:rsid w:val="00C67897"/>
    <w:rsid w:val="00C703FB"/>
    <w:rsid w:val="00C71AD1"/>
    <w:rsid w:val="00C71B66"/>
    <w:rsid w:val="00C7251F"/>
    <w:rsid w:val="00C72FD6"/>
    <w:rsid w:val="00C7325F"/>
    <w:rsid w:val="00C74A41"/>
    <w:rsid w:val="00C76403"/>
    <w:rsid w:val="00C778CA"/>
    <w:rsid w:val="00C80E95"/>
    <w:rsid w:val="00C823F9"/>
    <w:rsid w:val="00C83FE2"/>
    <w:rsid w:val="00C84962"/>
    <w:rsid w:val="00C84C8E"/>
    <w:rsid w:val="00C85375"/>
    <w:rsid w:val="00C86281"/>
    <w:rsid w:val="00C8709C"/>
    <w:rsid w:val="00C90840"/>
    <w:rsid w:val="00C9121E"/>
    <w:rsid w:val="00C91269"/>
    <w:rsid w:val="00C9148C"/>
    <w:rsid w:val="00C91E94"/>
    <w:rsid w:val="00C92136"/>
    <w:rsid w:val="00C93A2B"/>
    <w:rsid w:val="00C93E68"/>
    <w:rsid w:val="00C93EB3"/>
    <w:rsid w:val="00C94D8C"/>
    <w:rsid w:val="00C94E38"/>
    <w:rsid w:val="00C9545B"/>
    <w:rsid w:val="00C96482"/>
    <w:rsid w:val="00C97A19"/>
    <w:rsid w:val="00C97DA5"/>
    <w:rsid w:val="00CA06A4"/>
    <w:rsid w:val="00CA1B3B"/>
    <w:rsid w:val="00CA2CAC"/>
    <w:rsid w:val="00CA322F"/>
    <w:rsid w:val="00CA33BD"/>
    <w:rsid w:val="00CA618D"/>
    <w:rsid w:val="00CA6AC4"/>
    <w:rsid w:val="00CA6C22"/>
    <w:rsid w:val="00CA7EE1"/>
    <w:rsid w:val="00CB064C"/>
    <w:rsid w:val="00CB0CF5"/>
    <w:rsid w:val="00CB0D59"/>
    <w:rsid w:val="00CB2D11"/>
    <w:rsid w:val="00CB4C58"/>
    <w:rsid w:val="00CB53F9"/>
    <w:rsid w:val="00CB6F32"/>
    <w:rsid w:val="00CC0496"/>
    <w:rsid w:val="00CC04FC"/>
    <w:rsid w:val="00CC2402"/>
    <w:rsid w:val="00CC26E4"/>
    <w:rsid w:val="00CC2A1C"/>
    <w:rsid w:val="00CC502D"/>
    <w:rsid w:val="00CC5BBF"/>
    <w:rsid w:val="00CC6A9F"/>
    <w:rsid w:val="00CC747F"/>
    <w:rsid w:val="00CD1ACA"/>
    <w:rsid w:val="00CD239C"/>
    <w:rsid w:val="00CD453A"/>
    <w:rsid w:val="00CD5292"/>
    <w:rsid w:val="00CD5B77"/>
    <w:rsid w:val="00CD675F"/>
    <w:rsid w:val="00CD6E40"/>
    <w:rsid w:val="00CD72A5"/>
    <w:rsid w:val="00CE039F"/>
    <w:rsid w:val="00CE1CCA"/>
    <w:rsid w:val="00CE1DA1"/>
    <w:rsid w:val="00CE23CB"/>
    <w:rsid w:val="00CE4353"/>
    <w:rsid w:val="00CE4678"/>
    <w:rsid w:val="00CE5108"/>
    <w:rsid w:val="00CE66FF"/>
    <w:rsid w:val="00CE778C"/>
    <w:rsid w:val="00CE7A01"/>
    <w:rsid w:val="00CE7B75"/>
    <w:rsid w:val="00CF0692"/>
    <w:rsid w:val="00CF2FCE"/>
    <w:rsid w:val="00CF40C1"/>
    <w:rsid w:val="00CF53F2"/>
    <w:rsid w:val="00CF5A7E"/>
    <w:rsid w:val="00CF6CCD"/>
    <w:rsid w:val="00CF7BB5"/>
    <w:rsid w:val="00D00252"/>
    <w:rsid w:val="00D00C59"/>
    <w:rsid w:val="00D00E85"/>
    <w:rsid w:val="00D01C84"/>
    <w:rsid w:val="00D02D4B"/>
    <w:rsid w:val="00D07232"/>
    <w:rsid w:val="00D0724D"/>
    <w:rsid w:val="00D07C71"/>
    <w:rsid w:val="00D07ED7"/>
    <w:rsid w:val="00D11557"/>
    <w:rsid w:val="00D12441"/>
    <w:rsid w:val="00D1348A"/>
    <w:rsid w:val="00D145E0"/>
    <w:rsid w:val="00D161EC"/>
    <w:rsid w:val="00D16356"/>
    <w:rsid w:val="00D16DEE"/>
    <w:rsid w:val="00D177B7"/>
    <w:rsid w:val="00D179E5"/>
    <w:rsid w:val="00D20AF4"/>
    <w:rsid w:val="00D20B71"/>
    <w:rsid w:val="00D20E7C"/>
    <w:rsid w:val="00D21D99"/>
    <w:rsid w:val="00D2239B"/>
    <w:rsid w:val="00D255A3"/>
    <w:rsid w:val="00D258C0"/>
    <w:rsid w:val="00D278BD"/>
    <w:rsid w:val="00D30640"/>
    <w:rsid w:val="00D30B3A"/>
    <w:rsid w:val="00D3222F"/>
    <w:rsid w:val="00D327DE"/>
    <w:rsid w:val="00D350B1"/>
    <w:rsid w:val="00D35E73"/>
    <w:rsid w:val="00D3781B"/>
    <w:rsid w:val="00D4060F"/>
    <w:rsid w:val="00D40D46"/>
    <w:rsid w:val="00D40E4E"/>
    <w:rsid w:val="00D40FA4"/>
    <w:rsid w:val="00D42BED"/>
    <w:rsid w:val="00D4300E"/>
    <w:rsid w:val="00D44E4A"/>
    <w:rsid w:val="00D455B4"/>
    <w:rsid w:val="00D46067"/>
    <w:rsid w:val="00D4688D"/>
    <w:rsid w:val="00D4696D"/>
    <w:rsid w:val="00D50C67"/>
    <w:rsid w:val="00D52A97"/>
    <w:rsid w:val="00D533A9"/>
    <w:rsid w:val="00D5388B"/>
    <w:rsid w:val="00D53A6C"/>
    <w:rsid w:val="00D54051"/>
    <w:rsid w:val="00D54A32"/>
    <w:rsid w:val="00D54F0B"/>
    <w:rsid w:val="00D55DB8"/>
    <w:rsid w:val="00D568FC"/>
    <w:rsid w:val="00D611C6"/>
    <w:rsid w:val="00D611C8"/>
    <w:rsid w:val="00D61DF4"/>
    <w:rsid w:val="00D638AF"/>
    <w:rsid w:val="00D64408"/>
    <w:rsid w:val="00D6472F"/>
    <w:rsid w:val="00D65F16"/>
    <w:rsid w:val="00D665CD"/>
    <w:rsid w:val="00D700D1"/>
    <w:rsid w:val="00D702EA"/>
    <w:rsid w:val="00D71C7E"/>
    <w:rsid w:val="00D72331"/>
    <w:rsid w:val="00D732E2"/>
    <w:rsid w:val="00D73BDA"/>
    <w:rsid w:val="00D73ED8"/>
    <w:rsid w:val="00D75239"/>
    <w:rsid w:val="00D759C3"/>
    <w:rsid w:val="00D75A75"/>
    <w:rsid w:val="00D7615F"/>
    <w:rsid w:val="00D81C55"/>
    <w:rsid w:val="00D82BC6"/>
    <w:rsid w:val="00D8416B"/>
    <w:rsid w:val="00D858F9"/>
    <w:rsid w:val="00D86A9E"/>
    <w:rsid w:val="00D87B78"/>
    <w:rsid w:val="00D87E16"/>
    <w:rsid w:val="00D90B72"/>
    <w:rsid w:val="00D90EFA"/>
    <w:rsid w:val="00D91058"/>
    <w:rsid w:val="00D91288"/>
    <w:rsid w:val="00D91594"/>
    <w:rsid w:val="00D91E3E"/>
    <w:rsid w:val="00D95A4F"/>
    <w:rsid w:val="00D96DBF"/>
    <w:rsid w:val="00D97628"/>
    <w:rsid w:val="00DA039E"/>
    <w:rsid w:val="00DA080B"/>
    <w:rsid w:val="00DA0C0E"/>
    <w:rsid w:val="00DA1A7D"/>
    <w:rsid w:val="00DA3114"/>
    <w:rsid w:val="00DA3975"/>
    <w:rsid w:val="00DA4F56"/>
    <w:rsid w:val="00DA6037"/>
    <w:rsid w:val="00DA614A"/>
    <w:rsid w:val="00DA6FB3"/>
    <w:rsid w:val="00DB00AF"/>
    <w:rsid w:val="00DB10A2"/>
    <w:rsid w:val="00DB15B8"/>
    <w:rsid w:val="00DB1E0C"/>
    <w:rsid w:val="00DB210A"/>
    <w:rsid w:val="00DB2A4F"/>
    <w:rsid w:val="00DB3211"/>
    <w:rsid w:val="00DB3D21"/>
    <w:rsid w:val="00DB4E62"/>
    <w:rsid w:val="00DC03A6"/>
    <w:rsid w:val="00DC0CB1"/>
    <w:rsid w:val="00DC2886"/>
    <w:rsid w:val="00DC3B55"/>
    <w:rsid w:val="00DC62D5"/>
    <w:rsid w:val="00DC6FFD"/>
    <w:rsid w:val="00DD0397"/>
    <w:rsid w:val="00DD07D5"/>
    <w:rsid w:val="00DD0CA0"/>
    <w:rsid w:val="00DD10B6"/>
    <w:rsid w:val="00DD1F7E"/>
    <w:rsid w:val="00DD2A3F"/>
    <w:rsid w:val="00DD2D43"/>
    <w:rsid w:val="00DD3292"/>
    <w:rsid w:val="00DD341D"/>
    <w:rsid w:val="00DD3A5A"/>
    <w:rsid w:val="00DD476C"/>
    <w:rsid w:val="00DD4DEA"/>
    <w:rsid w:val="00DD50E0"/>
    <w:rsid w:val="00DD5A64"/>
    <w:rsid w:val="00DD6D23"/>
    <w:rsid w:val="00DD6D54"/>
    <w:rsid w:val="00DD790B"/>
    <w:rsid w:val="00DE0077"/>
    <w:rsid w:val="00DE03EA"/>
    <w:rsid w:val="00DE0674"/>
    <w:rsid w:val="00DE12C5"/>
    <w:rsid w:val="00DE1E26"/>
    <w:rsid w:val="00DE229C"/>
    <w:rsid w:val="00DE3118"/>
    <w:rsid w:val="00DE3144"/>
    <w:rsid w:val="00DE4673"/>
    <w:rsid w:val="00DE4BBE"/>
    <w:rsid w:val="00DE63F8"/>
    <w:rsid w:val="00DE6AA9"/>
    <w:rsid w:val="00DE6B61"/>
    <w:rsid w:val="00DE6ECE"/>
    <w:rsid w:val="00DE72D0"/>
    <w:rsid w:val="00DE7A18"/>
    <w:rsid w:val="00DF0004"/>
    <w:rsid w:val="00DF014D"/>
    <w:rsid w:val="00DF03D9"/>
    <w:rsid w:val="00DF086D"/>
    <w:rsid w:val="00DF26B3"/>
    <w:rsid w:val="00DF3DA5"/>
    <w:rsid w:val="00DF4798"/>
    <w:rsid w:val="00DF765F"/>
    <w:rsid w:val="00DF767C"/>
    <w:rsid w:val="00DF7CB0"/>
    <w:rsid w:val="00E00472"/>
    <w:rsid w:val="00E01B04"/>
    <w:rsid w:val="00E03228"/>
    <w:rsid w:val="00E0423D"/>
    <w:rsid w:val="00E06807"/>
    <w:rsid w:val="00E068EB"/>
    <w:rsid w:val="00E06E15"/>
    <w:rsid w:val="00E06E5F"/>
    <w:rsid w:val="00E0782A"/>
    <w:rsid w:val="00E13D2A"/>
    <w:rsid w:val="00E14BC9"/>
    <w:rsid w:val="00E15C47"/>
    <w:rsid w:val="00E15D00"/>
    <w:rsid w:val="00E1697B"/>
    <w:rsid w:val="00E16F9B"/>
    <w:rsid w:val="00E17569"/>
    <w:rsid w:val="00E20972"/>
    <w:rsid w:val="00E21264"/>
    <w:rsid w:val="00E218E7"/>
    <w:rsid w:val="00E228AA"/>
    <w:rsid w:val="00E23A16"/>
    <w:rsid w:val="00E24C35"/>
    <w:rsid w:val="00E25C3F"/>
    <w:rsid w:val="00E30E70"/>
    <w:rsid w:val="00E31418"/>
    <w:rsid w:val="00E327C2"/>
    <w:rsid w:val="00E330D0"/>
    <w:rsid w:val="00E335AC"/>
    <w:rsid w:val="00E33DA9"/>
    <w:rsid w:val="00E34FE7"/>
    <w:rsid w:val="00E35083"/>
    <w:rsid w:val="00E40194"/>
    <w:rsid w:val="00E40334"/>
    <w:rsid w:val="00E40A99"/>
    <w:rsid w:val="00E40D7D"/>
    <w:rsid w:val="00E41765"/>
    <w:rsid w:val="00E41E52"/>
    <w:rsid w:val="00E42DC4"/>
    <w:rsid w:val="00E432E1"/>
    <w:rsid w:val="00E4684E"/>
    <w:rsid w:val="00E46E20"/>
    <w:rsid w:val="00E47AAE"/>
    <w:rsid w:val="00E50E59"/>
    <w:rsid w:val="00E50F56"/>
    <w:rsid w:val="00E5173C"/>
    <w:rsid w:val="00E5289A"/>
    <w:rsid w:val="00E53DDC"/>
    <w:rsid w:val="00E554B4"/>
    <w:rsid w:val="00E55E6B"/>
    <w:rsid w:val="00E55FA8"/>
    <w:rsid w:val="00E60730"/>
    <w:rsid w:val="00E607A8"/>
    <w:rsid w:val="00E6090A"/>
    <w:rsid w:val="00E6168A"/>
    <w:rsid w:val="00E61836"/>
    <w:rsid w:val="00E62518"/>
    <w:rsid w:val="00E639EA"/>
    <w:rsid w:val="00E64282"/>
    <w:rsid w:val="00E64D4D"/>
    <w:rsid w:val="00E64E46"/>
    <w:rsid w:val="00E64ED8"/>
    <w:rsid w:val="00E66748"/>
    <w:rsid w:val="00E67018"/>
    <w:rsid w:val="00E7046A"/>
    <w:rsid w:val="00E71020"/>
    <w:rsid w:val="00E71036"/>
    <w:rsid w:val="00E71808"/>
    <w:rsid w:val="00E75AE3"/>
    <w:rsid w:val="00E76ABC"/>
    <w:rsid w:val="00E76DF4"/>
    <w:rsid w:val="00E77A15"/>
    <w:rsid w:val="00E77B97"/>
    <w:rsid w:val="00E804B2"/>
    <w:rsid w:val="00E8071B"/>
    <w:rsid w:val="00E80CED"/>
    <w:rsid w:val="00E81452"/>
    <w:rsid w:val="00E81903"/>
    <w:rsid w:val="00E819E4"/>
    <w:rsid w:val="00E81B26"/>
    <w:rsid w:val="00E82AF1"/>
    <w:rsid w:val="00E82F87"/>
    <w:rsid w:val="00E837D0"/>
    <w:rsid w:val="00E8483B"/>
    <w:rsid w:val="00E84924"/>
    <w:rsid w:val="00E84E5D"/>
    <w:rsid w:val="00E8566B"/>
    <w:rsid w:val="00E91BD3"/>
    <w:rsid w:val="00E92044"/>
    <w:rsid w:val="00E92C8C"/>
    <w:rsid w:val="00E9322B"/>
    <w:rsid w:val="00E93FDF"/>
    <w:rsid w:val="00E940E5"/>
    <w:rsid w:val="00E94387"/>
    <w:rsid w:val="00E943E7"/>
    <w:rsid w:val="00E95540"/>
    <w:rsid w:val="00E96426"/>
    <w:rsid w:val="00E977AD"/>
    <w:rsid w:val="00E97A0F"/>
    <w:rsid w:val="00EA06BD"/>
    <w:rsid w:val="00EA0CE0"/>
    <w:rsid w:val="00EA2DCA"/>
    <w:rsid w:val="00EA32F1"/>
    <w:rsid w:val="00EA43C6"/>
    <w:rsid w:val="00EA488B"/>
    <w:rsid w:val="00EA53DB"/>
    <w:rsid w:val="00EA62C5"/>
    <w:rsid w:val="00EA7B72"/>
    <w:rsid w:val="00EB1FC9"/>
    <w:rsid w:val="00EB278E"/>
    <w:rsid w:val="00EB2C41"/>
    <w:rsid w:val="00EB3550"/>
    <w:rsid w:val="00EB38DC"/>
    <w:rsid w:val="00EB3A36"/>
    <w:rsid w:val="00EB3E23"/>
    <w:rsid w:val="00EB4C5F"/>
    <w:rsid w:val="00EB6E9C"/>
    <w:rsid w:val="00EB7B2A"/>
    <w:rsid w:val="00EC0043"/>
    <w:rsid w:val="00EC030E"/>
    <w:rsid w:val="00EC0DF0"/>
    <w:rsid w:val="00EC2436"/>
    <w:rsid w:val="00EC32E5"/>
    <w:rsid w:val="00EC4CD2"/>
    <w:rsid w:val="00EC6F45"/>
    <w:rsid w:val="00EC712A"/>
    <w:rsid w:val="00EC79D3"/>
    <w:rsid w:val="00EC7A5D"/>
    <w:rsid w:val="00ED153D"/>
    <w:rsid w:val="00ED1610"/>
    <w:rsid w:val="00ED23F7"/>
    <w:rsid w:val="00ED265F"/>
    <w:rsid w:val="00ED2788"/>
    <w:rsid w:val="00ED2E74"/>
    <w:rsid w:val="00ED3B46"/>
    <w:rsid w:val="00ED4180"/>
    <w:rsid w:val="00ED5006"/>
    <w:rsid w:val="00ED519D"/>
    <w:rsid w:val="00ED6832"/>
    <w:rsid w:val="00ED6F5D"/>
    <w:rsid w:val="00ED7006"/>
    <w:rsid w:val="00ED7374"/>
    <w:rsid w:val="00ED77D2"/>
    <w:rsid w:val="00ED7DC4"/>
    <w:rsid w:val="00EE149B"/>
    <w:rsid w:val="00EE19DC"/>
    <w:rsid w:val="00EE25A6"/>
    <w:rsid w:val="00EE303F"/>
    <w:rsid w:val="00EE671F"/>
    <w:rsid w:val="00EE73F2"/>
    <w:rsid w:val="00EF0334"/>
    <w:rsid w:val="00EF1803"/>
    <w:rsid w:val="00EF2B1F"/>
    <w:rsid w:val="00EF428F"/>
    <w:rsid w:val="00EF4AE6"/>
    <w:rsid w:val="00EF4E86"/>
    <w:rsid w:val="00EF6643"/>
    <w:rsid w:val="00EF66D7"/>
    <w:rsid w:val="00EF6EDB"/>
    <w:rsid w:val="00EF789E"/>
    <w:rsid w:val="00EF7DAA"/>
    <w:rsid w:val="00F003E6"/>
    <w:rsid w:val="00F005AB"/>
    <w:rsid w:val="00F00C25"/>
    <w:rsid w:val="00F00F97"/>
    <w:rsid w:val="00F013A8"/>
    <w:rsid w:val="00F02263"/>
    <w:rsid w:val="00F02B56"/>
    <w:rsid w:val="00F03475"/>
    <w:rsid w:val="00F038A8"/>
    <w:rsid w:val="00F05286"/>
    <w:rsid w:val="00F0537F"/>
    <w:rsid w:val="00F053FA"/>
    <w:rsid w:val="00F059F0"/>
    <w:rsid w:val="00F0607F"/>
    <w:rsid w:val="00F064EF"/>
    <w:rsid w:val="00F0688E"/>
    <w:rsid w:val="00F071C4"/>
    <w:rsid w:val="00F073BF"/>
    <w:rsid w:val="00F077BB"/>
    <w:rsid w:val="00F0794A"/>
    <w:rsid w:val="00F11758"/>
    <w:rsid w:val="00F11EC1"/>
    <w:rsid w:val="00F122A6"/>
    <w:rsid w:val="00F135B6"/>
    <w:rsid w:val="00F1362D"/>
    <w:rsid w:val="00F15B01"/>
    <w:rsid w:val="00F16672"/>
    <w:rsid w:val="00F16981"/>
    <w:rsid w:val="00F17E6E"/>
    <w:rsid w:val="00F20F59"/>
    <w:rsid w:val="00F21AF1"/>
    <w:rsid w:val="00F22816"/>
    <w:rsid w:val="00F2423A"/>
    <w:rsid w:val="00F24BC2"/>
    <w:rsid w:val="00F24EA1"/>
    <w:rsid w:val="00F25C62"/>
    <w:rsid w:val="00F26E9C"/>
    <w:rsid w:val="00F2792C"/>
    <w:rsid w:val="00F27F34"/>
    <w:rsid w:val="00F31249"/>
    <w:rsid w:val="00F31F70"/>
    <w:rsid w:val="00F321EA"/>
    <w:rsid w:val="00F35A9A"/>
    <w:rsid w:val="00F35CDF"/>
    <w:rsid w:val="00F35FEF"/>
    <w:rsid w:val="00F3626B"/>
    <w:rsid w:val="00F366F6"/>
    <w:rsid w:val="00F36766"/>
    <w:rsid w:val="00F36AD7"/>
    <w:rsid w:val="00F36D69"/>
    <w:rsid w:val="00F40391"/>
    <w:rsid w:val="00F436C1"/>
    <w:rsid w:val="00F4450A"/>
    <w:rsid w:val="00F449CE"/>
    <w:rsid w:val="00F4560F"/>
    <w:rsid w:val="00F475BF"/>
    <w:rsid w:val="00F508CA"/>
    <w:rsid w:val="00F51163"/>
    <w:rsid w:val="00F51EBE"/>
    <w:rsid w:val="00F524D1"/>
    <w:rsid w:val="00F5276A"/>
    <w:rsid w:val="00F52D06"/>
    <w:rsid w:val="00F52D18"/>
    <w:rsid w:val="00F54827"/>
    <w:rsid w:val="00F5598C"/>
    <w:rsid w:val="00F56856"/>
    <w:rsid w:val="00F57043"/>
    <w:rsid w:val="00F60041"/>
    <w:rsid w:val="00F60C53"/>
    <w:rsid w:val="00F61D39"/>
    <w:rsid w:val="00F620BA"/>
    <w:rsid w:val="00F62833"/>
    <w:rsid w:val="00F63C1E"/>
    <w:rsid w:val="00F666B3"/>
    <w:rsid w:val="00F679FA"/>
    <w:rsid w:val="00F67AC8"/>
    <w:rsid w:val="00F700C2"/>
    <w:rsid w:val="00F711F3"/>
    <w:rsid w:val="00F71402"/>
    <w:rsid w:val="00F717F5"/>
    <w:rsid w:val="00F71E2D"/>
    <w:rsid w:val="00F73092"/>
    <w:rsid w:val="00F73F6B"/>
    <w:rsid w:val="00F73FB0"/>
    <w:rsid w:val="00F74982"/>
    <w:rsid w:val="00F75957"/>
    <w:rsid w:val="00F7595C"/>
    <w:rsid w:val="00F76ACB"/>
    <w:rsid w:val="00F8188E"/>
    <w:rsid w:val="00F822AB"/>
    <w:rsid w:val="00F84B9C"/>
    <w:rsid w:val="00F84CEE"/>
    <w:rsid w:val="00F862C4"/>
    <w:rsid w:val="00F865AB"/>
    <w:rsid w:val="00F8666D"/>
    <w:rsid w:val="00F86A14"/>
    <w:rsid w:val="00F87208"/>
    <w:rsid w:val="00F907A0"/>
    <w:rsid w:val="00F90BDF"/>
    <w:rsid w:val="00F90C90"/>
    <w:rsid w:val="00F9217E"/>
    <w:rsid w:val="00F92FC7"/>
    <w:rsid w:val="00F930E6"/>
    <w:rsid w:val="00F93134"/>
    <w:rsid w:val="00F93E7C"/>
    <w:rsid w:val="00F9404D"/>
    <w:rsid w:val="00F941D8"/>
    <w:rsid w:val="00F9433A"/>
    <w:rsid w:val="00F944BE"/>
    <w:rsid w:val="00F945F4"/>
    <w:rsid w:val="00F94838"/>
    <w:rsid w:val="00F957EA"/>
    <w:rsid w:val="00F97462"/>
    <w:rsid w:val="00F97B66"/>
    <w:rsid w:val="00FA03BE"/>
    <w:rsid w:val="00FA05A1"/>
    <w:rsid w:val="00FA0A33"/>
    <w:rsid w:val="00FA0B82"/>
    <w:rsid w:val="00FA1549"/>
    <w:rsid w:val="00FA326D"/>
    <w:rsid w:val="00FA420F"/>
    <w:rsid w:val="00FA4301"/>
    <w:rsid w:val="00FA4313"/>
    <w:rsid w:val="00FA4564"/>
    <w:rsid w:val="00FA4C5B"/>
    <w:rsid w:val="00FA5284"/>
    <w:rsid w:val="00FA61EB"/>
    <w:rsid w:val="00FA705B"/>
    <w:rsid w:val="00FA7E02"/>
    <w:rsid w:val="00FB1A3D"/>
    <w:rsid w:val="00FB245B"/>
    <w:rsid w:val="00FB3E64"/>
    <w:rsid w:val="00FB42F3"/>
    <w:rsid w:val="00FB44E0"/>
    <w:rsid w:val="00FB49DA"/>
    <w:rsid w:val="00FB49F7"/>
    <w:rsid w:val="00FB4A06"/>
    <w:rsid w:val="00FB4BC8"/>
    <w:rsid w:val="00FB6D0F"/>
    <w:rsid w:val="00FB7ED3"/>
    <w:rsid w:val="00FC000C"/>
    <w:rsid w:val="00FC2F0A"/>
    <w:rsid w:val="00FC3415"/>
    <w:rsid w:val="00FC3510"/>
    <w:rsid w:val="00FC40A9"/>
    <w:rsid w:val="00FC43AA"/>
    <w:rsid w:val="00FC5480"/>
    <w:rsid w:val="00FC6203"/>
    <w:rsid w:val="00FC67CF"/>
    <w:rsid w:val="00FC67E4"/>
    <w:rsid w:val="00FC6B04"/>
    <w:rsid w:val="00FC71C7"/>
    <w:rsid w:val="00FC7C4A"/>
    <w:rsid w:val="00FD0036"/>
    <w:rsid w:val="00FD0361"/>
    <w:rsid w:val="00FD0EA9"/>
    <w:rsid w:val="00FD17C6"/>
    <w:rsid w:val="00FD17D8"/>
    <w:rsid w:val="00FD2947"/>
    <w:rsid w:val="00FD2D0D"/>
    <w:rsid w:val="00FD34E2"/>
    <w:rsid w:val="00FD379D"/>
    <w:rsid w:val="00FD42BE"/>
    <w:rsid w:val="00FD51BD"/>
    <w:rsid w:val="00FD5CB9"/>
    <w:rsid w:val="00FD7AB1"/>
    <w:rsid w:val="00FE0212"/>
    <w:rsid w:val="00FE144F"/>
    <w:rsid w:val="00FE1584"/>
    <w:rsid w:val="00FE1974"/>
    <w:rsid w:val="00FE26DA"/>
    <w:rsid w:val="00FE2897"/>
    <w:rsid w:val="00FE4648"/>
    <w:rsid w:val="00FE65F6"/>
    <w:rsid w:val="00FF0B11"/>
    <w:rsid w:val="00FF34A6"/>
    <w:rsid w:val="00FF37A4"/>
    <w:rsid w:val="00FF3CDF"/>
    <w:rsid w:val="00FF5D4B"/>
    <w:rsid w:val="00FF615D"/>
    <w:rsid w:val="00FF6235"/>
    <w:rsid w:val="00FF71BC"/>
    <w:rsid w:val="00FF7F6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nhideWhenUsed="0"/>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CAB"/>
    <w:pPr>
      <w:spacing w:line="360" w:lineRule="auto"/>
    </w:pPr>
    <w:rPr>
      <w:sz w:val="24"/>
      <w:szCs w:val="24"/>
      <w:lang w:val="en-GB" w:eastAsia="en-GB"/>
    </w:rPr>
  </w:style>
  <w:style w:type="paragraph" w:styleId="Heading2">
    <w:name w:val="heading 2"/>
    <w:basedOn w:val="Normal"/>
    <w:next w:val="Normal"/>
    <w:link w:val="Heading2Char1"/>
    <w:uiPriority w:val="99"/>
    <w:qFormat/>
    <w:rsid w:val="00243CC2"/>
    <w:pPr>
      <w:keepNext/>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uiPriority w:val="99"/>
    <w:semiHidden/>
    <w:locked/>
    <w:rPr>
      <w:rFonts w:ascii="Cambria" w:hAnsi="Cambria" w:cs="Times New Roman"/>
      <w:b/>
      <w:bCs/>
      <w:i/>
      <w:iCs/>
      <w:sz w:val="28"/>
      <w:szCs w:val="28"/>
      <w:lang w:val="en-GB" w:eastAsia="en-GB"/>
    </w:rPr>
  </w:style>
  <w:style w:type="character" w:customStyle="1" w:styleId="Heading2Char1">
    <w:name w:val="Heading 2 Char1"/>
    <w:basedOn w:val="DefaultParagraphFont"/>
    <w:link w:val="Heading2"/>
    <w:uiPriority w:val="99"/>
    <w:semiHidden/>
    <w:locked/>
    <w:rsid w:val="00F013A8"/>
    <w:rPr>
      <w:rFonts w:ascii="Cambria" w:hAnsi="Cambria" w:cs="Times New Roman"/>
      <w:b/>
      <w:i/>
      <w:sz w:val="28"/>
    </w:rPr>
  </w:style>
  <w:style w:type="paragraph" w:styleId="BodyText2">
    <w:name w:val="Body Text 2"/>
    <w:basedOn w:val="Normal"/>
    <w:link w:val="BodyText2Char1"/>
    <w:uiPriority w:val="99"/>
    <w:rsid w:val="00B805CB"/>
    <w:pPr>
      <w:spacing w:after="120"/>
    </w:pPr>
  </w:style>
  <w:style w:type="character" w:customStyle="1" w:styleId="BodyText2Char">
    <w:name w:val="Body Text 2 Char"/>
    <w:basedOn w:val="DefaultParagraphFont"/>
    <w:uiPriority w:val="99"/>
    <w:semiHidden/>
    <w:locked/>
    <w:rPr>
      <w:rFonts w:cs="Times New Roman"/>
      <w:sz w:val="24"/>
      <w:szCs w:val="24"/>
      <w:lang w:val="en-GB" w:eastAsia="en-GB"/>
    </w:rPr>
  </w:style>
  <w:style w:type="character" w:customStyle="1" w:styleId="BodyText2Char1">
    <w:name w:val="Body Text 2 Char1"/>
    <w:basedOn w:val="DefaultParagraphFont"/>
    <w:link w:val="BodyText2"/>
    <w:uiPriority w:val="99"/>
    <w:locked/>
    <w:rsid w:val="00F013A8"/>
    <w:rPr>
      <w:rFonts w:cs="Times New Roman"/>
      <w:sz w:val="24"/>
    </w:rPr>
  </w:style>
  <w:style w:type="character" w:customStyle="1" w:styleId="apple-style-span">
    <w:name w:val="apple-style-span"/>
    <w:uiPriority w:val="99"/>
    <w:rsid w:val="003D4338"/>
  </w:style>
  <w:style w:type="character" w:styleId="Hyperlink">
    <w:name w:val="Hyperlink"/>
    <w:basedOn w:val="DefaultParagraphFont"/>
    <w:uiPriority w:val="99"/>
    <w:rsid w:val="003D4338"/>
    <w:rPr>
      <w:rFonts w:cs="Times New Roman"/>
      <w:color w:val="0000FF"/>
      <w:u w:val="single"/>
    </w:rPr>
  </w:style>
  <w:style w:type="paragraph" w:styleId="Header">
    <w:name w:val="header"/>
    <w:basedOn w:val="Normal"/>
    <w:link w:val="HeaderChar1"/>
    <w:uiPriority w:val="99"/>
    <w:rsid w:val="0050761F"/>
    <w:pPr>
      <w:tabs>
        <w:tab w:val="center" w:pos="4320"/>
        <w:tab w:val="right" w:pos="8640"/>
      </w:tabs>
    </w:pPr>
  </w:style>
  <w:style w:type="character" w:customStyle="1" w:styleId="HeaderChar">
    <w:name w:val="Header Char"/>
    <w:basedOn w:val="DefaultParagraphFont"/>
    <w:uiPriority w:val="99"/>
    <w:semiHidden/>
    <w:locked/>
    <w:rPr>
      <w:rFonts w:cs="Times New Roman"/>
      <w:sz w:val="24"/>
      <w:szCs w:val="24"/>
      <w:lang w:val="en-GB" w:eastAsia="en-GB"/>
    </w:rPr>
  </w:style>
  <w:style w:type="character" w:customStyle="1" w:styleId="HeaderChar1">
    <w:name w:val="Header Char1"/>
    <w:basedOn w:val="DefaultParagraphFont"/>
    <w:link w:val="Header"/>
    <w:uiPriority w:val="99"/>
    <w:semiHidden/>
    <w:locked/>
    <w:rsid w:val="00F013A8"/>
    <w:rPr>
      <w:rFonts w:cs="Times New Roman"/>
      <w:sz w:val="24"/>
    </w:rPr>
  </w:style>
  <w:style w:type="character" w:styleId="PageNumber">
    <w:name w:val="page number"/>
    <w:basedOn w:val="DefaultParagraphFont"/>
    <w:uiPriority w:val="99"/>
    <w:rsid w:val="0050761F"/>
    <w:rPr>
      <w:rFonts w:cs="Times New Roman"/>
    </w:rPr>
  </w:style>
  <w:style w:type="character" w:styleId="LineNumber">
    <w:name w:val="line number"/>
    <w:basedOn w:val="DefaultParagraphFont"/>
    <w:uiPriority w:val="99"/>
    <w:rsid w:val="0050761F"/>
    <w:rPr>
      <w:rFonts w:cs="Times New Roman"/>
    </w:rPr>
  </w:style>
  <w:style w:type="character" w:styleId="CommentReference">
    <w:name w:val="annotation reference"/>
    <w:basedOn w:val="DefaultParagraphFont"/>
    <w:uiPriority w:val="99"/>
    <w:rsid w:val="00F57043"/>
    <w:rPr>
      <w:rFonts w:cs="Times New Roman"/>
      <w:sz w:val="16"/>
    </w:rPr>
  </w:style>
  <w:style w:type="paragraph" w:styleId="CommentText">
    <w:name w:val="annotation text"/>
    <w:basedOn w:val="Normal"/>
    <w:link w:val="CommentTextChar1"/>
    <w:uiPriority w:val="99"/>
    <w:rsid w:val="00F57043"/>
    <w:rPr>
      <w:sz w:val="20"/>
      <w:szCs w:val="20"/>
    </w:rPr>
  </w:style>
  <w:style w:type="character" w:customStyle="1" w:styleId="CommentTextChar">
    <w:name w:val="Comment Text Char"/>
    <w:basedOn w:val="DefaultParagraphFont"/>
    <w:uiPriority w:val="99"/>
    <w:semiHidden/>
    <w:locked/>
    <w:rPr>
      <w:rFonts w:cs="Times New Roman"/>
      <w:sz w:val="20"/>
      <w:szCs w:val="20"/>
      <w:lang w:val="en-GB" w:eastAsia="en-GB"/>
    </w:rPr>
  </w:style>
  <w:style w:type="character" w:customStyle="1" w:styleId="CommentTextChar1">
    <w:name w:val="Comment Text Char1"/>
    <w:basedOn w:val="DefaultParagraphFont"/>
    <w:link w:val="CommentText"/>
    <w:uiPriority w:val="99"/>
    <w:locked/>
    <w:rsid w:val="00F57043"/>
    <w:rPr>
      <w:rFonts w:cs="Times New Roman"/>
    </w:rPr>
  </w:style>
  <w:style w:type="paragraph" w:styleId="CommentSubject">
    <w:name w:val="annotation subject"/>
    <w:basedOn w:val="CommentText"/>
    <w:next w:val="CommentText"/>
    <w:link w:val="CommentSubjectChar1"/>
    <w:uiPriority w:val="99"/>
    <w:rsid w:val="00F57043"/>
    <w:rPr>
      <w:b/>
    </w:rPr>
  </w:style>
  <w:style w:type="character" w:customStyle="1" w:styleId="CommentSubjectChar">
    <w:name w:val="Comment Subject Char"/>
    <w:basedOn w:val="CommentTextChar1"/>
    <w:uiPriority w:val="99"/>
    <w:semiHidden/>
    <w:locked/>
    <w:rPr>
      <w:rFonts w:cs="Times New Roman"/>
      <w:b/>
      <w:bCs/>
      <w:sz w:val="20"/>
      <w:szCs w:val="20"/>
      <w:lang w:val="en-GB" w:eastAsia="en-GB"/>
    </w:rPr>
  </w:style>
  <w:style w:type="character" w:customStyle="1" w:styleId="CommentSubjectChar1">
    <w:name w:val="Comment Subject Char1"/>
    <w:basedOn w:val="CommentTextChar1"/>
    <w:link w:val="CommentSubject"/>
    <w:uiPriority w:val="99"/>
    <w:locked/>
    <w:rsid w:val="00F57043"/>
    <w:rPr>
      <w:rFonts w:cs="Times New Roman"/>
      <w:b/>
    </w:rPr>
  </w:style>
  <w:style w:type="paragraph" w:styleId="BalloonText">
    <w:name w:val="Balloon Text"/>
    <w:basedOn w:val="Normal"/>
    <w:link w:val="BalloonTextChar1"/>
    <w:uiPriority w:val="99"/>
    <w:rsid w:val="00F57043"/>
    <w:rPr>
      <w:rFonts w:ascii="Tahoma" w:hAnsi="Tahoma"/>
      <w:sz w:val="16"/>
      <w:szCs w:val="20"/>
    </w:rPr>
  </w:style>
  <w:style w:type="character" w:customStyle="1" w:styleId="BalloonTextChar">
    <w:name w:val="Balloon Text Char"/>
    <w:basedOn w:val="DefaultParagraphFont"/>
    <w:uiPriority w:val="99"/>
    <w:semiHidden/>
    <w:locked/>
    <w:rPr>
      <w:rFonts w:cs="Times New Roman"/>
      <w:sz w:val="2"/>
      <w:lang w:val="en-GB" w:eastAsia="en-GB"/>
    </w:rPr>
  </w:style>
  <w:style w:type="character" w:customStyle="1" w:styleId="BalloonTextChar1">
    <w:name w:val="Balloon Text Char1"/>
    <w:basedOn w:val="DefaultParagraphFont"/>
    <w:link w:val="BalloonText"/>
    <w:uiPriority w:val="99"/>
    <w:locked/>
    <w:rsid w:val="00F57043"/>
    <w:rPr>
      <w:rFonts w:ascii="Tahoma" w:hAnsi="Tahoma" w:cs="Times New Roman"/>
      <w:sz w:val="16"/>
    </w:rPr>
  </w:style>
  <w:style w:type="table" w:styleId="TableGrid">
    <w:name w:val="Table Grid"/>
    <w:basedOn w:val="TableNormal"/>
    <w:uiPriority w:val="99"/>
    <w:rsid w:val="002A5A42"/>
    <w:rPr>
      <w:rFonts w:ascii="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44D96"/>
    <w:rPr>
      <w:rFonts w:cs="Times New Roman"/>
      <w:color w:val="808080"/>
    </w:rPr>
  </w:style>
  <w:style w:type="paragraph" w:styleId="Revision">
    <w:name w:val="Revision"/>
    <w:hidden/>
    <w:uiPriority w:val="99"/>
    <w:semiHidden/>
    <w:rsid w:val="000A0ABE"/>
    <w:rPr>
      <w:sz w:val="24"/>
      <w:szCs w:val="24"/>
      <w:lang w:val="en-GB" w:eastAsia="en-GB"/>
    </w:rPr>
  </w:style>
  <w:style w:type="paragraph" w:styleId="NormalWeb">
    <w:name w:val="Normal (Web)"/>
    <w:basedOn w:val="Normal"/>
    <w:uiPriority w:val="99"/>
    <w:semiHidden/>
    <w:rsid w:val="00811823"/>
    <w:pPr>
      <w:spacing w:before="100" w:beforeAutospacing="1" w:after="100" w:afterAutospacing="1"/>
    </w:pPr>
  </w:style>
  <w:style w:type="paragraph" w:styleId="ListParagraph">
    <w:name w:val="List Paragraph"/>
    <w:basedOn w:val="Normal"/>
    <w:uiPriority w:val="99"/>
    <w:qFormat/>
    <w:rsid w:val="004E3182"/>
    <w:pPr>
      <w:ind w:left="720"/>
      <w:contextualSpacing/>
    </w:pPr>
  </w:style>
  <w:style w:type="character" w:styleId="FollowedHyperlink">
    <w:name w:val="FollowedHyperlink"/>
    <w:basedOn w:val="DefaultParagraphFont"/>
    <w:uiPriority w:val="99"/>
    <w:semiHidden/>
    <w:unhideWhenUsed/>
    <w:rsid w:val="00C91269"/>
    <w:rPr>
      <w:color w:val="800080" w:themeColor="followedHyperlink"/>
      <w:u w:val="single"/>
    </w:rPr>
  </w:style>
  <w:style w:type="paragraph" w:customStyle="1" w:styleId="EndNoteBibliographyTitle">
    <w:name w:val="EndNote Bibliography Title"/>
    <w:basedOn w:val="Normal"/>
    <w:link w:val="EndNoteBibliographyTitleChar"/>
    <w:rsid w:val="0001081F"/>
    <w:pPr>
      <w:jc w:val="center"/>
    </w:pPr>
    <w:rPr>
      <w:noProof/>
    </w:rPr>
  </w:style>
  <w:style w:type="character" w:customStyle="1" w:styleId="EndNoteBibliographyTitleChar">
    <w:name w:val="EndNote Bibliography Title Char"/>
    <w:basedOn w:val="BodyText2Char1"/>
    <w:link w:val="EndNoteBibliographyTitle"/>
    <w:rsid w:val="0001081F"/>
    <w:rPr>
      <w:rFonts w:cs="Times New Roman"/>
      <w:noProof/>
      <w:sz w:val="24"/>
      <w:szCs w:val="24"/>
      <w:lang w:val="en-GB" w:eastAsia="en-GB"/>
    </w:rPr>
  </w:style>
  <w:style w:type="paragraph" w:customStyle="1" w:styleId="EndNoteBibliography">
    <w:name w:val="EndNote Bibliography"/>
    <w:basedOn w:val="Normal"/>
    <w:link w:val="EndNoteBibliographyChar"/>
    <w:rsid w:val="0001081F"/>
    <w:pPr>
      <w:spacing w:line="240" w:lineRule="auto"/>
    </w:pPr>
    <w:rPr>
      <w:noProof/>
    </w:rPr>
  </w:style>
  <w:style w:type="character" w:customStyle="1" w:styleId="EndNoteBibliographyChar">
    <w:name w:val="EndNote Bibliography Char"/>
    <w:basedOn w:val="BodyText2Char1"/>
    <w:link w:val="EndNoteBibliography"/>
    <w:rsid w:val="0001081F"/>
    <w:rPr>
      <w:rFonts w:cs="Times New Roman"/>
      <w:noProof/>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nhideWhenUsed="0"/>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CAB"/>
    <w:pPr>
      <w:spacing w:line="360" w:lineRule="auto"/>
    </w:pPr>
    <w:rPr>
      <w:sz w:val="24"/>
      <w:szCs w:val="24"/>
      <w:lang w:val="en-GB" w:eastAsia="en-GB"/>
    </w:rPr>
  </w:style>
  <w:style w:type="paragraph" w:styleId="Heading2">
    <w:name w:val="heading 2"/>
    <w:basedOn w:val="Normal"/>
    <w:next w:val="Normal"/>
    <w:link w:val="Heading2Char1"/>
    <w:uiPriority w:val="99"/>
    <w:qFormat/>
    <w:rsid w:val="00243CC2"/>
    <w:pPr>
      <w:keepNext/>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uiPriority w:val="99"/>
    <w:semiHidden/>
    <w:locked/>
    <w:rPr>
      <w:rFonts w:ascii="Cambria" w:hAnsi="Cambria" w:cs="Times New Roman"/>
      <w:b/>
      <w:bCs/>
      <w:i/>
      <w:iCs/>
      <w:sz w:val="28"/>
      <w:szCs w:val="28"/>
      <w:lang w:val="en-GB" w:eastAsia="en-GB"/>
    </w:rPr>
  </w:style>
  <w:style w:type="character" w:customStyle="1" w:styleId="Heading2Char1">
    <w:name w:val="Heading 2 Char1"/>
    <w:basedOn w:val="DefaultParagraphFont"/>
    <w:link w:val="Heading2"/>
    <w:uiPriority w:val="99"/>
    <w:semiHidden/>
    <w:locked/>
    <w:rsid w:val="00F013A8"/>
    <w:rPr>
      <w:rFonts w:ascii="Cambria" w:hAnsi="Cambria" w:cs="Times New Roman"/>
      <w:b/>
      <w:i/>
      <w:sz w:val="28"/>
    </w:rPr>
  </w:style>
  <w:style w:type="paragraph" w:styleId="BodyText2">
    <w:name w:val="Body Text 2"/>
    <w:basedOn w:val="Normal"/>
    <w:link w:val="BodyText2Char1"/>
    <w:uiPriority w:val="99"/>
    <w:rsid w:val="00B805CB"/>
    <w:pPr>
      <w:spacing w:after="120"/>
    </w:pPr>
  </w:style>
  <w:style w:type="character" w:customStyle="1" w:styleId="BodyText2Char">
    <w:name w:val="Body Text 2 Char"/>
    <w:basedOn w:val="DefaultParagraphFont"/>
    <w:uiPriority w:val="99"/>
    <w:semiHidden/>
    <w:locked/>
    <w:rPr>
      <w:rFonts w:cs="Times New Roman"/>
      <w:sz w:val="24"/>
      <w:szCs w:val="24"/>
      <w:lang w:val="en-GB" w:eastAsia="en-GB"/>
    </w:rPr>
  </w:style>
  <w:style w:type="character" w:customStyle="1" w:styleId="BodyText2Char1">
    <w:name w:val="Body Text 2 Char1"/>
    <w:basedOn w:val="DefaultParagraphFont"/>
    <w:link w:val="BodyText2"/>
    <w:uiPriority w:val="99"/>
    <w:locked/>
    <w:rsid w:val="00F013A8"/>
    <w:rPr>
      <w:rFonts w:cs="Times New Roman"/>
      <w:sz w:val="24"/>
    </w:rPr>
  </w:style>
  <w:style w:type="character" w:customStyle="1" w:styleId="apple-style-span">
    <w:name w:val="apple-style-span"/>
    <w:uiPriority w:val="99"/>
    <w:rsid w:val="003D4338"/>
  </w:style>
  <w:style w:type="character" w:styleId="Hyperlink">
    <w:name w:val="Hyperlink"/>
    <w:basedOn w:val="DefaultParagraphFont"/>
    <w:uiPriority w:val="99"/>
    <w:rsid w:val="003D4338"/>
    <w:rPr>
      <w:rFonts w:cs="Times New Roman"/>
      <w:color w:val="0000FF"/>
      <w:u w:val="single"/>
    </w:rPr>
  </w:style>
  <w:style w:type="paragraph" w:styleId="Header">
    <w:name w:val="header"/>
    <w:basedOn w:val="Normal"/>
    <w:link w:val="HeaderChar1"/>
    <w:uiPriority w:val="99"/>
    <w:rsid w:val="0050761F"/>
    <w:pPr>
      <w:tabs>
        <w:tab w:val="center" w:pos="4320"/>
        <w:tab w:val="right" w:pos="8640"/>
      </w:tabs>
    </w:pPr>
  </w:style>
  <w:style w:type="character" w:customStyle="1" w:styleId="HeaderChar">
    <w:name w:val="Header Char"/>
    <w:basedOn w:val="DefaultParagraphFont"/>
    <w:uiPriority w:val="99"/>
    <w:semiHidden/>
    <w:locked/>
    <w:rPr>
      <w:rFonts w:cs="Times New Roman"/>
      <w:sz w:val="24"/>
      <w:szCs w:val="24"/>
      <w:lang w:val="en-GB" w:eastAsia="en-GB"/>
    </w:rPr>
  </w:style>
  <w:style w:type="character" w:customStyle="1" w:styleId="HeaderChar1">
    <w:name w:val="Header Char1"/>
    <w:basedOn w:val="DefaultParagraphFont"/>
    <w:link w:val="Header"/>
    <w:uiPriority w:val="99"/>
    <w:semiHidden/>
    <w:locked/>
    <w:rsid w:val="00F013A8"/>
    <w:rPr>
      <w:rFonts w:cs="Times New Roman"/>
      <w:sz w:val="24"/>
    </w:rPr>
  </w:style>
  <w:style w:type="character" w:styleId="PageNumber">
    <w:name w:val="page number"/>
    <w:basedOn w:val="DefaultParagraphFont"/>
    <w:uiPriority w:val="99"/>
    <w:rsid w:val="0050761F"/>
    <w:rPr>
      <w:rFonts w:cs="Times New Roman"/>
    </w:rPr>
  </w:style>
  <w:style w:type="character" w:styleId="LineNumber">
    <w:name w:val="line number"/>
    <w:basedOn w:val="DefaultParagraphFont"/>
    <w:uiPriority w:val="99"/>
    <w:rsid w:val="0050761F"/>
    <w:rPr>
      <w:rFonts w:cs="Times New Roman"/>
    </w:rPr>
  </w:style>
  <w:style w:type="character" w:styleId="CommentReference">
    <w:name w:val="annotation reference"/>
    <w:basedOn w:val="DefaultParagraphFont"/>
    <w:uiPriority w:val="99"/>
    <w:rsid w:val="00F57043"/>
    <w:rPr>
      <w:rFonts w:cs="Times New Roman"/>
      <w:sz w:val="16"/>
    </w:rPr>
  </w:style>
  <w:style w:type="paragraph" w:styleId="CommentText">
    <w:name w:val="annotation text"/>
    <w:basedOn w:val="Normal"/>
    <w:link w:val="CommentTextChar1"/>
    <w:uiPriority w:val="99"/>
    <w:rsid w:val="00F57043"/>
    <w:rPr>
      <w:sz w:val="20"/>
      <w:szCs w:val="20"/>
    </w:rPr>
  </w:style>
  <w:style w:type="character" w:customStyle="1" w:styleId="CommentTextChar">
    <w:name w:val="Comment Text Char"/>
    <w:basedOn w:val="DefaultParagraphFont"/>
    <w:uiPriority w:val="99"/>
    <w:semiHidden/>
    <w:locked/>
    <w:rPr>
      <w:rFonts w:cs="Times New Roman"/>
      <w:sz w:val="20"/>
      <w:szCs w:val="20"/>
      <w:lang w:val="en-GB" w:eastAsia="en-GB"/>
    </w:rPr>
  </w:style>
  <w:style w:type="character" w:customStyle="1" w:styleId="CommentTextChar1">
    <w:name w:val="Comment Text Char1"/>
    <w:basedOn w:val="DefaultParagraphFont"/>
    <w:link w:val="CommentText"/>
    <w:uiPriority w:val="99"/>
    <w:locked/>
    <w:rsid w:val="00F57043"/>
    <w:rPr>
      <w:rFonts w:cs="Times New Roman"/>
    </w:rPr>
  </w:style>
  <w:style w:type="paragraph" w:styleId="CommentSubject">
    <w:name w:val="annotation subject"/>
    <w:basedOn w:val="CommentText"/>
    <w:next w:val="CommentText"/>
    <w:link w:val="CommentSubjectChar1"/>
    <w:uiPriority w:val="99"/>
    <w:rsid w:val="00F57043"/>
    <w:rPr>
      <w:b/>
    </w:rPr>
  </w:style>
  <w:style w:type="character" w:customStyle="1" w:styleId="CommentSubjectChar">
    <w:name w:val="Comment Subject Char"/>
    <w:basedOn w:val="CommentTextChar1"/>
    <w:uiPriority w:val="99"/>
    <w:semiHidden/>
    <w:locked/>
    <w:rPr>
      <w:rFonts w:cs="Times New Roman"/>
      <w:b/>
      <w:bCs/>
      <w:sz w:val="20"/>
      <w:szCs w:val="20"/>
      <w:lang w:val="en-GB" w:eastAsia="en-GB"/>
    </w:rPr>
  </w:style>
  <w:style w:type="character" w:customStyle="1" w:styleId="CommentSubjectChar1">
    <w:name w:val="Comment Subject Char1"/>
    <w:basedOn w:val="CommentTextChar1"/>
    <w:link w:val="CommentSubject"/>
    <w:uiPriority w:val="99"/>
    <w:locked/>
    <w:rsid w:val="00F57043"/>
    <w:rPr>
      <w:rFonts w:cs="Times New Roman"/>
      <w:b/>
    </w:rPr>
  </w:style>
  <w:style w:type="paragraph" w:styleId="BalloonText">
    <w:name w:val="Balloon Text"/>
    <w:basedOn w:val="Normal"/>
    <w:link w:val="BalloonTextChar1"/>
    <w:uiPriority w:val="99"/>
    <w:rsid w:val="00F57043"/>
    <w:rPr>
      <w:rFonts w:ascii="Tahoma" w:hAnsi="Tahoma"/>
      <w:sz w:val="16"/>
      <w:szCs w:val="20"/>
    </w:rPr>
  </w:style>
  <w:style w:type="character" w:customStyle="1" w:styleId="BalloonTextChar">
    <w:name w:val="Balloon Text Char"/>
    <w:basedOn w:val="DefaultParagraphFont"/>
    <w:uiPriority w:val="99"/>
    <w:semiHidden/>
    <w:locked/>
    <w:rPr>
      <w:rFonts w:cs="Times New Roman"/>
      <w:sz w:val="2"/>
      <w:lang w:val="en-GB" w:eastAsia="en-GB"/>
    </w:rPr>
  </w:style>
  <w:style w:type="character" w:customStyle="1" w:styleId="BalloonTextChar1">
    <w:name w:val="Balloon Text Char1"/>
    <w:basedOn w:val="DefaultParagraphFont"/>
    <w:link w:val="BalloonText"/>
    <w:uiPriority w:val="99"/>
    <w:locked/>
    <w:rsid w:val="00F57043"/>
    <w:rPr>
      <w:rFonts w:ascii="Tahoma" w:hAnsi="Tahoma" w:cs="Times New Roman"/>
      <w:sz w:val="16"/>
    </w:rPr>
  </w:style>
  <w:style w:type="table" w:styleId="TableGrid">
    <w:name w:val="Table Grid"/>
    <w:basedOn w:val="TableNormal"/>
    <w:uiPriority w:val="99"/>
    <w:rsid w:val="002A5A42"/>
    <w:rPr>
      <w:rFonts w:ascii="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44D96"/>
    <w:rPr>
      <w:rFonts w:cs="Times New Roman"/>
      <w:color w:val="808080"/>
    </w:rPr>
  </w:style>
  <w:style w:type="paragraph" w:styleId="Revision">
    <w:name w:val="Revision"/>
    <w:hidden/>
    <w:uiPriority w:val="99"/>
    <w:semiHidden/>
    <w:rsid w:val="000A0ABE"/>
    <w:rPr>
      <w:sz w:val="24"/>
      <w:szCs w:val="24"/>
      <w:lang w:val="en-GB" w:eastAsia="en-GB"/>
    </w:rPr>
  </w:style>
  <w:style w:type="paragraph" w:styleId="NormalWeb">
    <w:name w:val="Normal (Web)"/>
    <w:basedOn w:val="Normal"/>
    <w:uiPriority w:val="99"/>
    <w:semiHidden/>
    <w:rsid w:val="00811823"/>
    <w:pPr>
      <w:spacing w:before="100" w:beforeAutospacing="1" w:after="100" w:afterAutospacing="1"/>
    </w:pPr>
  </w:style>
  <w:style w:type="paragraph" w:styleId="ListParagraph">
    <w:name w:val="List Paragraph"/>
    <w:basedOn w:val="Normal"/>
    <w:uiPriority w:val="99"/>
    <w:qFormat/>
    <w:rsid w:val="004E3182"/>
    <w:pPr>
      <w:ind w:left="720"/>
      <w:contextualSpacing/>
    </w:pPr>
  </w:style>
  <w:style w:type="character" w:styleId="FollowedHyperlink">
    <w:name w:val="FollowedHyperlink"/>
    <w:basedOn w:val="DefaultParagraphFont"/>
    <w:uiPriority w:val="99"/>
    <w:semiHidden/>
    <w:unhideWhenUsed/>
    <w:rsid w:val="00C91269"/>
    <w:rPr>
      <w:color w:val="800080" w:themeColor="followedHyperlink"/>
      <w:u w:val="single"/>
    </w:rPr>
  </w:style>
  <w:style w:type="paragraph" w:customStyle="1" w:styleId="EndNoteBibliographyTitle">
    <w:name w:val="EndNote Bibliography Title"/>
    <w:basedOn w:val="Normal"/>
    <w:link w:val="EndNoteBibliographyTitleChar"/>
    <w:rsid w:val="0001081F"/>
    <w:pPr>
      <w:jc w:val="center"/>
    </w:pPr>
    <w:rPr>
      <w:noProof/>
    </w:rPr>
  </w:style>
  <w:style w:type="character" w:customStyle="1" w:styleId="EndNoteBibliographyTitleChar">
    <w:name w:val="EndNote Bibliography Title Char"/>
    <w:basedOn w:val="BodyText2Char1"/>
    <w:link w:val="EndNoteBibliographyTitle"/>
    <w:rsid w:val="0001081F"/>
    <w:rPr>
      <w:rFonts w:cs="Times New Roman"/>
      <w:noProof/>
      <w:sz w:val="24"/>
      <w:szCs w:val="24"/>
      <w:lang w:val="en-GB" w:eastAsia="en-GB"/>
    </w:rPr>
  </w:style>
  <w:style w:type="paragraph" w:customStyle="1" w:styleId="EndNoteBibliography">
    <w:name w:val="EndNote Bibliography"/>
    <w:basedOn w:val="Normal"/>
    <w:link w:val="EndNoteBibliographyChar"/>
    <w:rsid w:val="0001081F"/>
    <w:pPr>
      <w:spacing w:line="240" w:lineRule="auto"/>
    </w:pPr>
    <w:rPr>
      <w:noProof/>
    </w:rPr>
  </w:style>
  <w:style w:type="character" w:customStyle="1" w:styleId="EndNoteBibliographyChar">
    <w:name w:val="EndNote Bibliography Char"/>
    <w:basedOn w:val="BodyText2Char1"/>
    <w:link w:val="EndNoteBibliography"/>
    <w:rsid w:val="0001081F"/>
    <w:rPr>
      <w:rFonts w:cs="Times New Roman"/>
      <w:noProo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7080809">
      <w:marLeft w:val="0"/>
      <w:marRight w:val="0"/>
      <w:marTop w:val="0"/>
      <w:marBottom w:val="0"/>
      <w:divBdr>
        <w:top w:val="none" w:sz="0" w:space="0" w:color="auto"/>
        <w:left w:val="none" w:sz="0" w:space="0" w:color="auto"/>
        <w:bottom w:val="none" w:sz="0" w:space="0" w:color="auto"/>
        <w:right w:val="none" w:sz="0" w:space="0" w:color="auto"/>
      </w:divBdr>
    </w:div>
    <w:div w:id="1897080810">
      <w:marLeft w:val="0"/>
      <w:marRight w:val="0"/>
      <w:marTop w:val="0"/>
      <w:marBottom w:val="0"/>
      <w:divBdr>
        <w:top w:val="none" w:sz="0" w:space="0" w:color="auto"/>
        <w:left w:val="none" w:sz="0" w:space="0" w:color="auto"/>
        <w:bottom w:val="none" w:sz="0" w:space="0" w:color="auto"/>
        <w:right w:val="none" w:sz="0" w:space="0" w:color="auto"/>
      </w:divBdr>
      <w:divsChild>
        <w:div w:id="1897080813">
          <w:marLeft w:val="0"/>
          <w:marRight w:val="0"/>
          <w:marTop w:val="34"/>
          <w:marBottom w:val="34"/>
          <w:divBdr>
            <w:top w:val="none" w:sz="0" w:space="0" w:color="auto"/>
            <w:left w:val="none" w:sz="0" w:space="0" w:color="auto"/>
            <w:bottom w:val="none" w:sz="0" w:space="0" w:color="auto"/>
            <w:right w:val="none" w:sz="0" w:space="0" w:color="auto"/>
          </w:divBdr>
        </w:div>
      </w:divsChild>
    </w:div>
    <w:div w:id="1897080811">
      <w:marLeft w:val="0"/>
      <w:marRight w:val="0"/>
      <w:marTop w:val="0"/>
      <w:marBottom w:val="0"/>
      <w:divBdr>
        <w:top w:val="none" w:sz="0" w:space="0" w:color="auto"/>
        <w:left w:val="none" w:sz="0" w:space="0" w:color="auto"/>
        <w:bottom w:val="none" w:sz="0" w:space="0" w:color="auto"/>
        <w:right w:val="none" w:sz="0" w:space="0" w:color="auto"/>
      </w:divBdr>
    </w:div>
    <w:div w:id="189708081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05B0A-5310-4D4C-807C-D7F1F5139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242</Words>
  <Characters>72947</Characters>
  <Application>Microsoft Office Word</Application>
  <DocSecurity>4</DocSecurity>
  <Lines>607</Lines>
  <Paragraphs>160</Paragraphs>
  <ScaleCrop>false</ScaleCrop>
  <HeadingPairs>
    <vt:vector size="2" baseType="variant">
      <vt:variant>
        <vt:lpstr>Title</vt:lpstr>
      </vt:variant>
      <vt:variant>
        <vt:i4>1</vt:i4>
      </vt:variant>
    </vt:vector>
  </HeadingPairs>
  <TitlesOfParts>
    <vt:vector size="1" baseType="lpstr">
      <vt:lpstr>Title: Efficient simultaneous cochlear stimulation and pressure relief through the round window</vt:lpstr>
    </vt:vector>
  </TitlesOfParts>
  <Company>user's</Company>
  <LinksUpToDate>false</LinksUpToDate>
  <CharactersWithSpaces>80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Efficient simultaneous cochlear stimulation and pressure relief through the round window</dc:title>
  <dc:creator>user</dc:creator>
  <cp:lastModifiedBy>Brooks S.L.</cp:lastModifiedBy>
  <cp:revision>2</cp:revision>
  <cp:lastPrinted>2013-03-20T16:49:00Z</cp:lastPrinted>
  <dcterms:created xsi:type="dcterms:W3CDTF">2015-07-02T08:45:00Z</dcterms:created>
  <dcterms:modified xsi:type="dcterms:W3CDTF">2015-07-02T08:45:00Z</dcterms:modified>
</cp:coreProperties>
</file>